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B9241B" w14:textId="6CFCAFA5" w:rsidR="006E4797" w:rsidRPr="00D90DF7" w:rsidRDefault="6EFDB1EB" w:rsidP="00D90DF7">
      <w:pPr>
        <w:pBdr>
          <w:top w:val="nil"/>
          <w:left w:val="nil"/>
          <w:bottom w:val="nil"/>
          <w:right w:val="nil"/>
          <w:between w:val="nil"/>
        </w:pBdr>
        <w:rPr>
          <w:u w:val="single"/>
        </w:rPr>
      </w:pPr>
      <w:r w:rsidRPr="00D90DF7">
        <w:rPr>
          <w:b/>
          <w:bCs/>
        </w:rPr>
        <w:t>TITLE:</w:t>
      </w:r>
      <w:r w:rsidRPr="00D90DF7">
        <w:t xml:space="preserve"> </w:t>
      </w:r>
    </w:p>
    <w:p w14:paraId="06C0C87E" w14:textId="7266477C" w:rsidR="006E4797" w:rsidRPr="00D90DF7" w:rsidRDefault="6EFDB1EB" w:rsidP="00D90DF7">
      <w:r w:rsidRPr="00D90DF7">
        <w:t xml:space="preserve">Exploring the Regulation of Lipid Droplet Catabolism through </w:t>
      </w:r>
      <w:proofErr w:type="spellStart"/>
      <w:r w:rsidRPr="00D90DF7">
        <w:t>Lipophagy</w:t>
      </w:r>
      <w:proofErr w:type="spellEnd"/>
    </w:p>
    <w:p w14:paraId="41A627F8" w14:textId="77777777" w:rsidR="009C22C5" w:rsidRPr="00D90DF7" w:rsidRDefault="009C22C5" w:rsidP="00D90DF7">
      <w:pPr>
        <w:rPr>
          <w:b/>
          <w:bCs/>
        </w:rPr>
      </w:pPr>
    </w:p>
    <w:p w14:paraId="2CD8481E" w14:textId="5ED471A2" w:rsidR="006E4797" w:rsidRPr="00D90DF7" w:rsidRDefault="6EFDB1EB" w:rsidP="00D90DF7">
      <w:pPr>
        <w:rPr>
          <w:b/>
        </w:rPr>
      </w:pPr>
      <w:r w:rsidRPr="00D90DF7">
        <w:rPr>
          <w:b/>
          <w:bCs/>
        </w:rPr>
        <w:t xml:space="preserve">AUTHORS AND AFFILIATIONS: </w:t>
      </w:r>
    </w:p>
    <w:p w14:paraId="00535F2C" w14:textId="7FBA4234" w:rsidR="006E4797" w:rsidRPr="00D90DF7" w:rsidRDefault="6EFDB1EB" w:rsidP="00D90DF7">
      <w:r w:rsidRPr="00D90DF7">
        <w:t>Carolina Lagos</w:t>
      </w:r>
      <w:r w:rsidR="001714B5" w:rsidRPr="00D90DF7">
        <w:rPr>
          <w:vertAlign w:val="superscript"/>
        </w:rPr>
        <w:t>1</w:t>
      </w:r>
      <w:r w:rsidRPr="00D90DF7">
        <w:t>, Diego Tapia</w:t>
      </w:r>
      <w:r w:rsidR="001714B5" w:rsidRPr="00D90DF7">
        <w:rPr>
          <w:vertAlign w:val="superscript"/>
        </w:rPr>
        <w:t>1</w:t>
      </w:r>
      <w:r w:rsidRPr="00D90DF7">
        <w:t>, Cristina Silva</w:t>
      </w:r>
      <w:r w:rsidR="001714B5" w:rsidRPr="00D90DF7">
        <w:rPr>
          <w:vertAlign w:val="superscript"/>
        </w:rPr>
        <w:t>1</w:t>
      </w:r>
      <w:r w:rsidRPr="00D90DF7">
        <w:t>, Jorge Cancino</w:t>
      </w:r>
      <w:r w:rsidR="001714B5" w:rsidRPr="00D90DF7">
        <w:rPr>
          <w:vertAlign w:val="superscript"/>
        </w:rPr>
        <w:t>1</w:t>
      </w:r>
      <w:r w:rsidR="002F0B16" w:rsidRPr="00D90DF7">
        <w:t>*</w:t>
      </w:r>
    </w:p>
    <w:p w14:paraId="653A1AD1" w14:textId="77777777" w:rsidR="001714B5" w:rsidRPr="00D90DF7" w:rsidRDefault="001714B5" w:rsidP="00D90DF7"/>
    <w:p w14:paraId="39096E6E" w14:textId="29329987" w:rsidR="282A9905" w:rsidRPr="00D90DF7" w:rsidRDefault="002F0B16" w:rsidP="00D90DF7">
      <w:pPr>
        <w:rPr>
          <w:color w:val="808080" w:themeColor="background1" w:themeShade="80"/>
          <w:lang w:val="es-CL"/>
        </w:rPr>
      </w:pPr>
      <w:r w:rsidRPr="00D90DF7">
        <w:rPr>
          <w:vertAlign w:val="superscript"/>
          <w:lang w:val="es-CL"/>
        </w:rPr>
        <w:t>1</w:t>
      </w:r>
      <w:r w:rsidR="6EFDB1EB" w:rsidRPr="00D90DF7">
        <w:rPr>
          <w:lang w:val="es-CL"/>
        </w:rPr>
        <w:t>Centro de Biología Celular y Biomedicina (CEBICEM), Facultad de Medicina y Ciencia, Universidad San Sebastián, Santiago, Chile</w:t>
      </w:r>
    </w:p>
    <w:p w14:paraId="141ABDE5" w14:textId="77777777" w:rsidR="006E4797" w:rsidRPr="00D90DF7" w:rsidRDefault="006E4797" w:rsidP="00D90DF7">
      <w:pPr>
        <w:pBdr>
          <w:top w:val="nil"/>
          <w:left w:val="nil"/>
          <w:bottom w:val="nil"/>
          <w:right w:val="nil"/>
          <w:between w:val="nil"/>
        </w:pBdr>
        <w:rPr>
          <w:lang w:val="es-CL"/>
        </w:rPr>
      </w:pPr>
    </w:p>
    <w:p w14:paraId="1522D4A3" w14:textId="7788BAB3" w:rsidR="00EE7A04" w:rsidRPr="00D90DF7" w:rsidRDefault="00EE7A04" w:rsidP="00D90DF7">
      <w:pPr>
        <w:pBdr>
          <w:top w:val="nil"/>
          <w:left w:val="nil"/>
          <w:bottom w:val="nil"/>
          <w:right w:val="nil"/>
          <w:between w:val="nil"/>
        </w:pBdr>
      </w:pPr>
      <w:r w:rsidRPr="00D90DF7">
        <w:t>Email addresses of the co-authors:</w:t>
      </w:r>
    </w:p>
    <w:p w14:paraId="479B724E" w14:textId="73D2ABCC" w:rsidR="00EE7A04" w:rsidRPr="00D90DF7" w:rsidRDefault="009D51C2" w:rsidP="00D90DF7">
      <w:pPr>
        <w:pBdr>
          <w:top w:val="nil"/>
          <w:left w:val="nil"/>
          <w:bottom w:val="nil"/>
          <w:right w:val="nil"/>
          <w:between w:val="nil"/>
        </w:pBdr>
        <w:rPr>
          <w:lang w:val="es-CL"/>
        </w:rPr>
      </w:pPr>
      <w:r w:rsidRPr="00D90DF7">
        <w:rPr>
          <w:lang w:val="es-CL"/>
        </w:rPr>
        <w:t>Carolina Lagos</w:t>
      </w:r>
      <w:r w:rsidR="00A8404B" w:rsidRPr="00D90DF7">
        <w:rPr>
          <w:lang w:val="es-CL"/>
        </w:rPr>
        <w:tab/>
      </w:r>
      <w:r w:rsidR="00A8404B" w:rsidRPr="00D90DF7">
        <w:rPr>
          <w:lang w:val="es-CL"/>
        </w:rPr>
        <w:tab/>
        <w:t>(</w:t>
      </w:r>
      <w:hyperlink r:id="rId11" w:history="1">
        <w:r w:rsidR="00A8404B" w:rsidRPr="00D90DF7">
          <w:rPr>
            <w:rStyle w:val="Hyperlink"/>
            <w:lang w:val="es-CL"/>
          </w:rPr>
          <w:t>clagosa@docente.uss.cl</w:t>
        </w:r>
      </w:hyperlink>
      <w:r w:rsidR="00A8404B" w:rsidRPr="00D90DF7">
        <w:rPr>
          <w:lang w:val="es-CL"/>
        </w:rPr>
        <w:t>)</w:t>
      </w:r>
    </w:p>
    <w:p w14:paraId="4DB47A1C" w14:textId="3860D343" w:rsidR="009D51C2" w:rsidRPr="00D90DF7" w:rsidRDefault="009D51C2" w:rsidP="00D90DF7">
      <w:pPr>
        <w:pBdr>
          <w:top w:val="nil"/>
          <w:left w:val="nil"/>
          <w:bottom w:val="nil"/>
          <w:right w:val="nil"/>
          <w:between w:val="nil"/>
        </w:pBdr>
        <w:rPr>
          <w:lang w:val="es-CL"/>
        </w:rPr>
      </w:pPr>
      <w:r w:rsidRPr="00D90DF7">
        <w:rPr>
          <w:lang w:val="es-CL"/>
        </w:rPr>
        <w:t>Diego Tapia</w:t>
      </w:r>
      <w:r w:rsidR="00A8404B" w:rsidRPr="00D90DF7">
        <w:rPr>
          <w:lang w:val="es-CL"/>
        </w:rPr>
        <w:tab/>
      </w:r>
      <w:r w:rsidR="00A8404B" w:rsidRPr="00D90DF7">
        <w:rPr>
          <w:lang w:val="es-CL"/>
        </w:rPr>
        <w:tab/>
        <w:t>(</w:t>
      </w:r>
      <w:hyperlink r:id="rId12" w:history="1">
        <w:r w:rsidR="00A8404B" w:rsidRPr="00D90DF7">
          <w:rPr>
            <w:rStyle w:val="Hyperlink"/>
            <w:lang w:val="es-CL"/>
          </w:rPr>
          <w:t>dtapiaz2@docente.uss.cl</w:t>
        </w:r>
      </w:hyperlink>
      <w:r w:rsidR="00A8404B" w:rsidRPr="00D90DF7">
        <w:rPr>
          <w:lang w:val="es-CL"/>
        </w:rPr>
        <w:t>)</w:t>
      </w:r>
    </w:p>
    <w:p w14:paraId="6B62E323" w14:textId="5273D21E" w:rsidR="009D51C2" w:rsidRPr="00D90DF7" w:rsidRDefault="009D51C2" w:rsidP="00D90DF7">
      <w:pPr>
        <w:pBdr>
          <w:top w:val="nil"/>
          <w:left w:val="nil"/>
          <w:bottom w:val="nil"/>
          <w:right w:val="nil"/>
          <w:between w:val="nil"/>
        </w:pBdr>
        <w:rPr>
          <w:lang w:val="es-CL"/>
        </w:rPr>
      </w:pPr>
      <w:r w:rsidRPr="00D90DF7">
        <w:rPr>
          <w:lang w:val="es-CL"/>
        </w:rPr>
        <w:t>Cristina Silva</w:t>
      </w:r>
      <w:r w:rsidR="00A8404B" w:rsidRPr="00D90DF7">
        <w:rPr>
          <w:lang w:val="es-CL"/>
        </w:rPr>
        <w:tab/>
      </w:r>
      <w:r w:rsidR="00A8404B" w:rsidRPr="00D90DF7">
        <w:rPr>
          <w:lang w:val="es-CL"/>
        </w:rPr>
        <w:tab/>
        <w:t>(</w:t>
      </w:r>
      <w:hyperlink r:id="rId13" w:history="1">
        <w:r w:rsidR="00A8404B" w:rsidRPr="00D90DF7">
          <w:rPr>
            <w:rStyle w:val="Hyperlink"/>
            <w:lang w:val="es-CL"/>
          </w:rPr>
          <w:t>csilvav1@docente.uss.cl</w:t>
        </w:r>
      </w:hyperlink>
      <w:r w:rsidR="00A8404B" w:rsidRPr="00D90DF7">
        <w:rPr>
          <w:lang w:val="es-CL"/>
        </w:rPr>
        <w:t>)</w:t>
      </w:r>
    </w:p>
    <w:p w14:paraId="04616849" w14:textId="77777777" w:rsidR="009D51C2" w:rsidRPr="00D90DF7" w:rsidRDefault="009D51C2" w:rsidP="00D90DF7">
      <w:pPr>
        <w:pBdr>
          <w:top w:val="nil"/>
          <w:left w:val="nil"/>
          <w:bottom w:val="nil"/>
          <w:right w:val="nil"/>
          <w:between w:val="nil"/>
        </w:pBdr>
        <w:rPr>
          <w:lang w:val="es-CL"/>
        </w:rPr>
      </w:pPr>
    </w:p>
    <w:p w14:paraId="2B776EA6" w14:textId="0CFC8513" w:rsidR="009D51C2" w:rsidRPr="00D90DF7" w:rsidRDefault="009D51C2" w:rsidP="00D90DF7">
      <w:pPr>
        <w:pBdr>
          <w:top w:val="nil"/>
          <w:left w:val="nil"/>
          <w:bottom w:val="nil"/>
          <w:right w:val="nil"/>
          <w:between w:val="nil"/>
        </w:pBdr>
      </w:pPr>
      <w:r w:rsidRPr="00D90DF7">
        <w:t>*Email address of the corresponding author:</w:t>
      </w:r>
    </w:p>
    <w:p w14:paraId="2F88429C" w14:textId="0E961D80" w:rsidR="009D51C2" w:rsidRPr="00D90DF7" w:rsidRDefault="009D51C2" w:rsidP="00D90DF7">
      <w:pPr>
        <w:pBdr>
          <w:top w:val="nil"/>
          <w:left w:val="nil"/>
          <w:bottom w:val="nil"/>
          <w:right w:val="nil"/>
          <w:between w:val="nil"/>
        </w:pBdr>
      </w:pPr>
      <w:r w:rsidRPr="00D90DF7">
        <w:t>Jorge Cancino</w:t>
      </w:r>
      <w:r w:rsidR="000F3AA4" w:rsidRPr="00D90DF7">
        <w:tab/>
      </w:r>
      <w:r w:rsidR="000F3AA4" w:rsidRPr="00D90DF7">
        <w:tab/>
        <w:t>(</w:t>
      </w:r>
      <w:hyperlink r:id="rId14" w:history="1">
        <w:r w:rsidR="000F3AA4" w:rsidRPr="00D90DF7">
          <w:rPr>
            <w:rStyle w:val="Hyperlink"/>
          </w:rPr>
          <w:t>jorge.cancino@uss.cl</w:t>
        </w:r>
      </w:hyperlink>
      <w:r w:rsidR="000F3AA4" w:rsidRPr="00D90DF7">
        <w:t>)</w:t>
      </w:r>
    </w:p>
    <w:p w14:paraId="62828F8A" w14:textId="77777777" w:rsidR="00EE7A04" w:rsidRPr="00D90DF7" w:rsidRDefault="00EE7A04" w:rsidP="00D90DF7">
      <w:pPr>
        <w:pBdr>
          <w:top w:val="nil"/>
          <w:left w:val="nil"/>
          <w:bottom w:val="nil"/>
          <w:right w:val="nil"/>
          <w:between w:val="nil"/>
        </w:pBdr>
      </w:pPr>
    </w:p>
    <w:p w14:paraId="60F3B8D4" w14:textId="762200EC" w:rsidR="006E4797" w:rsidRPr="00D90DF7" w:rsidRDefault="6EFDB1EB" w:rsidP="00D90DF7">
      <w:pPr>
        <w:rPr>
          <w:u w:val="single"/>
        </w:rPr>
      </w:pPr>
      <w:r w:rsidRPr="00D90DF7">
        <w:rPr>
          <w:b/>
          <w:bCs/>
        </w:rPr>
        <w:t>SUMMARY:</w:t>
      </w:r>
      <w:r w:rsidRPr="00D90DF7">
        <w:t xml:space="preserve"> </w:t>
      </w:r>
    </w:p>
    <w:p w14:paraId="5C9B6B44" w14:textId="5E95D5EC" w:rsidR="00915A06" w:rsidRPr="00D90DF7" w:rsidRDefault="00915A06" w:rsidP="00D90DF7">
      <w:proofErr w:type="spellStart"/>
      <w:r w:rsidRPr="00D90DF7">
        <w:t>Lipophagy</w:t>
      </w:r>
      <w:proofErr w:type="spellEnd"/>
      <w:r w:rsidRPr="00D90DF7">
        <w:t xml:space="preserve"> is a selective form of autophagy that involves the degradation of lipid droplets. Dysfunctions in this process are associated with cancer development. However, the precise mechanisms are not yet fully understood. This protocol describes quantitative imaging approaches to better understand the interplay between autophagy, lipid metabolism, and cancer progression.</w:t>
      </w:r>
    </w:p>
    <w:p w14:paraId="00F8A2AD" w14:textId="77777777" w:rsidR="00915A06" w:rsidRPr="00D90DF7" w:rsidRDefault="00915A06" w:rsidP="00D90DF7"/>
    <w:p w14:paraId="2DF8E628" w14:textId="023D2940" w:rsidR="006E4797" w:rsidRPr="00D90DF7" w:rsidRDefault="6EFDB1EB" w:rsidP="00D90DF7">
      <w:pPr>
        <w:rPr>
          <w:u w:val="single"/>
        </w:rPr>
      </w:pPr>
      <w:r w:rsidRPr="00D90DF7">
        <w:rPr>
          <w:b/>
          <w:bCs/>
        </w:rPr>
        <w:t>ABSTRACT:</w:t>
      </w:r>
      <w:r w:rsidRPr="00D90DF7">
        <w:t xml:space="preserve"> </w:t>
      </w:r>
    </w:p>
    <w:p w14:paraId="0FA876C4" w14:textId="4804BBC5" w:rsidR="00E132B8" w:rsidRPr="00D90DF7" w:rsidRDefault="00E132B8" w:rsidP="00D90DF7">
      <w:pPr>
        <w:pStyle w:val="NormalWeb"/>
        <w:spacing w:before="0" w:beforeAutospacing="0" w:after="0" w:afterAutospacing="0"/>
        <w:jc w:val="both"/>
        <w:rPr>
          <w:rFonts w:ascii="Calibri" w:hAnsi="Calibri" w:cs="Calibri"/>
        </w:rPr>
      </w:pPr>
      <w:proofErr w:type="spellStart"/>
      <w:r w:rsidRPr="00D90DF7">
        <w:rPr>
          <w:rFonts w:ascii="Calibri" w:hAnsi="Calibri" w:cs="Calibri"/>
        </w:rPr>
        <w:t>Macroautophagy</w:t>
      </w:r>
      <w:proofErr w:type="spellEnd"/>
      <w:r w:rsidRPr="00D90DF7">
        <w:rPr>
          <w:rFonts w:ascii="Calibri" w:hAnsi="Calibri" w:cs="Calibri"/>
        </w:rPr>
        <w:t>, commonly referred to as autophagy, is a highly conserved cellular process responsible for the degradation of cellular components. This process is particularly prominent under conditions such as fasting, cellular stress, organelle damage, cellular damage, or aging of cellular components. During autophagy, a segment of the cytoplasm is enclosed within double-membrane vesicles known as autophagosomes, which then fuse with lysosomes. Following this fusion, the contents of autophagosomes undergo non-selective bulk degradation facilitated by lysosomes. However, autophagy also exhibits selective functionality, targeting specific organelles, including mitochondria, peroxisomes, lysosomes, nuclei, and lipid droplets (LDs).</w:t>
      </w:r>
      <w:r w:rsidR="00D9611F" w:rsidRPr="00D90DF7">
        <w:rPr>
          <w:rFonts w:ascii="Calibri" w:hAnsi="Calibri" w:cs="Calibri"/>
        </w:rPr>
        <w:t xml:space="preserve"> </w:t>
      </w:r>
      <w:r w:rsidRPr="00D90DF7">
        <w:rPr>
          <w:rFonts w:ascii="Calibri" w:hAnsi="Calibri" w:cs="Calibri"/>
        </w:rPr>
        <w:t xml:space="preserve">Lipid droplets are enclosed by a phospholipid monolayer that isolates neutral lipids from the cytoplasm, protecting cells from the harmful effects of excess sterols and free fatty acids (FFAs). Autophagy is implicated in various conditions, including neurodegenerative diseases, metabolic disorders, and cancer. Specifically, </w:t>
      </w:r>
      <w:proofErr w:type="spellStart"/>
      <w:r w:rsidRPr="00D90DF7">
        <w:rPr>
          <w:rFonts w:ascii="Calibri" w:hAnsi="Calibri" w:cs="Calibri"/>
        </w:rPr>
        <w:t>lipophagy</w:t>
      </w:r>
      <w:proofErr w:type="spellEnd"/>
      <w:r w:rsidRPr="00D90DF7">
        <w:rPr>
          <w:rFonts w:ascii="Calibri" w:hAnsi="Calibri" w:cs="Calibri"/>
        </w:rPr>
        <w:t xml:space="preserve">—the autophagy-dependent degradation of lipid droplets—plays a crucial role in regulating intracellular FFA levels across different metabolic states. This regulation supports essential processes such as membrane synthesis, </w:t>
      </w:r>
      <w:proofErr w:type="spellStart"/>
      <w:r w:rsidRPr="00D90DF7">
        <w:rPr>
          <w:rFonts w:ascii="Calibri" w:hAnsi="Calibri" w:cs="Calibri"/>
        </w:rPr>
        <w:t>signaling</w:t>
      </w:r>
      <w:proofErr w:type="spellEnd"/>
      <w:r w:rsidRPr="00D90DF7">
        <w:rPr>
          <w:rFonts w:ascii="Calibri" w:hAnsi="Calibri" w:cs="Calibri"/>
        </w:rPr>
        <w:t xml:space="preserve"> molecule formation, and energy balance. Consequently, impaired </w:t>
      </w:r>
      <w:proofErr w:type="spellStart"/>
      <w:r w:rsidRPr="00D90DF7">
        <w:rPr>
          <w:rFonts w:ascii="Calibri" w:hAnsi="Calibri" w:cs="Calibri"/>
        </w:rPr>
        <w:t>lipophagy</w:t>
      </w:r>
      <w:proofErr w:type="spellEnd"/>
      <w:r w:rsidRPr="00D90DF7">
        <w:rPr>
          <w:rFonts w:ascii="Calibri" w:hAnsi="Calibri" w:cs="Calibri"/>
        </w:rPr>
        <w:t xml:space="preserve"> increases cellular vulnerability to death stimuli and contributes to the development of diseases such as cancer.</w:t>
      </w:r>
      <w:r w:rsidR="00D9611F" w:rsidRPr="00D90DF7">
        <w:rPr>
          <w:rFonts w:ascii="Calibri" w:hAnsi="Calibri" w:cs="Calibri"/>
        </w:rPr>
        <w:t xml:space="preserve"> </w:t>
      </w:r>
      <w:r w:rsidRPr="00D90DF7">
        <w:rPr>
          <w:rFonts w:ascii="Calibri" w:hAnsi="Calibri" w:cs="Calibri"/>
        </w:rPr>
        <w:t xml:space="preserve">Despite its significance, the precise mechanisms governing lipid droplet metabolism regulated by </w:t>
      </w:r>
      <w:proofErr w:type="spellStart"/>
      <w:r w:rsidRPr="00D90DF7">
        <w:rPr>
          <w:rFonts w:ascii="Calibri" w:hAnsi="Calibri" w:cs="Calibri"/>
        </w:rPr>
        <w:t>lipophagy</w:t>
      </w:r>
      <w:proofErr w:type="spellEnd"/>
      <w:r w:rsidRPr="00D90DF7">
        <w:rPr>
          <w:rFonts w:ascii="Calibri" w:hAnsi="Calibri" w:cs="Calibri"/>
        </w:rPr>
        <w:t xml:space="preserve"> in cancer cells remain poorly understood. This article aims to describe confocal imaging acquisition and quantitative imaging analysis protocols that enable the investigation of </w:t>
      </w:r>
      <w:proofErr w:type="spellStart"/>
      <w:r w:rsidRPr="00D90DF7">
        <w:rPr>
          <w:rFonts w:ascii="Calibri" w:hAnsi="Calibri" w:cs="Calibri"/>
        </w:rPr>
        <w:t>lipophagy</w:t>
      </w:r>
      <w:proofErr w:type="spellEnd"/>
      <w:r w:rsidRPr="00D90DF7">
        <w:rPr>
          <w:rFonts w:ascii="Calibri" w:hAnsi="Calibri" w:cs="Calibri"/>
        </w:rPr>
        <w:t xml:space="preserve"> </w:t>
      </w:r>
      <w:r w:rsidRPr="00D90DF7">
        <w:rPr>
          <w:rFonts w:ascii="Calibri" w:hAnsi="Calibri" w:cs="Calibri"/>
        </w:rPr>
        <w:lastRenderedPageBreak/>
        <w:t>associated with metabolic changes in cancer cells. The results obtained through these protocols may shed light on the intricate interplay between autophagy, lipid metabolism, and cancer progression. By elucidating these mechanisms, novel therapeutic targets may emerge for combating cancer and other metabolic-related diseases.</w:t>
      </w:r>
    </w:p>
    <w:p w14:paraId="2098E52C" w14:textId="77777777" w:rsidR="00E132B8" w:rsidRPr="00D90DF7" w:rsidRDefault="00E132B8" w:rsidP="00D90DF7"/>
    <w:p w14:paraId="0646E204" w14:textId="1D020F4A" w:rsidR="006E4797" w:rsidRPr="00D90DF7" w:rsidRDefault="6EFDB1EB" w:rsidP="00D90DF7">
      <w:pPr>
        <w:rPr>
          <w:u w:val="single"/>
        </w:rPr>
      </w:pPr>
      <w:r w:rsidRPr="00D90DF7">
        <w:rPr>
          <w:b/>
        </w:rPr>
        <w:t>INTRODUCTION:</w:t>
      </w:r>
      <w:r w:rsidRPr="00D90DF7">
        <w:t xml:space="preserve"> </w:t>
      </w:r>
    </w:p>
    <w:p w14:paraId="707983B1" w14:textId="7A26C8B0" w:rsidR="002B0F0A" w:rsidRDefault="0C8C12DE" w:rsidP="00173AC1">
      <w:r w:rsidRPr="00D90DF7">
        <w:rPr>
          <w:rFonts w:eastAsiaTheme="majorEastAsia"/>
        </w:rPr>
        <w:t xml:space="preserve">Autophagy is a general term used to describe catabolic processes in which the cell transports its components to the lysosome for degradation. To date, three types of autophagy have been identified: </w:t>
      </w:r>
      <w:proofErr w:type="spellStart"/>
      <w:r w:rsidR="009B5781" w:rsidRPr="00D90DF7">
        <w:rPr>
          <w:rFonts w:eastAsiaTheme="majorEastAsia"/>
        </w:rPr>
        <w:t>microautophagy</w:t>
      </w:r>
      <w:proofErr w:type="spellEnd"/>
      <w:r w:rsidR="009B5781" w:rsidRPr="00D90DF7">
        <w:rPr>
          <w:rFonts w:eastAsiaTheme="majorEastAsia"/>
        </w:rPr>
        <w:t>,</w:t>
      </w:r>
      <w:r w:rsidR="009B5781">
        <w:rPr>
          <w:rFonts w:eastAsiaTheme="majorEastAsia"/>
        </w:rPr>
        <w:t xml:space="preserve"> </w:t>
      </w:r>
      <w:proofErr w:type="spellStart"/>
      <w:r w:rsidRPr="00D90DF7">
        <w:rPr>
          <w:rFonts w:eastAsiaTheme="majorEastAsia"/>
        </w:rPr>
        <w:t>macroautophagy</w:t>
      </w:r>
      <w:proofErr w:type="spellEnd"/>
      <w:r w:rsidRPr="00D90DF7">
        <w:rPr>
          <w:rFonts w:eastAsiaTheme="majorEastAsia"/>
        </w:rPr>
        <w:t>, and chaperone-mediated autophagy</w:t>
      </w:r>
      <w:r w:rsidR="00E06B2B" w:rsidRPr="00D90DF7">
        <w:rPr>
          <w:rFonts w:eastAsiaTheme="majorEastAsia"/>
        </w:rPr>
        <w:fldChar w:fldCharType="begin">
          <w:fldData xml:space="preserve">PEVuZE5vdGU+PENpdGU+PEF1dGhvcj5ZYW1hbW90bzwvQXV0aG9yPjxZZWFyPjIwMjQ8L1llYXI+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</w:fldData>
        </w:fldChar>
      </w:r>
      <w:r w:rsidR="004E6A01" w:rsidRPr="00D90DF7">
        <w:rPr>
          <w:rFonts w:eastAsiaTheme="majorEastAsia"/>
        </w:rPr>
        <w:instrText xml:space="preserve"> ADDIN EN.CITE </w:instrText>
      </w:r>
      <w:r w:rsidR="004E6A01" w:rsidRPr="00D90DF7">
        <w:rPr>
          <w:rFonts w:eastAsiaTheme="majorEastAsia"/>
        </w:rPr>
        <w:fldChar w:fldCharType="begin">
          <w:fldData xml:space="preserve">PEVuZE5vdGU+PENpdGU+PEF1dGhvcj5ZYW1hbW90bzwvQXV0aG9yPjxZZWFyPjIwMjQ8L1llYXI+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</w:fldData>
        </w:fldChar>
      </w:r>
      <w:r w:rsidR="004E6A01" w:rsidRPr="00D90DF7">
        <w:rPr>
          <w:rFonts w:eastAsiaTheme="majorEastAsia"/>
        </w:rPr>
        <w:instrText xml:space="preserve"> ADDIN EN.CITE.DATA </w:instrText>
      </w:r>
      <w:r w:rsidR="004E6A01" w:rsidRPr="00D90DF7">
        <w:rPr>
          <w:rFonts w:eastAsiaTheme="majorEastAsia"/>
        </w:rPr>
      </w:r>
      <w:r w:rsidR="004E6A01"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4E6A01" w:rsidRPr="00D90DF7">
        <w:rPr>
          <w:rFonts w:eastAsiaTheme="majorEastAsia"/>
          <w:vertAlign w:val="superscript"/>
        </w:rPr>
        <w:t>1</w:t>
      </w:r>
      <w:r w:rsidR="00A41B40" w:rsidRPr="00D90DF7">
        <w:rPr>
          <w:rFonts w:eastAsiaTheme="majorEastAsia"/>
          <w:vertAlign w:val="superscript"/>
        </w:rPr>
        <w:t>–</w:t>
      </w:r>
      <w:r w:rsidR="004E6A01" w:rsidRPr="00D90DF7">
        <w:rPr>
          <w:rFonts w:eastAsiaTheme="majorEastAsia"/>
          <w:vertAlign w:val="superscript"/>
        </w:rPr>
        <w:t>3</w:t>
      </w:r>
      <w:r w:rsidR="00E06B2B" w:rsidRPr="00D90DF7">
        <w:rPr>
          <w:rFonts w:eastAsiaTheme="majorEastAsia"/>
        </w:rPr>
        <w:fldChar w:fldCharType="end"/>
      </w:r>
      <w:r w:rsidRPr="00D90DF7">
        <w:rPr>
          <w:rFonts w:eastAsiaTheme="majorEastAsia"/>
        </w:rPr>
        <w:t xml:space="preserve">. </w:t>
      </w:r>
      <w:proofErr w:type="spellStart"/>
      <w:r w:rsidR="00173AC1">
        <w:t>Macroautophagy</w:t>
      </w:r>
      <w:proofErr w:type="spellEnd"/>
      <w:r w:rsidR="00173AC1">
        <w:t>, hereafter referred to as autophagy, is an essential pathway for regulating cellular homeostasis. Disruption of this balance can lead to the development of pathological conditions</w:t>
      </w:r>
      <w:r w:rsidR="00173AC1" w:rsidRPr="00173AC1">
        <w:rPr>
          <w:vertAlign w:val="superscript"/>
        </w:rPr>
        <w:t>4</w:t>
      </w:r>
      <w:r w:rsidR="00173AC1">
        <w:t>.</w:t>
      </w:r>
    </w:p>
    <w:p w14:paraId="184EAAFD" w14:textId="77777777" w:rsidR="00173AC1" w:rsidRPr="00D90DF7" w:rsidRDefault="00173AC1" w:rsidP="00173AC1">
      <w:pPr>
        <w:rPr>
          <w:rFonts w:eastAsiaTheme="majorEastAsia"/>
        </w:rPr>
      </w:pPr>
    </w:p>
    <w:p w14:paraId="2C175040" w14:textId="01D4C76A" w:rsidR="002F1940" w:rsidRDefault="0C8C12DE" w:rsidP="00D90DF7">
      <w:pPr>
        <w:widowControl/>
        <w:shd w:val="clear" w:color="auto" w:fill="FFFFFF" w:themeFill="background1"/>
      </w:pPr>
      <w:r w:rsidRPr="00D90DF7">
        <w:rPr>
          <w:rFonts w:eastAsiaTheme="majorEastAsia"/>
        </w:rPr>
        <w:t xml:space="preserve">Autophagy is a complex process that involves multiple steps. The first step is autophagy induction, triggered by various stimuli such as the withdrawal of growth factors (insulin and insulin-like growth factors), pathogenic infections, reduced cellular energy levels (ATP), extracellular or intracellular stress (e.g., </w:t>
      </w:r>
      <w:r w:rsidR="00327E32" w:rsidRPr="00D90DF7">
        <w:rPr>
          <w:rFonts w:eastAsiaTheme="majorEastAsia"/>
        </w:rPr>
        <w:t>hypoxia,</w:t>
      </w:r>
      <w:r w:rsidR="00327E32">
        <w:rPr>
          <w:rFonts w:eastAsiaTheme="majorEastAsia"/>
        </w:rPr>
        <w:t xml:space="preserve"> </w:t>
      </w:r>
      <w:r w:rsidRPr="00D90DF7">
        <w:rPr>
          <w:rFonts w:eastAsiaTheme="majorEastAsia"/>
        </w:rPr>
        <w:t>endoplasmic reticulum (ER) stress, oxidative stress), and nutrient deficiency (amino acids, glucose)</w:t>
      </w:r>
      <w:r w:rsidR="00E06B2B" w:rsidRPr="00D90DF7">
        <w:rPr>
          <w:rFonts w:eastAsiaTheme="majorEastAsia"/>
        </w:rPr>
        <w:fldChar w:fldCharType="begin"/>
      </w:r>
      <w:r w:rsidR="00E06B2B" w:rsidRPr="00D90DF7">
        <w:rPr>
          <w:rFonts w:eastAsiaTheme="majorEastAsia"/>
        </w:rPr>
        <w:instrText xml:space="preserve"> ADDIN EN.CITE &lt;EndNote&gt;&lt;Cite&gt;&lt;Author&gt;He&lt;/Author&gt;&lt;Year&gt;2009&lt;/Year&gt;&lt;RecNum&gt;40&lt;/RecNum&gt;&lt;DisplayText&gt;&lt;style face="superscript"&gt;5&lt;/style&gt;&lt;/DisplayText&gt;&lt;record&gt;&lt;rec-number&gt;40&lt;/rec-number&gt;&lt;foreign-keys&gt;&lt;key app="EN" db-id="5f5ver9xmzp2tne5stuxf020ptrfdvtz0sfr" timestamp="1717366479"&gt;40&lt;/key&gt;&lt;/foreign-keys&gt;&lt;ref-type name="Journal Article"&gt;17&lt;/ref-type&gt;&lt;contributors&gt;&lt;authors&gt;&lt;author&gt;He, C.&lt;/author&gt;&lt;author&gt;Klionsky, D. J.&lt;/author&gt;&lt;/authors&gt;&lt;/contributors&gt;&lt;auth-address&gt;Life Sciences Institute and Departments of Molecular, Cellular and Developmental Biology, and Biological Chemistry, University of Michigan, Ann Arbor, Michigan 48109, USA.&lt;/auth-address&gt;&lt;titles&gt;&lt;title&gt;Regulation mechanisms and signaling pathways of autophagy&lt;/title&gt;&lt;secondary-title&gt;Annu Rev Genet&lt;/secondary-title&gt;&lt;/titles&gt;&lt;periodical&gt;&lt;full-title&gt;Annu Rev Genet&lt;/full-title&gt;&lt;/periodical&gt;&lt;pages&gt;67-93&lt;/pages&gt;&lt;volume&gt;43&lt;/volume&gt;&lt;keywords&gt;&lt;keyword&gt;Animals&lt;/keyword&gt;&lt;keyword&gt;*Autophagy&lt;/keyword&gt;&lt;keyword&gt;Eukaryotic Cells/metabolism/*pathology&lt;/keyword&gt;&lt;keyword&gt;Gene Expression Regulation&lt;/keyword&gt;&lt;keyword&gt;Humans&lt;/keyword&gt;&lt;keyword&gt;Lysosomes/metabolism&lt;/keyword&gt;&lt;keyword&gt;Phagosomes/metabolism&lt;/keyword&gt;&lt;keyword&gt;*Signal Transduction&lt;/keyword&gt;&lt;/keywords&gt;&lt;dates&gt;&lt;year&gt;2009&lt;/year&gt;&lt;/dates&gt;&lt;isbn&gt;1545-2948 (Electronic)&amp;#xD;0066-4197 (Print)&amp;#xD;0066-4197 (Linking)&lt;/isbn&gt;&lt;accession-num&gt;19653858&lt;/accession-num&gt;&lt;urls&gt;&lt;related-urls&gt;&lt;url&gt;https://www.ncbi.nlm.nih.gov/pubmed/19653858&lt;/url&gt;&lt;/related-urls&gt;&lt;/urls&gt;&lt;custom2&gt;PMC2831538&lt;/custom2&gt;&lt;electronic-resource-num&gt;10.1146/annurev-genet-102808-114910&lt;/electronic-resource-num&gt;&lt;remote-database-name&gt;Medline&lt;/remote-database-name&gt;&lt;remote-database-provider&gt;NLM&lt;/remote-database-provider&gt;&lt;/record&gt;&lt;/Cite&gt;&lt;/EndNote&gt;</w:instrText>
      </w:r>
      <w:r w:rsidR="00E06B2B" w:rsidRPr="00D90DF7">
        <w:rPr>
          <w:rFonts w:eastAsiaTheme="majorEastAsia"/>
        </w:rPr>
        <w:fldChar w:fldCharType="separate"/>
      </w:r>
      <w:r w:rsidR="00E06B2B" w:rsidRPr="00D90DF7">
        <w:rPr>
          <w:rFonts w:eastAsiaTheme="majorEastAsia"/>
          <w:vertAlign w:val="superscript"/>
        </w:rPr>
        <w:t>5</w:t>
      </w:r>
      <w:r w:rsidR="00E06B2B" w:rsidRPr="00D90DF7">
        <w:rPr>
          <w:rFonts w:eastAsiaTheme="majorEastAsia"/>
        </w:rPr>
        <w:fldChar w:fldCharType="end"/>
      </w:r>
      <w:r w:rsidRPr="00D90DF7">
        <w:rPr>
          <w:rFonts w:eastAsiaTheme="majorEastAsia"/>
        </w:rPr>
        <w:t>. The second step involves the formation of the phagophore, where membrane isolation is initiated from the ER, plasma membrane, and mitochondria. De novo formation involves conserved machinery of cytosolic proteins that are sequentially recruited</w:t>
      </w:r>
      <w:r w:rsidR="00E06B2B" w:rsidRPr="00D90DF7">
        <w:rPr>
          <w:rFonts w:eastAsiaTheme="majorEastAsia"/>
        </w:rPr>
        <w:fldChar w:fldCharType="begin"/>
      </w:r>
      <w:r w:rsidR="00E06B2B" w:rsidRPr="00D90DF7">
        <w:rPr>
          <w:rFonts w:eastAsiaTheme="majorEastAsia"/>
        </w:rPr>
        <w:instrText xml:space="preserve"> ADDIN EN.CITE &lt;EndNote&gt;&lt;Cite&gt;&lt;Author&gt;Suzuki&lt;/Author&gt;&lt;Year&gt;2010&lt;/Year&gt;&lt;RecNum&gt;39&lt;/RecNum&gt;&lt;DisplayText&gt;&lt;style face="superscript"&gt;6&lt;/style&gt;&lt;/DisplayText&gt;&lt;record&gt;&lt;rec-number&gt;39&lt;/rec-number&gt;&lt;foreign-keys&gt;&lt;key app="EN" db-id="5f5ver9xmzp2tne5stuxf020ptrfdvtz0sfr" timestamp="1717366479"&gt;39&lt;/key&gt;&lt;/foreign-keys&gt;&lt;ref-type name="Journal Article"&gt;17&lt;/ref-type&gt;&lt;contributors&gt;&lt;authors&gt;&lt;author&gt;Suzuki, K.&lt;/author&gt;&lt;author&gt;Ohsumi, Y.&lt;/author&gt;&lt;/authors&gt;&lt;/contributors&gt;&lt;auth-address&gt;Advanced Research Organization, Integrated Research Institute, Tokyo Institute of Technology, Midori-ku, Yokohama, Japan.&lt;/auth-address&gt;&lt;titles&gt;&lt;title&gt;Current knowledge of the pre-autophagosomal structure (PAS)&lt;/title&gt;&lt;secondary-title&gt;FEBS Lett&lt;/secondary-title&gt;&lt;/titles&gt;&lt;periodical&gt;&lt;full-title&gt;FEBS Lett&lt;/full-title&gt;&lt;/periodical&gt;&lt;pages&gt;1280-6&lt;/pages&gt;&lt;volume&gt;584&lt;/volume&gt;&lt;number&gt;7&lt;/number&gt;&lt;edition&gt;20100205&lt;/edition&gt;&lt;keywords&gt;&lt;keyword&gt;Animals&lt;/keyword&gt;&lt;keyword&gt;*Autophagy/genetics&lt;/keyword&gt;&lt;keyword&gt;Models, Biological&lt;/keyword&gt;&lt;keyword&gt;Phagosomes/*metabolism&lt;/keyword&gt;&lt;keyword&gt;Saccharomyces cerevisiae/*cytology/metabolism&lt;/keyword&gt;&lt;keyword&gt;Saccharomyces cerevisiae Proteins/metabolism&lt;/keyword&gt;&lt;/keywords&gt;&lt;dates&gt;&lt;year&gt;2010&lt;/year&gt;&lt;pub-dates&gt;&lt;date&gt;Apr 2&lt;/date&gt;&lt;/pub-dates&gt;&lt;/dates&gt;&lt;isbn&gt;1873-3468 (Electronic)&amp;#xD;0014-5793 (Linking)&lt;/isbn&gt;&lt;accession-num&gt;20138172&lt;/accession-num&gt;&lt;urls&gt;&lt;related-urls&gt;&lt;url&gt;https://www.ncbi.nlm.nih.gov/pubmed/20138172&lt;/url&gt;&lt;/related-urls&gt;&lt;/urls&gt;&lt;electronic-resource-num&gt;10.1016/j.febslet.2010.02.001&lt;/electronic-resource-num&gt;&lt;remote-database-name&gt;Medline&lt;/remote-database-name&gt;&lt;remote-database-provider&gt;NLM&lt;/remote-database-provider&gt;&lt;/record&gt;&lt;/Cite&gt;&lt;/EndNote&gt;</w:instrText>
      </w:r>
      <w:r w:rsidR="00E06B2B" w:rsidRPr="00D90DF7">
        <w:rPr>
          <w:rFonts w:eastAsiaTheme="majorEastAsia"/>
        </w:rPr>
        <w:fldChar w:fldCharType="separate"/>
      </w:r>
      <w:r w:rsidR="00E06B2B" w:rsidRPr="00D90DF7">
        <w:rPr>
          <w:rFonts w:eastAsiaTheme="majorEastAsia"/>
          <w:vertAlign w:val="superscript"/>
        </w:rPr>
        <w:t>6</w:t>
      </w:r>
      <w:r w:rsidR="00E06B2B" w:rsidRPr="00D90DF7">
        <w:rPr>
          <w:rFonts w:eastAsiaTheme="majorEastAsia"/>
        </w:rPr>
        <w:fldChar w:fldCharType="end"/>
      </w:r>
      <w:r w:rsidRPr="00D90DF7">
        <w:rPr>
          <w:rFonts w:eastAsiaTheme="majorEastAsia"/>
        </w:rPr>
        <w:t>, such as the Ser/</w:t>
      </w:r>
      <w:proofErr w:type="spellStart"/>
      <w:r w:rsidRPr="00D90DF7">
        <w:rPr>
          <w:rFonts w:eastAsiaTheme="majorEastAsia"/>
        </w:rPr>
        <w:t>Thr</w:t>
      </w:r>
      <w:proofErr w:type="spellEnd"/>
      <w:r w:rsidRPr="00D90DF7">
        <w:rPr>
          <w:rFonts w:eastAsiaTheme="majorEastAsia"/>
        </w:rPr>
        <w:t xml:space="preserve"> kinase Unc-51-like kinase-1 complex (ULK1: ATG1 in yeast), Beclin-1, and VPS34</w:t>
      </w:r>
      <w:r w:rsidR="00E06B2B" w:rsidRPr="00D90DF7">
        <w:rPr>
          <w:rFonts w:eastAsiaTheme="majorEastAsia"/>
        </w:rPr>
        <w:fldChar w:fldCharType="begin"/>
      </w:r>
      <w:r w:rsidR="00E06B2B" w:rsidRPr="00D90DF7">
        <w:rPr>
          <w:rFonts w:eastAsiaTheme="majorEastAsia"/>
        </w:rPr>
        <w:instrText xml:space="preserve"> ADDIN EN.CITE &lt;EndNote&gt;&lt;Cite&gt;&lt;Author&gt;Neufeld&lt;/Author&gt;&lt;Year&gt;2007&lt;/Year&gt;&lt;RecNum&gt;42&lt;/RecNum&gt;&lt;DisplayText&gt;&lt;style face="superscript"&gt;7&lt;/style&gt;&lt;/DisplayText&gt;&lt;record&gt;&lt;rec-number&gt;42&lt;/rec-number&gt;&lt;foreign-keys&gt;&lt;key app="EN" db-id="5f5ver9xmzp2tne5stuxf020ptrfdvtz0sfr" timestamp="1717366479"&gt;42&lt;/key&gt;&lt;/foreign-keys&gt;&lt;ref-type name="Journal Article"&gt;17&lt;/ref-type&gt;&lt;contributors&gt;&lt;authors&gt;&lt;author&gt;Neufeld, T. P.&lt;/author&gt;&lt;/authors&gt;&lt;/contributors&gt;&lt;auth-address&gt;Department of Genetics, Cell Biology and Development, University of Minnesota, Mineapolis, Minnesota 55455, USA. neufeld@med.umn.edu&lt;/auth-address&gt;&lt;titles&gt;&lt;title&gt;Contribution of Atg1-dependent autophagy to TOR-mediated cell growth and survival&lt;/title&gt;&lt;secondary-title&gt;Autophagy&lt;/secondary-title&gt;&lt;/titles&gt;&lt;periodical&gt;&lt;full-title&gt;Autophagy&lt;/full-title&gt;&lt;/periodical&gt;&lt;pages&gt;477-9&lt;/pages&gt;&lt;volume&gt;3&lt;/volume&gt;&lt;number&gt;5&lt;/number&gt;&lt;edition&gt;20070426&lt;/edition&gt;&lt;keywords&gt;&lt;keyword&gt;Animals&lt;/keyword&gt;&lt;keyword&gt;Animals, Genetically Modified&lt;/keyword&gt;&lt;keyword&gt;Autophagy/*physiology&lt;/keyword&gt;&lt;keyword&gt;Autophagy-Related Protein-1 Homolog&lt;/keyword&gt;&lt;keyword&gt;Drosophila Proteins/genetics/*physiology&lt;/keyword&gt;&lt;keyword&gt;Gene Expression&lt;/keyword&gt;&lt;keyword&gt;Genes, Insect&lt;/keyword&gt;&lt;keyword&gt;Models, Biological&lt;/keyword&gt;&lt;keyword&gt;Mutation&lt;/keyword&gt;&lt;keyword&gt;Protein Serine-Threonine Kinases/genetics/*physiology&lt;/keyword&gt;&lt;keyword&gt;Receptor Protein-Tyrosine Kinases/*physiology&lt;/keyword&gt;&lt;keyword&gt;Signal Transduction&lt;/keyword&gt;&lt;/keywords&gt;&lt;dates&gt;&lt;year&gt;2007&lt;/year&gt;&lt;pub-dates&gt;&lt;date&gt;Sep-Oct&lt;/date&gt;&lt;/pub-dates&gt;&lt;/dates&gt;&lt;isbn&gt;1554-8627 (Print)&amp;#xD;1554-8627 (Linking)&lt;/isbn&gt;&lt;accession-num&gt;17525525&lt;/accession-num&gt;&lt;urls&gt;&lt;related-urls&gt;&lt;url&gt;https://www.ncbi.nlm.nih.gov/pubmed/17525525&lt;/url&gt;&lt;/related-urls&gt;&lt;/urls&gt;&lt;electronic-resource-num&gt;10.4161/auto.4348&lt;/electronic-resource-num&gt;&lt;remote-database-name&gt;Medline&lt;/remote-database-name&gt;&lt;remote-database-provider&gt;NLM&lt;/remote-database-provider&gt;&lt;/record&gt;&lt;/Cite&gt;&lt;/EndNote&gt;</w:instrText>
      </w:r>
      <w:r w:rsidR="00E06B2B" w:rsidRPr="00D90DF7">
        <w:rPr>
          <w:rFonts w:eastAsiaTheme="majorEastAsia"/>
        </w:rPr>
        <w:fldChar w:fldCharType="separate"/>
      </w:r>
      <w:r w:rsidR="00E06B2B" w:rsidRPr="00D90DF7">
        <w:rPr>
          <w:rFonts w:eastAsiaTheme="majorEastAsia"/>
          <w:vertAlign w:val="superscript"/>
        </w:rPr>
        <w:t>7</w:t>
      </w:r>
      <w:r w:rsidR="00E06B2B" w:rsidRPr="00D90DF7">
        <w:rPr>
          <w:rFonts w:eastAsiaTheme="majorEastAsia"/>
        </w:rPr>
        <w:fldChar w:fldCharType="end"/>
      </w:r>
      <w:r w:rsidRPr="00D90DF7">
        <w:rPr>
          <w:rFonts w:eastAsiaTheme="majorEastAsia"/>
        </w:rPr>
        <w:t>. After the formation of the ULK1 complex, the class III phosphatidylinositol 3-kinase (PI3K) complex I is recruited to the isolat</w:t>
      </w:r>
      <w:r w:rsidR="00C7466A" w:rsidRPr="00D90DF7">
        <w:rPr>
          <w:rFonts w:eastAsiaTheme="majorEastAsia"/>
        </w:rPr>
        <w:t>ed</w:t>
      </w:r>
      <w:r w:rsidRPr="00D90DF7">
        <w:rPr>
          <w:rFonts w:eastAsiaTheme="majorEastAsia"/>
        </w:rPr>
        <w:t xml:space="preserve"> membrane (IM), which functions in the initial sequestering of cargos</w:t>
      </w:r>
      <w:r w:rsidR="00E06B2B" w:rsidRPr="00D90DF7">
        <w:rPr>
          <w:rFonts w:eastAsiaTheme="majorEastAsia"/>
        </w:rPr>
        <w:fldChar w:fldCharType="begin"/>
      </w:r>
      <w:r w:rsidR="00E06B2B" w:rsidRPr="00D90DF7">
        <w:rPr>
          <w:rFonts w:eastAsiaTheme="majorEastAsia"/>
        </w:rPr>
        <w:instrText xml:space="preserve"> ADDIN EN.CITE &lt;EndNote&gt;&lt;Cite&gt;&lt;Author&gt;Mizushima&lt;/Author&gt;&lt;Year&gt;2011&lt;/Year&gt;&lt;RecNum&gt;35&lt;/RecNum&gt;&lt;DisplayText&gt;&lt;style face="superscript"&gt;8&lt;/style&gt;&lt;/DisplayText&gt;&lt;record&gt;&lt;rec-number&gt;35&lt;/rec-number&gt;&lt;foreign-keys&gt;&lt;key app="EN" db-id="5f5ver9xmzp2tne5stuxf020ptrfdvtz0sfr" timestamp="1717366479"&gt;35&lt;/key&gt;&lt;/foreign-keys&gt;&lt;ref-type name="Journal Article"&gt;17&lt;/ref-type&gt;&lt;contributors&gt;&lt;authors&gt;&lt;author&gt;Mizushima, N.&lt;/author&gt;&lt;author&gt;Yoshimori, T.&lt;/author&gt;&lt;author&gt;Ohsumi, Y.&lt;/author&gt;&lt;/authors&gt;&lt;/contributors&gt;&lt;auth-address&gt;Department of Physiology and Cell Biology, Tokyo Medical and Dental University, Tokyo 113-8519, Japan. nmizu.phy2@tmd.ac.jp.&lt;/auth-address&gt;&lt;titles&gt;&lt;title&gt;The role of Atg proteins in autophagosome formation&lt;/title&gt;&lt;secondary-title&gt;Annu Rev Cell Dev Biol&lt;/secondary-title&gt;&lt;/titles&gt;&lt;periodical&gt;&lt;full-title&gt;Annu Rev Cell Dev Biol&lt;/full-title&gt;&lt;/periodical&gt;&lt;pages&gt;107-32&lt;/pages&gt;&lt;volume&gt;27&lt;/volume&gt;&lt;edition&gt;20110718&lt;/edition&gt;&lt;keywords&gt;&lt;keyword&gt;Animals&lt;/keyword&gt;&lt;keyword&gt;Autophagy/*physiology&lt;/keyword&gt;&lt;keyword&gt;Cell Membrane/metabolism/ultrastructure&lt;/keyword&gt;&lt;keyword&gt;Endoplasmic Reticulum/metabolism/ultrastructure&lt;/keyword&gt;&lt;keyword&gt;Fungal Proteins/genetics/metabolism&lt;/keyword&gt;&lt;keyword&gt;Golgi Apparatus/metabolism/ultrastructure&lt;/keyword&gt;&lt;keyword&gt;Mitochondria/metabolism/ultrastructure&lt;/keyword&gt;&lt;keyword&gt;Multiprotein Complexes/chemistry/genetics/*metabolism&lt;/keyword&gt;&lt;keyword&gt;Phagosomes/*metabolism/ultrastructure&lt;/keyword&gt;&lt;keyword&gt;Phosphatidylinositol 3-Kinases/metabolism&lt;/keyword&gt;&lt;keyword&gt;Yeasts/cytology/metabolism&lt;/keyword&gt;&lt;/keywords&gt;&lt;dates&gt;&lt;year&gt;2011&lt;/year&gt;&lt;/dates&gt;&lt;isbn&gt;1530-8995 (Electronic)&amp;#xD;1081-0706 (Linking)&lt;/isbn&gt;&lt;accession-num&gt;21801009&lt;/accession-num&gt;&lt;urls&gt;&lt;related-urls&gt;&lt;url&gt;https://www.ncbi.nlm.nih.gov/pubmed/21801009&lt;/url&gt;&lt;/related-urls&gt;&lt;/urls&gt;&lt;electronic-resource-num&gt;10.1146/annurev-cellbio-092910-154005&lt;/electronic-resource-num&gt;&lt;remote-database-name&gt;Medline&lt;/remote-database-name&gt;&lt;remote-database-provider&gt;NLM&lt;/remote-database-provider&gt;&lt;/record&gt;&lt;/Cite&gt;&lt;/EndNote&gt;</w:instrText>
      </w:r>
      <w:r w:rsidR="00E06B2B" w:rsidRPr="00D90DF7">
        <w:rPr>
          <w:rFonts w:eastAsiaTheme="majorEastAsia"/>
        </w:rPr>
        <w:fldChar w:fldCharType="separate"/>
      </w:r>
      <w:r w:rsidR="00E06B2B" w:rsidRPr="00D90DF7">
        <w:rPr>
          <w:rFonts w:eastAsiaTheme="majorEastAsia"/>
          <w:vertAlign w:val="superscript"/>
        </w:rPr>
        <w:t>8</w:t>
      </w:r>
      <w:r w:rsidR="00E06B2B" w:rsidRPr="00D90DF7">
        <w:rPr>
          <w:rFonts w:eastAsiaTheme="majorEastAsia"/>
        </w:rPr>
        <w:fldChar w:fldCharType="end"/>
      </w:r>
      <w:r w:rsidRPr="00D90DF7">
        <w:rPr>
          <w:rFonts w:eastAsiaTheme="majorEastAsia"/>
        </w:rPr>
        <w:t xml:space="preserve">. </w:t>
      </w:r>
      <w:r w:rsidR="00363AC5">
        <w:t xml:space="preserve">Furthermore, the ULK1 complex </w:t>
      </w:r>
      <w:proofErr w:type="gramStart"/>
      <w:r w:rsidR="00363AC5">
        <w:t>has the ability to</w:t>
      </w:r>
      <w:proofErr w:type="gramEnd"/>
      <w:r w:rsidR="00363AC5">
        <w:t xml:space="preserve"> recruit ATG9 to the isolation membrane (IM), an essential step since ATG9 vesicles are recognized as membrane carriers that facilitate IM expansion</w:t>
      </w:r>
      <w:r w:rsidR="00363AC5" w:rsidRPr="00363AC5">
        <w:rPr>
          <w:vertAlign w:val="superscript"/>
        </w:rPr>
        <w:t>9</w:t>
      </w:r>
      <w:r w:rsidR="00363AC5">
        <w:t>.</w:t>
      </w:r>
    </w:p>
    <w:p w14:paraId="3756F97E" w14:textId="77777777" w:rsidR="00363AC5" w:rsidRPr="00D90DF7" w:rsidRDefault="00363AC5" w:rsidP="00D90DF7">
      <w:pPr>
        <w:widowControl/>
        <w:shd w:val="clear" w:color="auto" w:fill="FFFFFF" w:themeFill="background1"/>
        <w:rPr>
          <w:rFonts w:eastAsiaTheme="majorEastAsia"/>
        </w:rPr>
      </w:pPr>
    </w:p>
    <w:p w14:paraId="2838DF4C" w14:textId="3D9B22DE" w:rsidR="0C8C12DE" w:rsidRPr="00D90DF7" w:rsidRDefault="00867242" w:rsidP="00D90DF7">
      <w:pPr>
        <w:widowControl/>
        <w:shd w:val="clear" w:color="auto" w:fill="FFFFFF" w:themeFill="background1"/>
        <w:rPr>
          <w:rFonts w:eastAsiaTheme="majorEastAsia"/>
          <w:lang w:eastAsia="es-CL"/>
        </w:rPr>
      </w:pPr>
      <w:r>
        <w:t>Two ubiquitin-like (</w:t>
      </w:r>
      <w:proofErr w:type="spellStart"/>
      <w:r>
        <w:t>Ubl</w:t>
      </w:r>
      <w:proofErr w:type="spellEnd"/>
      <w:r>
        <w:t>) conjugation systems are critical for the expansion process: the microtubule-associated protein 1 light chain 3 (LC3-I) system and the ATG12 system</w:t>
      </w:r>
      <w:r w:rsidR="00F352C4" w:rsidRPr="00F352C4">
        <w:rPr>
          <w:vertAlign w:val="superscript"/>
        </w:rPr>
        <w:t>10</w:t>
      </w:r>
      <w:r>
        <w:t>. Prior to conjugation, the LC3 precursor undergoes cleavage. The cytosolic LC3-I is then conjugated to phosphatidylethanolamine (PE) to produce the membrane-associated LC3-PE (LC3-II), which facilitates autophagosome formation</w:t>
      </w:r>
      <w:r w:rsidR="00F352C4" w:rsidRPr="00F352C4">
        <w:rPr>
          <w:vertAlign w:val="superscript"/>
        </w:rPr>
        <w:t>11</w:t>
      </w:r>
      <w:r>
        <w:t xml:space="preserve">. </w:t>
      </w:r>
      <w:r w:rsidR="00C14855" w:rsidRPr="00D90DF7">
        <w:rPr>
          <w:rFonts w:eastAsiaTheme="majorEastAsia"/>
        </w:rPr>
        <w:t>The cargo must be internalized into the forming double-membrane autophagosome during this process</w:t>
      </w:r>
      <w:r w:rsidR="0C8C12DE" w:rsidRPr="00D90DF7">
        <w:rPr>
          <w:rFonts w:eastAsiaTheme="majorEastAsia"/>
        </w:rPr>
        <w:t>. Autophagy can internalize random targets for degradation or capture selective cargos through specific autophagy receptors such as p62/SQSTM1</w:t>
      </w:r>
      <w:r w:rsidR="00E06B2B" w:rsidRPr="00D90DF7">
        <w:rPr>
          <w:rFonts w:eastAsiaTheme="majorEastAsia"/>
        </w:rPr>
        <w:fldChar w:fldCharType="begin">
          <w:fldData xml:space="preserve">PEVuZE5vdGU+PENpdGU+PEF1dGhvcj5BaG1hZDwvQXV0aG9yPjxZZWFyPjIwMjM8L1llYXI+PFJl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==
</w:fldData>
        </w:fldChar>
      </w:r>
      <w:r w:rsidR="00E06B2B" w:rsidRPr="00D90DF7">
        <w:rPr>
          <w:rFonts w:eastAsiaTheme="majorEastAsia"/>
        </w:rPr>
        <w:instrText xml:space="preserve"> ADDIN EN.CITE </w:instrText>
      </w:r>
      <w:r w:rsidR="00E06B2B" w:rsidRPr="00D90DF7">
        <w:rPr>
          <w:rFonts w:eastAsiaTheme="majorEastAsia"/>
        </w:rPr>
        <w:fldChar w:fldCharType="begin">
          <w:fldData xml:space="preserve">PEVuZE5vdGU+PENpdGU+PEF1dGhvcj5BaG1hZDwvQXV0aG9yPjxZZWFyPjIwMjM8L1llYXI+PFJl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==
</w:fldData>
        </w:fldChar>
      </w:r>
      <w:r w:rsidR="00E06B2B" w:rsidRPr="00D90DF7">
        <w:rPr>
          <w:rFonts w:eastAsiaTheme="majorEastAsia"/>
        </w:rPr>
        <w:instrText xml:space="preserve"> ADDIN EN.CITE.DATA </w:instrText>
      </w:r>
      <w:r w:rsidR="00E06B2B" w:rsidRPr="00D90DF7">
        <w:rPr>
          <w:rFonts w:eastAsiaTheme="majorEastAsia"/>
        </w:rPr>
      </w:r>
      <w:r w:rsidR="00E06B2B"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E06B2B" w:rsidRPr="00D90DF7">
        <w:rPr>
          <w:rFonts w:eastAsiaTheme="majorEastAsia"/>
          <w:vertAlign w:val="superscript"/>
        </w:rPr>
        <w:t>12</w:t>
      </w:r>
      <w:r w:rsidR="00E06B2B" w:rsidRPr="00D90DF7">
        <w:rPr>
          <w:rFonts w:eastAsiaTheme="majorEastAsia"/>
        </w:rPr>
        <w:fldChar w:fldCharType="end"/>
      </w:r>
      <w:r w:rsidR="0C8C12DE" w:rsidRPr="00D90DF7">
        <w:rPr>
          <w:rFonts w:eastAsiaTheme="majorEastAsia"/>
        </w:rPr>
        <w:t xml:space="preserve">. The </w:t>
      </w:r>
      <w:r w:rsidR="009A25F1" w:rsidRPr="00D90DF7">
        <w:rPr>
          <w:rFonts w:eastAsiaTheme="majorEastAsia"/>
        </w:rPr>
        <w:t>last step</w:t>
      </w:r>
      <w:r w:rsidR="0C8C12DE" w:rsidRPr="00D90DF7">
        <w:rPr>
          <w:rFonts w:eastAsiaTheme="majorEastAsia"/>
        </w:rPr>
        <w:t xml:space="preserve"> is the fusion of the formed autophagosome with lysosomes, leading to autolysosome formation. Although the precise mechanism for autolysosome formation remains elusive, membrane-tethering complexes, the RAS-related GTP-binding protein, and the soluble-N-ethylmaleimide-sensitive factor attachment protein receptors (SNARE) proteins are involved in this fusion process</w:t>
      </w:r>
      <w:r w:rsidR="00E06B2B" w:rsidRPr="00D90DF7">
        <w:rPr>
          <w:rFonts w:eastAsiaTheme="majorEastAsia"/>
        </w:rPr>
        <w:fldChar w:fldCharType="begin">
          <w:fldData xml:space="preserve">PEVuZE5vdGU+PENpdGU+PEF1dGhvcj5CZW50bzwvQXV0aG9yPjxZZWFyPjIwMTY8L1llYXI+PFJl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</w:fldData>
        </w:fldChar>
      </w:r>
      <w:r w:rsidR="00E06B2B" w:rsidRPr="00D90DF7">
        <w:rPr>
          <w:rFonts w:eastAsiaTheme="majorEastAsia"/>
        </w:rPr>
        <w:instrText xml:space="preserve"> ADDIN EN.CITE </w:instrText>
      </w:r>
      <w:r w:rsidR="00E06B2B" w:rsidRPr="00D90DF7">
        <w:rPr>
          <w:rFonts w:eastAsiaTheme="majorEastAsia"/>
        </w:rPr>
        <w:fldChar w:fldCharType="begin">
          <w:fldData xml:space="preserve">PEVuZE5vdGU+PENpdGU+PEF1dGhvcj5CZW50bzwvQXV0aG9yPjxZZWFyPjIwMTY8L1llYXI+PFJl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</w:fldData>
        </w:fldChar>
      </w:r>
      <w:r w:rsidR="00E06B2B" w:rsidRPr="00D90DF7">
        <w:rPr>
          <w:rFonts w:eastAsiaTheme="majorEastAsia"/>
        </w:rPr>
        <w:instrText xml:space="preserve"> ADDIN EN.CITE.DATA </w:instrText>
      </w:r>
      <w:r w:rsidR="00E06B2B" w:rsidRPr="00D90DF7">
        <w:rPr>
          <w:rFonts w:eastAsiaTheme="majorEastAsia"/>
        </w:rPr>
      </w:r>
      <w:r w:rsidR="00E06B2B"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E06B2B" w:rsidRPr="00D90DF7">
        <w:rPr>
          <w:rFonts w:eastAsiaTheme="majorEastAsia"/>
          <w:vertAlign w:val="superscript"/>
        </w:rPr>
        <w:t>13</w:t>
      </w:r>
      <w:r w:rsidR="00E06B2B" w:rsidRPr="00D90DF7">
        <w:rPr>
          <w:rFonts w:eastAsiaTheme="majorEastAsia"/>
        </w:rPr>
        <w:fldChar w:fldCharType="end"/>
      </w:r>
      <w:r w:rsidR="0C8C12DE" w:rsidRPr="00D90DF7">
        <w:rPr>
          <w:rFonts w:eastAsiaTheme="majorEastAsia"/>
        </w:rPr>
        <w:t xml:space="preserve">. Furthermore, the microtubule cytoskeleton system is essential for trafficking mature autophagosomes and lysosomes from random initiation sites </w:t>
      </w:r>
      <w:r w:rsidR="37E953D6" w:rsidRPr="00D90DF7">
        <w:rPr>
          <w:rFonts w:eastAsiaTheme="majorEastAsia"/>
        </w:rPr>
        <w:t>toward</w:t>
      </w:r>
      <w:r w:rsidR="0C8C12DE" w:rsidRPr="00D90DF7">
        <w:rPr>
          <w:rFonts w:eastAsiaTheme="majorEastAsia"/>
        </w:rPr>
        <w:t xml:space="preserve"> the perinuclear area for autolysosome formation</w:t>
      </w:r>
      <w:r w:rsidR="00E06B2B" w:rsidRPr="00D90DF7">
        <w:rPr>
          <w:rFonts w:eastAsiaTheme="majorEastAsia"/>
        </w:rPr>
        <w:fldChar w:fldCharType="begin">
          <w:fldData xml:space="preserve">PEVuZE5vdGU+PENpdGU+PEF1dGhvcj5KYWhyZWlzczwvQXV0aG9yPjxZZWFyPjIwMDg8L1llYXI+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</w:fldData>
        </w:fldChar>
      </w:r>
      <w:r w:rsidR="004E6A01" w:rsidRPr="00D90DF7">
        <w:rPr>
          <w:rFonts w:eastAsiaTheme="majorEastAsia"/>
        </w:rPr>
        <w:instrText xml:space="preserve"> ADDIN EN.CITE </w:instrText>
      </w:r>
      <w:r w:rsidR="004E6A01" w:rsidRPr="00D90DF7">
        <w:rPr>
          <w:rFonts w:eastAsiaTheme="majorEastAsia"/>
        </w:rPr>
        <w:fldChar w:fldCharType="begin">
          <w:fldData xml:space="preserve">PEVuZE5vdGU+PENpdGU+PEF1dGhvcj5KYWhyZWlzczwvQXV0aG9yPjxZZWFyPjIwMDg8L1llYXI+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</w:fldData>
        </w:fldChar>
      </w:r>
      <w:r w:rsidR="004E6A01" w:rsidRPr="00D90DF7">
        <w:rPr>
          <w:rFonts w:eastAsiaTheme="majorEastAsia"/>
        </w:rPr>
        <w:instrText xml:space="preserve"> ADDIN EN.CITE.DATA </w:instrText>
      </w:r>
      <w:r w:rsidR="004E6A01" w:rsidRPr="00D90DF7">
        <w:rPr>
          <w:rFonts w:eastAsiaTheme="majorEastAsia"/>
        </w:rPr>
      </w:r>
      <w:r w:rsidR="004E6A01"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4E6A01" w:rsidRPr="00D90DF7">
        <w:rPr>
          <w:rFonts w:eastAsiaTheme="majorEastAsia"/>
          <w:vertAlign w:val="superscript"/>
        </w:rPr>
        <w:t>14</w:t>
      </w:r>
      <w:r w:rsidR="00992F26" w:rsidRPr="00D90DF7">
        <w:rPr>
          <w:rFonts w:eastAsiaTheme="majorEastAsia"/>
          <w:vertAlign w:val="superscript"/>
        </w:rPr>
        <w:t>–</w:t>
      </w:r>
      <w:r w:rsidR="004E6A01" w:rsidRPr="00D90DF7">
        <w:rPr>
          <w:rFonts w:eastAsiaTheme="majorEastAsia"/>
          <w:vertAlign w:val="superscript"/>
        </w:rPr>
        <w:t>16</w:t>
      </w:r>
      <w:r w:rsidR="00E06B2B" w:rsidRPr="00D90DF7">
        <w:rPr>
          <w:rFonts w:eastAsiaTheme="majorEastAsia"/>
        </w:rPr>
        <w:fldChar w:fldCharType="end"/>
      </w:r>
      <w:r w:rsidR="0C8C12DE" w:rsidRPr="00D90DF7">
        <w:rPr>
          <w:rFonts w:eastAsiaTheme="majorEastAsia"/>
        </w:rPr>
        <w:t>. In the autolysosome, the randomly or selectively sequestered cargos are degraded proteolytically by lysosomal proteases</w:t>
      </w:r>
      <w:r w:rsidR="00E06B2B" w:rsidRPr="00D90DF7">
        <w:rPr>
          <w:rFonts w:eastAsiaTheme="majorEastAsia"/>
        </w:rPr>
        <w:fldChar w:fldCharType="begin">
          <w:fldData xml:space="preserve">PEVuZE5vdGU+PENpdGU+PEF1dGhvcj5JY2hpbWl5YTwvQXV0aG9yPjxZZWFyPjIwMjA8L1llYXI+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</w:fldData>
        </w:fldChar>
      </w:r>
      <w:r w:rsidR="00E06B2B" w:rsidRPr="00D90DF7">
        <w:rPr>
          <w:rFonts w:eastAsiaTheme="majorEastAsia"/>
        </w:rPr>
        <w:instrText xml:space="preserve"> ADDIN EN.CITE </w:instrText>
      </w:r>
      <w:r w:rsidR="00E06B2B" w:rsidRPr="00D90DF7">
        <w:rPr>
          <w:rFonts w:eastAsiaTheme="majorEastAsia"/>
        </w:rPr>
        <w:fldChar w:fldCharType="begin">
          <w:fldData xml:space="preserve">PEVuZE5vdGU+PENpdGU+PEF1dGhvcj5JY2hpbWl5YTwvQXV0aG9yPjxZZWFyPjIwMjA8L1llYXI+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</w:fldData>
        </w:fldChar>
      </w:r>
      <w:r w:rsidR="00E06B2B" w:rsidRPr="00D90DF7">
        <w:rPr>
          <w:rFonts w:eastAsiaTheme="majorEastAsia"/>
        </w:rPr>
        <w:instrText xml:space="preserve"> ADDIN EN.CITE.DATA </w:instrText>
      </w:r>
      <w:r w:rsidR="00E06B2B" w:rsidRPr="00D90DF7">
        <w:rPr>
          <w:rFonts w:eastAsiaTheme="majorEastAsia"/>
        </w:rPr>
      </w:r>
      <w:r w:rsidR="00E06B2B"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E06B2B" w:rsidRPr="00D90DF7">
        <w:rPr>
          <w:rFonts w:eastAsiaTheme="majorEastAsia"/>
          <w:vertAlign w:val="superscript"/>
        </w:rPr>
        <w:t>17</w:t>
      </w:r>
      <w:r w:rsidR="00E06B2B" w:rsidRPr="00D90DF7">
        <w:rPr>
          <w:rFonts w:eastAsiaTheme="majorEastAsia"/>
        </w:rPr>
        <w:fldChar w:fldCharType="end"/>
      </w:r>
      <w:r w:rsidR="37E953D6" w:rsidRPr="00D90DF7">
        <w:rPr>
          <w:rFonts w:eastAsiaTheme="majorEastAsia"/>
        </w:rPr>
        <w:t>.</w:t>
      </w:r>
    </w:p>
    <w:p w14:paraId="0EC543CE" w14:textId="77777777" w:rsidR="002B0F0A" w:rsidRPr="00D90DF7" w:rsidRDefault="002B0F0A" w:rsidP="00D90DF7">
      <w:pPr>
        <w:rPr>
          <w:rFonts w:eastAsiaTheme="majorEastAsia"/>
        </w:rPr>
      </w:pPr>
    </w:p>
    <w:p w14:paraId="36F51F80" w14:textId="632C9444" w:rsidR="3FFB6FEC" w:rsidRPr="00D90DF7" w:rsidRDefault="3FFB6FEC" w:rsidP="00D90DF7">
      <w:pPr>
        <w:rPr>
          <w:rFonts w:eastAsiaTheme="majorEastAsia"/>
        </w:rPr>
      </w:pPr>
      <w:r w:rsidRPr="00D90DF7">
        <w:rPr>
          <w:rFonts w:eastAsiaTheme="majorEastAsia"/>
        </w:rPr>
        <w:t xml:space="preserve">The autophagy process is conserved across all eukaryotic organisms and </w:t>
      </w:r>
      <w:r w:rsidR="00C14855" w:rsidRPr="00D90DF7">
        <w:rPr>
          <w:rFonts w:eastAsiaTheme="majorEastAsia"/>
        </w:rPr>
        <w:t>is crucial</w:t>
      </w:r>
      <w:r w:rsidRPr="00D90DF7">
        <w:rPr>
          <w:rFonts w:eastAsiaTheme="majorEastAsia"/>
        </w:rPr>
        <w:t xml:space="preserve"> in regulating </w:t>
      </w:r>
      <w:r w:rsidRPr="00D90DF7">
        <w:rPr>
          <w:rFonts w:eastAsiaTheme="majorEastAsia"/>
        </w:rPr>
        <w:lastRenderedPageBreak/>
        <w:t>intracellular conditions through cytoplasmic turnover. It removes misfolded or aggregated proteins, eliminates intracellular pathogens, and clears damaged organelles. Several organelles, including the endoplasmic reticulum, mitochondria, peroxisomes, lysosomes, nucleus, and LDs, have been reported as targets of autophagy</w:t>
      </w:r>
      <w:r w:rsidR="00E06B2B" w:rsidRPr="00D90DF7">
        <w:rPr>
          <w:rFonts w:eastAsiaTheme="majorEastAsia"/>
        </w:rPr>
        <w:fldChar w:fldCharType="begin">
          <w:fldData xml:space="preserve">PEVuZE5vdGU+PENpdGU+PEF1dGhvcj5DaWVjaGFub3ZlcjwvQXV0aG9yPjxZZWFyPjIwMDU8L1ll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</w:fldData>
        </w:fldChar>
      </w:r>
      <w:r w:rsidR="004E6A01" w:rsidRPr="00D90DF7">
        <w:rPr>
          <w:rFonts w:eastAsiaTheme="majorEastAsia"/>
        </w:rPr>
        <w:instrText xml:space="preserve"> ADDIN EN.CITE </w:instrText>
      </w:r>
      <w:r w:rsidR="004E6A01" w:rsidRPr="00D90DF7">
        <w:rPr>
          <w:rFonts w:eastAsiaTheme="majorEastAsia"/>
        </w:rPr>
        <w:fldChar w:fldCharType="begin">
          <w:fldData xml:space="preserve">PEVuZE5vdGU+PENpdGU+PEF1dGhvcj5DaWVjaGFub3ZlcjwvQXV0aG9yPjxZZWFyPjIwMDU8L1ll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</w:fldData>
        </w:fldChar>
      </w:r>
      <w:r w:rsidR="004E6A01" w:rsidRPr="00D90DF7">
        <w:rPr>
          <w:rFonts w:eastAsiaTheme="majorEastAsia"/>
        </w:rPr>
        <w:instrText xml:space="preserve"> ADDIN EN.CITE.DATA </w:instrText>
      </w:r>
      <w:r w:rsidR="004E6A01" w:rsidRPr="00D90DF7">
        <w:rPr>
          <w:rFonts w:eastAsiaTheme="majorEastAsia"/>
        </w:rPr>
      </w:r>
      <w:r w:rsidR="004E6A01"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4E6A01" w:rsidRPr="00D90DF7">
        <w:rPr>
          <w:rFonts w:eastAsiaTheme="majorEastAsia"/>
          <w:vertAlign w:val="superscript"/>
        </w:rPr>
        <w:t>16,18</w:t>
      </w:r>
      <w:r w:rsidR="00BB70CD" w:rsidRPr="00D90DF7">
        <w:rPr>
          <w:rFonts w:eastAsiaTheme="majorEastAsia"/>
          <w:vertAlign w:val="superscript"/>
        </w:rPr>
        <w:t>–</w:t>
      </w:r>
      <w:r w:rsidR="004E6A01" w:rsidRPr="00D90DF7">
        <w:rPr>
          <w:rFonts w:eastAsiaTheme="majorEastAsia"/>
          <w:vertAlign w:val="superscript"/>
        </w:rPr>
        <w:t>22</w:t>
      </w:r>
      <w:r w:rsidR="00E06B2B" w:rsidRPr="00D90DF7">
        <w:rPr>
          <w:rFonts w:eastAsiaTheme="majorEastAsia"/>
        </w:rPr>
        <w:fldChar w:fldCharType="end"/>
      </w:r>
      <w:r w:rsidR="00E20F79" w:rsidRPr="00D90DF7">
        <w:t xml:space="preserve">. </w:t>
      </w:r>
      <w:r w:rsidR="00642166" w:rsidRPr="00D90DF7">
        <w:t>LDs</w:t>
      </w:r>
      <w:r w:rsidR="00F8326D" w:rsidRPr="00D90DF7">
        <w:t> originate from the ER and</w:t>
      </w:r>
      <w:r w:rsidR="00642166" w:rsidRPr="00D90DF7">
        <w:t xml:space="preserve"> are essential storage organelles central to lipid and energy homeostasis. Their distinct architecture consists of a hydrophobic core of neutral lipids enclosed by a phospholipid monolayer embedded with specific proteins. These droplets can interact with various cellular organelles through membrane contact sites</w:t>
      </w:r>
      <w:r w:rsidR="00167E17" w:rsidRPr="00D90DF7">
        <w:fldChar w:fldCharType="begin"/>
      </w:r>
      <w:r w:rsidR="00167E17" w:rsidRPr="00D90DF7">
        <w:instrText xml:space="preserve"> ADDIN EN.CITE &lt;EndNote&gt;&lt;Cite&gt;&lt;Author&gt;Olzmann&lt;/Author&gt;&lt;Year&gt;2019&lt;/Year&gt;&lt;RecNum&gt;47&lt;/RecNum&gt;&lt;DisplayText&gt;&lt;style face="superscript"&gt;23&lt;/style&gt;&lt;/DisplayText&gt;&lt;record&gt;&lt;rec-number&gt;47&lt;/rec-number&gt;&lt;foreign-keys&gt;&lt;key app="EN" db-id="5f5ver9xmzp2tne5stuxf020ptrfdvtz0sfr" timestamp="1727795214"&gt;47&lt;/key&gt;&lt;/foreign-keys&gt;&lt;ref-type name="Journal Article"&gt;17&lt;/ref-type&gt;&lt;contributors&gt;&lt;authors&gt;&lt;author&gt;Olzmann, J. A.&lt;/author&gt;&lt;author&gt;Carvalho, P.&lt;/author&gt;&lt;/authors&gt;&lt;/contributors&gt;&lt;auth-address&gt;Department of Nutritional Sciences and Toxicology, University of California-Berkeley, Berkeley, CA, USA. olzmann@berkeley.edu.&amp;#xD;Sir William Dunn School of Pathology, University of Oxford, Oxford, UK. pedro.carvalho@path.ox.ac.uk.&lt;/auth-address&gt;&lt;titles&gt;&lt;title&gt;Dynamics and functions of lipid droplets&lt;/title&gt;&lt;secondary-title&gt;Nat Rev Mol Cell Biol&lt;/secondary-title&gt;&lt;/titles&gt;&lt;periodical&gt;&lt;full-title&gt;Nat Rev Mol Cell Biol&lt;/full-title&gt;&lt;/periodical&gt;&lt;pages&gt;137-155&lt;/pages&gt;&lt;volume&gt;20&lt;/volume&gt;&lt;number&gt;3&lt;/number&gt;&lt;keywords&gt;&lt;keyword&gt;Animals&lt;/keyword&gt;&lt;keyword&gt;Endoplasmic Reticulum/metabolism&lt;/keyword&gt;&lt;keyword&gt;Homeostasis&lt;/keyword&gt;&lt;keyword&gt;Humans&lt;/keyword&gt;&lt;keyword&gt;Lipid Droplets/*metabolism/*physiology&lt;/keyword&gt;&lt;keyword&gt;Lipid Metabolism/*physiology&lt;/keyword&gt;&lt;keyword&gt;Phospholipids&lt;/keyword&gt;&lt;/keywords&gt;&lt;dates&gt;&lt;year&gt;2019&lt;/year&gt;&lt;pub-dates&gt;&lt;date&gt;Mar&lt;/date&gt;&lt;/pub-dates&gt;&lt;/dates&gt;&lt;isbn&gt;1471-0080 (Electronic)&amp;#xD;1471-0072 (Print)&amp;#xD;1471-0072 (Linking)&lt;/isbn&gt;&lt;accession-num&gt;30523332&lt;/accession-num&gt;&lt;urls&gt;&lt;related-urls&gt;&lt;url&gt;https://www.ncbi.nlm.nih.gov/pubmed/30523332&lt;/url&gt;&lt;/related-urls&gt;&lt;/urls&gt;&lt;custom2&gt;PMC6746329&lt;/custom2&gt;&lt;electronic-resource-num&gt;10.1038/s41580-018-0085-z&lt;/electronic-resource-num&gt;&lt;remote-database-name&gt;Medline&lt;/remote-database-name&gt;&lt;remote-database-provider&gt;NLM&lt;/remote-database-provider&gt;&lt;/record&gt;&lt;/Cite&gt;&lt;/EndNote&gt;</w:instrText>
      </w:r>
      <w:r w:rsidR="00167E17" w:rsidRPr="00D90DF7">
        <w:fldChar w:fldCharType="separate"/>
      </w:r>
      <w:r w:rsidR="00167E17" w:rsidRPr="00D90DF7">
        <w:rPr>
          <w:noProof/>
          <w:vertAlign w:val="superscript"/>
        </w:rPr>
        <w:t>23</w:t>
      </w:r>
      <w:r w:rsidR="00167E17" w:rsidRPr="00D90DF7">
        <w:fldChar w:fldCharType="end"/>
      </w:r>
      <w:r w:rsidR="00642166" w:rsidRPr="00D90DF7">
        <w:t xml:space="preserve">. </w:t>
      </w:r>
      <w:r w:rsidRPr="00D90DF7">
        <w:rPr>
          <w:rFonts w:eastAsiaTheme="majorEastAsia"/>
        </w:rPr>
        <w:t xml:space="preserve">Additionally, autophagy helps recycle primary resources to maintain optimal cellular conditions. </w:t>
      </w:r>
      <w:r w:rsidR="005C080C" w:rsidRPr="00D90DF7">
        <w:rPr>
          <w:rFonts w:eastAsiaTheme="majorEastAsia"/>
        </w:rPr>
        <w:t>For example, the degradation of LDs can lead to ATP production through fatty acid β-oxidation</w:t>
      </w:r>
      <w:r w:rsidR="00E06B2B" w:rsidRPr="00D90DF7">
        <w:rPr>
          <w:rFonts w:eastAsiaTheme="majorEastAsia"/>
        </w:rPr>
        <w:fldChar w:fldCharType="begin"/>
      </w:r>
      <w:r w:rsidR="00167E17" w:rsidRPr="00D90DF7">
        <w:rPr>
          <w:rFonts w:eastAsiaTheme="majorEastAsia"/>
        </w:rPr>
        <w:instrText xml:space="preserve"> ADDIN EN.CITE &lt;EndNote&gt;&lt;Cite&gt;&lt;Author&gt;Xu&lt;/Author&gt;&lt;Year&gt;2022&lt;/Year&gt;&lt;RecNum&gt;10&lt;/RecNum&gt;&lt;DisplayText&gt;&lt;style face="superscript"&gt;24&lt;/style&gt;&lt;/DisplayText&gt;&lt;record&gt;&lt;rec-number&gt;10&lt;/rec-number&gt;&lt;foreign-keys&gt;&lt;key app="EN" db-id="5f5ver9xmzp2tne5stuxf020ptrfdvtz0sfr" timestamp="1717366479"&gt;10&lt;/key&gt;&lt;/foreign-keys&gt;&lt;ref-type name="Journal Article"&gt;17&lt;/ref-type&gt;&lt;contributors&gt;&lt;authors&gt;&lt;author&gt;Xu, C.&lt;/author&gt;&lt;author&gt;Fan, J.&lt;/author&gt;&lt;/authors&gt;&lt;/contributors&gt;&lt;auth-address&gt;Biology Department, Brookhaven National Laboratory, Upton, NY 11973, USA.&lt;/auth-address&gt;&lt;titles&gt;&lt;title&gt;Links between autophagy and lipid droplet dynamics&lt;/title&gt;&lt;secondary-title&gt;J Exp Bot&lt;/secondary-title&gt;&lt;/titles&gt;&lt;periodical&gt;&lt;full-title&gt;J Exp Bot&lt;/full-title&gt;&lt;/periodical&gt;&lt;pages&gt;2848-2858&lt;/pages&gt;&lt;volume&gt;73&lt;/volume&gt;&lt;number&gt;9&lt;/number&gt;&lt;keywords&gt;&lt;keyword&gt;*Autophagy&lt;/keyword&gt;&lt;keyword&gt;Fatty Acids/metabolism&lt;/keyword&gt;&lt;keyword&gt;*Lipid Droplets/metabolism&lt;/keyword&gt;&lt;keyword&gt;Lipid Metabolism&lt;/keyword&gt;&lt;keyword&gt;Triglycerides/metabolism&lt;/keyword&gt;&lt;keyword&gt;Vacuoles/metabolism&lt;/keyword&gt;&lt;keyword&gt;Autophagy&lt;/keyword&gt;&lt;keyword&gt;fatty acid&lt;/keyword&gt;&lt;keyword&gt;lipid droplet&lt;/keyword&gt;&lt;keyword&gt;lipid homeostasis&lt;/keyword&gt;&lt;keyword&gt;lipophagy&lt;/keyword&gt;&lt;keyword&gt;lipotoxicity&lt;/keyword&gt;&lt;/keywords&gt;&lt;dates&gt;&lt;year&gt;2022&lt;/year&gt;&lt;pub-dates&gt;&lt;date&gt;May 13&lt;/date&gt;&lt;/pub-dates&gt;&lt;/dates&gt;&lt;isbn&gt;1460-2431 (Electronic)&amp;#xD;0022-0957 (Linking)&lt;/isbn&gt;&lt;accession-num&gt;35560198&lt;/accession-num&gt;&lt;urls&gt;&lt;related-urls&gt;&lt;url&gt;https://www.ncbi.nlm.nih.gov/pubmed/35560198&lt;/url&gt;&lt;/related-urls&gt;&lt;/urls&gt;&lt;electronic-resource-num&gt;10.1093/jxb/erac003&lt;/electronic-resource-num&gt;&lt;remote-database-name&gt;Medline&lt;/remote-database-name&gt;&lt;remote-database-provider&gt;NLM&lt;/remote-database-provider&gt;&lt;/record&gt;&lt;/Cite&gt;&lt;/EndNote&gt;</w:instrText>
      </w:r>
      <w:r w:rsidR="00E06B2B" w:rsidRPr="00D90DF7">
        <w:rPr>
          <w:rFonts w:eastAsiaTheme="majorEastAsia"/>
        </w:rPr>
        <w:fldChar w:fldCharType="separate"/>
      </w:r>
      <w:r w:rsidR="00167E17" w:rsidRPr="00D90DF7">
        <w:rPr>
          <w:rFonts w:eastAsiaTheme="majorEastAsia"/>
          <w:noProof/>
          <w:vertAlign w:val="superscript"/>
        </w:rPr>
        <w:t>24</w:t>
      </w:r>
      <w:r w:rsidR="00E06B2B" w:rsidRPr="00D90DF7">
        <w:rPr>
          <w:rFonts w:eastAsiaTheme="majorEastAsia"/>
        </w:rPr>
        <w:fldChar w:fldCharType="end"/>
      </w:r>
      <w:r w:rsidR="00E20F79" w:rsidRPr="00D90DF7">
        <w:t>.</w:t>
      </w:r>
    </w:p>
    <w:p w14:paraId="2B6F63DE" w14:textId="77777777" w:rsidR="002B0F0A" w:rsidRPr="00D90DF7" w:rsidRDefault="3FFB6FEC" w:rsidP="00D90DF7">
      <w:pPr>
        <w:rPr>
          <w:rFonts w:eastAsiaTheme="majorEastAsia"/>
        </w:rPr>
      </w:pPr>
      <w:r w:rsidRPr="00D90DF7">
        <w:rPr>
          <w:rFonts w:eastAsiaTheme="majorEastAsia"/>
        </w:rPr>
        <w:t xml:space="preserve"> </w:t>
      </w:r>
    </w:p>
    <w:p w14:paraId="55717913" w14:textId="185C11C7" w:rsidR="3FFB6FEC" w:rsidRPr="00D90DF7" w:rsidRDefault="3FFB6FEC" w:rsidP="00D90DF7">
      <w:pPr>
        <w:rPr>
          <w:rFonts w:eastAsiaTheme="majorEastAsia"/>
        </w:rPr>
      </w:pPr>
      <w:r w:rsidRPr="00D90DF7">
        <w:rPr>
          <w:rFonts w:eastAsiaTheme="majorEastAsia"/>
        </w:rPr>
        <w:t>Autophagy is associated with various diseases, including neurodegenerative diseases, metabolic disorders, and cancer</w:t>
      </w:r>
      <w:r w:rsidR="00E06B2B" w:rsidRPr="00D90DF7">
        <w:rPr>
          <w:rFonts w:eastAsiaTheme="majorEastAsia"/>
        </w:rPr>
        <w:fldChar w:fldCharType="begin">
          <w:fldData xml:space="preserve">PEVuZE5vdGU+PENpdGU+PEF1dGhvcj5JY2hpbWl5YTwvQXV0aG9yPjxZZWFyPjIwMjA8L1llYXI+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</w:fldData>
        </w:fldChar>
      </w:r>
      <w:r w:rsidR="00E06B2B" w:rsidRPr="00D90DF7">
        <w:rPr>
          <w:rFonts w:eastAsiaTheme="majorEastAsia"/>
        </w:rPr>
        <w:instrText xml:space="preserve"> ADDIN EN.CITE </w:instrText>
      </w:r>
      <w:r w:rsidR="00E06B2B" w:rsidRPr="00D90DF7">
        <w:rPr>
          <w:rFonts w:eastAsiaTheme="majorEastAsia"/>
        </w:rPr>
        <w:fldChar w:fldCharType="begin">
          <w:fldData xml:space="preserve">PEVuZE5vdGU+PENpdGU+PEF1dGhvcj5JY2hpbWl5YTwvQXV0aG9yPjxZZWFyPjIwMjA8L1llYXI+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</w:fldData>
        </w:fldChar>
      </w:r>
      <w:r w:rsidR="00E06B2B" w:rsidRPr="00D90DF7">
        <w:rPr>
          <w:rFonts w:eastAsiaTheme="majorEastAsia"/>
        </w:rPr>
        <w:instrText xml:space="preserve"> ADDIN EN.CITE.DATA </w:instrText>
      </w:r>
      <w:r w:rsidR="00E06B2B" w:rsidRPr="00D90DF7">
        <w:rPr>
          <w:rFonts w:eastAsiaTheme="majorEastAsia"/>
        </w:rPr>
      </w:r>
      <w:r w:rsidR="00E06B2B"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E06B2B" w:rsidRPr="00D90DF7">
        <w:rPr>
          <w:rFonts w:eastAsiaTheme="majorEastAsia"/>
          <w:vertAlign w:val="superscript"/>
        </w:rPr>
        <w:t>17</w:t>
      </w:r>
      <w:r w:rsidR="00E06B2B" w:rsidRPr="00D90DF7">
        <w:rPr>
          <w:rFonts w:eastAsiaTheme="majorEastAsia"/>
        </w:rPr>
        <w:fldChar w:fldCharType="end"/>
      </w:r>
      <w:r w:rsidRPr="00D90DF7">
        <w:rPr>
          <w:rFonts w:eastAsiaTheme="majorEastAsia"/>
        </w:rPr>
        <w:t xml:space="preserve">. </w:t>
      </w:r>
      <w:r w:rsidR="00F8326D" w:rsidRPr="00D90DF7">
        <w:rPr>
          <w:rFonts w:eastAsiaTheme="majorEastAsia"/>
        </w:rPr>
        <w:t>Autophagy can promote or inhibit tumor growth in cancer</w:t>
      </w:r>
      <w:r w:rsidR="0094149D" w:rsidRPr="00D90DF7">
        <w:rPr>
          <w:rFonts w:eastAsiaTheme="majorEastAsia"/>
        </w:rPr>
        <w:t xml:space="preserve">, </w:t>
      </w:r>
      <w:r w:rsidRPr="00D90DF7">
        <w:rPr>
          <w:rFonts w:eastAsiaTheme="majorEastAsia"/>
        </w:rPr>
        <w:t>depending on the context</w:t>
      </w:r>
      <w:r w:rsidR="00E06B2B" w:rsidRPr="00D90DF7">
        <w:rPr>
          <w:rFonts w:eastAsiaTheme="majorEastAsia"/>
        </w:rPr>
        <w:fldChar w:fldCharType="begin">
          <w:fldData xml:space="preserve">PEVuZE5vdGU+PENpdGU+PEF1dGhvcj5XaGl0ZTwvQXV0aG9yPjxZZWFyPjIwMTU8L1llYXI+PFJl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=
</w:fldData>
        </w:fldChar>
      </w:r>
      <w:r w:rsidR="00167E17" w:rsidRPr="00D90DF7">
        <w:rPr>
          <w:rFonts w:eastAsiaTheme="majorEastAsia"/>
        </w:rPr>
        <w:instrText xml:space="preserve"> ADDIN EN.CITE </w:instrText>
      </w:r>
      <w:r w:rsidR="00167E17" w:rsidRPr="00D90DF7">
        <w:rPr>
          <w:rFonts w:eastAsiaTheme="majorEastAsia"/>
        </w:rPr>
        <w:fldChar w:fldCharType="begin">
          <w:fldData xml:space="preserve">PEVuZE5vdGU+PENpdGU+PEF1dGhvcj5XaGl0ZTwvQXV0aG9yPjxZZWFyPjIwMTU8L1llYXI+PFJl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=
</w:fldData>
        </w:fldChar>
      </w:r>
      <w:r w:rsidR="00167E17" w:rsidRPr="00D90DF7">
        <w:rPr>
          <w:rFonts w:eastAsiaTheme="majorEastAsia"/>
        </w:rPr>
        <w:instrText xml:space="preserve"> ADDIN EN.CITE.DATA </w:instrText>
      </w:r>
      <w:r w:rsidR="00167E17" w:rsidRPr="00D90DF7">
        <w:rPr>
          <w:rFonts w:eastAsiaTheme="majorEastAsia"/>
        </w:rPr>
      </w:r>
      <w:r w:rsidR="00167E17"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167E17" w:rsidRPr="00D90DF7">
        <w:rPr>
          <w:rFonts w:eastAsiaTheme="majorEastAsia"/>
          <w:noProof/>
          <w:vertAlign w:val="superscript"/>
        </w:rPr>
        <w:t>25,26</w:t>
      </w:r>
      <w:r w:rsidR="00E06B2B" w:rsidRPr="00D90DF7">
        <w:rPr>
          <w:rFonts w:eastAsiaTheme="majorEastAsia"/>
        </w:rPr>
        <w:fldChar w:fldCharType="end"/>
      </w:r>
      <w:r w:rsidR="00247771" w:rsidRPr="00D90DF7">
        <w:rPr>
          <w:rFonts w:eastAsiaTheme="majorEastAsia"/>
        </w:rPr>
        <w:t>.</w:t>
      </w:r>
      <w:r w:rsidRPr="00D90DF7">
        <w:rPr>
          <w:rFonts w:eastAsiaTheme="majorEastAsia"/>
        </w:rPr>
        <w:t xml:space="preserve"> For instance, </w:t>
      </w:r>
      <w:proofErr w:type="spellStart"/>
      <w:r w:rsidRPr="00D90DF7">
        <w:rPr>
          <w:rFonts w:eastAsiaTheme="majorEastAsia"/>
        </w:rPr>
        <w:t>Beclin</w:t>
      </w:r>
      <w:proofErr w:type="spellEnd"/>
      <w:r w:rsidRPr="00D90DF7">
        <w:rPr>
          <w:rFonts w:eastAsiaTheme="majorEastAsia"/>
        </w:rPr>
        <w:t xml:space="preserve"> 1 +/- mice exhibit a high incidence of spontaneous lymphomas and carcinomas in organs such as the lung, liver, and mammary tissue. Conversely, the loss of the autophagy-related gene Atg7 in intestinal epithelial cells attenuates tumor growth driven by the loss of the </w:t>
      </w:r>
      <w:r w:rsidR="00F8326D" w:rsidRPr="00D90DF7">
        <w:rPr>
          <w:rFonts w:eastAsiaTheme="majorEastAsia"/>
        </w:rPr>
        <w:t xml:space="preserve">primary </w:t>
      </w:r>
      <w:r w:rsidRPr="00D90DF7">
        <w:rPr>
          <w:rFonts w:eastAsiaTheme="majorEastAsia"/>
        </w:rPr>
        <w:t>tumor suppressor in colorectal cancer, adenomatous polyposis coli (APC)</w:t>
      </w:r>
      <w:r w:rsidR="00E06B2B" w:rsidRPr="00D90DF7">
        <w:rPr>
          <w:rFonts w:eastAsiaTheme="majorEastAsia"/>
        </w:rPr>
        <w:fldChar w:fldCharType="begin">
          <w:fldData xml:space="preserve">PEVuZE5vdGU+PENpdGU+PEF1dGhvcj5MZXZ5PC9BdXRob3I+PFllYXI+MjAxNTwvWWVhcj48UmVj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==
</w:fldData>
        </w:fldChar>
      </w:r>
      <w:r w:rsidR="00167E17" w:rsidRPr="00D90DF7">
        <w:rPr>
          <w:rFonts w:eastAsiaTheme="majorEastAsia"/>
        </w:rPr>
        <w:instrText xml:space="preserve"> ADDIN EN.CITE </w:instrText>
      </w:r>
      <w:r w:rsidR="00167E17" w:rsidRPr="00D90DF7">
        <w:rPr>
          <w:rFonts w:eastAsiaTheme="majorEastAsia"/>
        </w:rPr>
        <w:fldChar w:fldCharType="begin">
          <w:fldData xml:space="preserve">PEVuZE5vdGU+PENpdGU+PEF1dGhvcj5MZXZ5PC9BdXRob3I+PFllYXI+MjAxNTwvWWVhcj48UmVj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==
</w:fldData>
        </w:fldChar>
      </w:r>
      <w:r w:rsidR="00167E17" w:rsidRPr="00D90DF7">
        <w:rPr>
          <w:rFonts w:eastAsiaTheme="majorEastAsia"/>
        </w:rPr>
        <w:instrText xml:space="preserve"> ADDIN EN.CITE.DATA </w:instrText>
      </w:r>
      <w:r w:rsidR="00167E17" w:rsidRPr="00D90DF7">
        <w:rPr>
          <w:rFonts w:eastAsiaTheme="majorEastAsia"/>
        </w:rPr>
      </w:r>
      <w:r w:rsidR="00167E17"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167E17" w:rsidRPr="00D90DF7">
        <w:rPr>
          <w:rFonts w:eastAsiaTheme="majorEastAsia"/>
          <w:noProof/>
          <w:vertAlign w:val="superscript"/>
        </w:rPr>
        <w:t>27,28</w:t>
      </w:r>
      <w:r w:rsidR="00E06B2B" w:rsidRPr="00D90DF7">
        <w:rPr>
          <w:rFonts w:eastAsiaTheme="majorEastAsia"/>
        </w:rPr>
        <w:fldChar w:fldCharType="end"/>
      </w:r>
      <w:r w:rsidRPr="00D90DF7">
        <w:rPr>
          <w:rFonts w:eastAsiaTheme="majorEastAsia"/>
        </w:rPr>
        <w:t>. Thus, the loss of autophagy-related genes can have opposing effects on tumor growth.</w:t>
      </w:r>
    </w:p>
    <w:p w14:paraId="342E32D6" w14:textId="77777777" w:rsidR="002B0F0A" w:rsidRPr="00D90DF7" w:rsidRDefault="002B0F0A" w:rsidP="00D90DF7">
      <w:pPr>
        <w:rPr>
          <w:rFonts w:eastAsiaTheme="majorEastAsia"/>
        </w:rPr>
      </w:pPr>
    </w:p>
    <w:p w14:paraId="1F176C18" w14:textId="5C4751EE" w:rsidR="3FFB6FEC" w:rsidRPr="00D90DF7" w:rsidRDefault="3FFB6FEC" w:rsidP="00D90DF7">
      <w:pPr>
        <w:rPr>
          <w:rFonts w:eastAsiaTheme="majorEastAsia"/>
        </w:rPr>
      </w:pPr>
      <w:r w:rsidRPr="00D90DF7">
        <w:rPr>
          <w:rFonts w:eastAsiaTheme="majorEastAsia"/>
        </w:rPr>
        <w:t xml:space="preserve">Cancer cells </w:t>
      </w:r>
      <w:r w:rsidR="00F8326D" w:rsidRPr="00D90DF7">
        <w:rPr>
          <w:rFonts w:eastAsiaTheme="majorEastAsia"/>
        </w:rPr>
        <w:t>must</w:t>
      </w:r>
      <w:r w:rsidRPr="00D90DF7">
        <w:rPr>
          <w:rFonts w:eastAsiaTheme="majorEastAsia"/>
        </w:rPr>
        <w:t xml:space="preserve"> produce energy to sustain their growth, division, and survival</w:t>
      </w:r>
      <w:r w:rsidR="00E06B2B" w:rsidRPr="00D90DF7">
        <w:rPr>
          <w:rFonts w:eastAsiaTheme="majorEastAsia"/>
        </w:rPr>
        <w:fldChar w:fldCharType="begin"/>
      </w:r>
      <w:r w:rsidR="00167E17" w:rsidRPr="00D90DF7">
        <w:rPr>
          <w:rFonts w:eastAsiaTheme="majorEastAsia"/>
        </w:rPr>
        <w:instrText xml:space="preserve"> ADDIN EN.CITE &lt;EndNote&gt;&lt;Cite&gt;&lt;Author&gt;Zheng&lt;/Author&gt;&lt;Year&gt;2012&lt;/Year&gt;&lt;RecNum&gt;33&lt;/RecNum&gt;&lt;DisplayText&gt;&lt;style face="superscript"&gt;29&lt;/style&gt;&lt;/DisplayText&gt;&lt;record&gt;&lt;rec-number&gt;33&lt;/rec-number&gt;&lt;foreign-keys&gt;&lt;key app="EN" db-id="5f5ver9xmzp2tne5stuxf020ptrfdvtz0sfr" timestamp="1717366479"&gt;33&lt;/key&gt;&lt;/foreign-keys&gt;&lt;ref-type name="Journal Article"&gt;17&lt;/ref-type&gt;&lt;contributors&gt;&lt;authors&gt;&lt;author&gt;Zheng, J.&lt;/author&gt;&lt;/authors&gt;&lt;/contributors&gt;&lt;auth-address&gt;Department of Pathology, School of Medicine, Southeast University, Nanjing, Jiangsu 210009, P.R. China.&lt;/auth-address&gt;&lt;titles&gt;&lt;title&gt;Energy metabolism of cancer: Glycolysis versus oxidative phosphorylation (Review)&lt;/title&gt;&lt;secondary-title&gt;Oncol Lett&lt;/secondary-title&gt;&lt;/titles&gt;&lt;periodical&gt;&lt;full-title&gt;Oncol Lett&lt;/full-title&gt;&lt;/periodical&gt;&lt;pages&gt;1151-1157&lt;/pages&gt;&lt;volume&gt;4&lt;/volume&gt;&lt;number&gt;6&lt;/number&gt;&lt;edition&gt;20120920&lt;/edition&gt;&lt;dates&gt;&lt;year&gt;2012&lt;/year&gt;&lt;pub-dates&gt;&lt;date&gt;Dec&lt;/date&gt;&lt;/pub-dates&gt;&lt;/dates&gt;&lt;isbn&gt;1792-1074 (Print)&amp;#xD;1792-1082 (Electronic)&amp;#xD;1792-1074 (Linking)&lt;/isbn&gt;&lt;accession-num&gt;23226794&lt;/accession-num&gt;&lt;urls&gt;&lt;related-urls&gt;&lt;url&gt;https://www.ncbi.nlm.nih.gov/pubmed/23226794&lt;/url&gt;&lt;/related-urls&gt;&lt;/urls&gt;&lt;custom2&gt;PMC3506713&lt;/custom2&gt;&lt;electronic-resource-num&gt;10.3892/ol.2012.928&lt;/electronic-resource-num&gt;&lt;remote-database-name&gt;PubMed-not-MEDLINE&lt;/remote-database-name&gt;&lt;remote-database-provider&gt;NLM&lt;/remote-database-provider&gt;&lt;/record&gt;&lt;/Cite&gt;&lt;/EndNote&gt;</w:instrText>
      </w:r>
      <w:r w:rsidR="00E06B2B" w:rsidRPr="00D90DF7">
        <w:rPr>
          <w:rFonts w:eastAsiaTheme="majorEastAsia"/>
        </w:rPr>
        <w:fldChar w:fldCharType="separate"/>
      </w:r>
      <w:r w:rsidR="00167E17" w:rsidRPr="00D90DF7">
        <w:rPr>
          <w:rFonts w:eastAsiaTheme="majorEastAsia"/>
          <w:noProof/>
          <w:vertAlign w:val="superscript"/>
        </w:rPr>
        <w:t>29</w:t>
      </w:r>
      <w:r w:rsidR="00E06B2B" w:rsidRPr="00D90DF7">
        <w:rPr>
          <w:rFonts w:eastAsiaTheme="majorEastAsia"/>
        </w:rPr>
        <w:fldChar w:fldCharType="end"/>
      </w:r>
      <w:r w:rsidRPr="00D90DF7">
        <w:rPr>
          <w:rFonts w:eastAsiaTheme="majorEastAsia"/>
        </w:rPr>
        <w:t>. They have high avidity for lipids, which are used for the biosynthesis of structural components and energy production</w:t>
      </w:r>
      <w:r w:rsidR="009B07DD" w:rsidRPr="00D90DF7">
        <w:rPr>
          <w:rFonts w:eastAsiaTheme="majorEastAsia"/>
        </w:rPr>
        <w:fldChar w:fldCharType="begin">
          <w:fldData xml:space="preserve">PEVuZE5vdGU+PENpdGU+PEF1dGhvcj5NYXJ0aW4tUGVyZXo8L0F1dGhvcj48WWVhcj4yMDIyPC9Z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</w:fldData>
        </w:fldChar>
      </w:r>
      <w:r w:rsidR="00167E17" w:rsidRPr="00D90DF7">
        <w:rPr>
          <w:rFonts w:eastAsiaTheme="majorEastAsia"/>
        </w:rPr>
        <w:instrText xml:space="preserve"> ADDIN EN.CITE </w:instrText>
      </w:r>
      <w:r w:rsidR="00167E17" w:rsidRPr="00D90DF7">
        <w:rPr>
          <w:rFonts w:eastAsiaTheme="majorEastAsia"/>
        </w:rPr>
        <w:fldChar w:fldCharType="begin">
          <w:fldData xml:space="preserve">PEVuZE5vdGU+PENpdGU+PEF1dGhvcj5NYXJ0aW4tUGVyZXo8L0F1dGhvcj48WWVhcj4yMDIyPC9Z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</w:fldData>
        </w:fldChar>
      </w:r>
      <w:r w:rsidR="00167E17" w:rsidRPr="00D90DF7">
        <w:rPr>
          <w:rFonts w:eastAsiaTheme="majorEastAsia"/>
        </w:rPr>
        <w:instrText xml:space="preserve"> ADDIN EN.CITE.DATA </w:instrText>
      </w:r>
      <w:r w:rsidR="00167E17" w:rsidRPr="00D90DF7">
        <w:rPr>
          <w:rFonts w:eastAsiaTheme="majorEastAsia"/>
        </w:rPr>
      </w:r>
      <w:r w:rsidR="00167E17" w:rsidRPr="00D90DF7">
        <w:rPr>
          <w:rFonts w:eastAsiaTheme="majorEastAsia"/>
        </w:rPr>
        <w:fldChar w:fldCharType="end"/>
      </w:r>
      <w:r w:rsidR="009B07DD" w:rsidRPr="00D90DF7">
        <w:rPr>
          <w:rFonts w:eastAsiaTheme="majorEastAsia"/>
        </w:rPr>
      </w:r>
      <w:r w:rsidR="009B07DD" w:rsidRPr="00D90DF7">
        <w:rPr>
          <w:rFonts w:eastAsiaTheme="majorEastAsia"/>
        </w:rPr>
        <w:fldChar w:fldCharType="separate"/>
      </w:r>
      <w:r w:rsidR="00167E17" w:rsidRPr="00D90DF7">
        <w:rPr>
          <w:rFonts w:eastAsiaTheme="majorEastAsia"/>
          <w:noProof/>
          <w:vertAlign w:val="superscript"/>
        </w:rPr>
        <w:t>30</w:t>
      </w:r>
      <w:r w:rsidR="009B07DD" w:rsidRPr="00D90DF7">
        <w:rPr>
          <w:rFonts w:eastAsiaTheme="majorEastAsia"/>
        </w:rPr>
        <w:fldChar w:fldCharType="end"/>
      </w:r>
      <w:r w:rsidRPr="00D90DF7">
        <w:rPr>
          <w:rFonts w:eastAsiaTheme="majorEastAsia"/>
        </w:rPr>
        <w:t>. Cancer cells can adapt their metabolism to environmental conditions. For example, when glycolysis is suppressed in cervical cancer-derived HeLa cells, oxidative phosphorylation is increased to obtain the necessary ATP for survival</w:t>
      </w:r>
      <w:r w:rsidR="00E06B2B" w:rsidRPr="00D90DF7">
        <w:rPr>
          <w:rFonts w:eastAsiaTheme="majorEastAsia"/>
        </w:rPr>
        <w:fldChar w:fldCharType="begin">
          <w:fldData xml:space="preserve">PEVuZE5vdGU+PENpdGU+PEF1dGhvcj5TaGlyYXRvcmk8L0F1dGhvcj48WWVhcj4yMDE5PC9ZZWFy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</w:fldData>
        </w:fldChar>
      </w:r>
      <w:r w:rsidR="00167E17" w:rsidRPr="00D90DF7">
        <w:rPr>
          <w:rFonts w:eastAsiaTheme="majorEastAsia"/>
        </w:rPr>
        <w:instrText xml:space="preserve"> ADDIN EN.CITE </w:instrText>
      </w:r>
      <w:r w:rsidR="00167E17" w:rsidRPr="00D90DF7">
        <w:rPr>
          <w:rFonts w:eastAsiaTheme="majorEastAsia"/>
        </w:rPr>
        <w:fldChar w:fldCharType="begin">
          <w:fldData xml:space="preserve">PEVuZE5vdGU+PENpdGU+PEF1dGhvcj5TaGlyYXRvcmk8L0F1dGhvcj48WWVhcj4yMDE5PC9ZZWFy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</w:fldData>
        </w:fldChar>
      </w:r>
      <w:r w:rsidR="00167E17" w:rsidRPr="00D90DF7">
        <w:rPr>
          <w:rFonts w:eastAsiaTheme="majorEastAsia"/>
        </w:rPr>
        <w:instrText xml:space="preserve"> ADDIN EN.CITE.DATA </w:instrText>
      </w:r>
      <w:r w:rsidR="00167E17" w:rsidRPr="00D90DF7">
        <w:rPr>
          <w:rFonts w:eastAsiaTheme="majorEastAsia"/>
        </w:rPr>
      </w:r>
      <w:r w:rsidR="00167E17"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167E17" w:rsidRPr="00D90DF7">
        <w:rPr>
          <w:rFonts w:eastAsiaTheme="majorEastAsia"/>
          <w:noProof/>
          <w:vertAlign w:val="superscript"/>
        </w:rPr>
        <w:t>31</w:t>
      </w:r>
      <w:r w:rsidR="00E06B2B" w:rsidRPr="00D90DF7">
        <w:rPr>
          <w:rFonts w:eastAsiaTheme="majorEastAsia"/>
        </w:rPr>
        <w:fldChar w:fldCharType="end"/>
      </w:r>
      <w:r w:rsidRPr="00D90DF7">
        <w:rPr>
          <w:rFonts w:eastAsiaTheme="majorEastAsia"/>
        </w:rPr>
        <w:t>. Lipids in a cell do not exist as non-esterified FFAs due to their potential cytotoxicity at high concentrations. Instead, cells store FFAs and cholesterol as neutral, inert biomolecules such as sterol esters and triglycerides in LDs</w:t>
      </w:r>
      <w:r w:rsidR="00E06B2B" w:rsidRPr="00D90DF7">
        <w:rPr>
          <w:rFonts w:eastAsiaTheme="majorEastAsia"/>
        </w:rPr>
        <w:fldChar w:fldCharType="begin"/>
      </w:r>
      <w:r w:rsidR="00167E17" w:rsidRPr="00D90DF7">
        <w:rPr>
          <w:rFonts w:eastAsiaTheme="majorEastAsia"/>
        </w:rPr>
        <w:instrText xml:space="preserve"> ADDIN EN.CITE &lt;EndNote&gt;&lt;Cite&gt;&lt;Author&gt;Danielli&lt;/Author&gt;&lt;Year&gt;2023&lt;/Year&gt;&lt;RecNum&gt;5&lt;/RecNum&gt;&lt;DisplayText&gt;&lt;style face="superscript"&gt;32&lt;/style&gt;&lt;/DisplayText&gt;&lt;record&gt;&lt;rec-number&gt;5&lt;/rec-number&gt;&lt;foreign-keys&gt;&lt;key app="EN" db-id="5f5ver9xmzp2tne5stuxf020ptrfdvtz0sfr" timestamp="1717366479"&gt;5&lt;/key&gt;&lt;/foreign-keys&gt;&lt;ref-type name="Journal Article"&gt;17&lt;/ref-type&gt;&lt;contributors&gt;&lt;authors&gt;&lt;author&gt;Danielli, M.&lt;/author&gt;&lt;author&gt;Perne, L.&lt;/author&gt;&lt;author&gt;Jarc Jovicic, E.&lt;/author&gt;&lt;author&gt;Petan, T.&lt;/author&gt;&lt;/authors&gt;&lt;/contributors&gt;&lt;auth-address&gt;Department of Molecular and Biomedical Sciences, Jozef Stefan Institute, Ljubljana, Slovenia.&lt;/auth-address&gt;&lt;titles&gt;&lt;title&gt;Lipid droplets and polyunsaturated fatty acid trafficking: Balancing life and death&lt;/title&gt;&lt;secondary-title&gt;Front Cell Dev Biol&lt;/secondary-title&gt;&lt;/titles&gt;&lt;periodical&gt;&lt;full-title&gt;Front Cell Dev Biol&lt;/full-title&gt;&lt;/periodical&gt;&lt;pages&gt;1104725&lt;/pages&gt;&lt;volume&gt;11&lt;/volume&gt;&lt;edition&gt;20230127&lt;/edition&gt;&lt;keywords&gt;&lt;keyword&gt;fatty acid&lt;/keyword&gt;&lt;keyword&gt;ferroptosis&lt;/keyword&gt;&lt;keyword&gt;lipid droplet&lt;/keyword&gt;&lt;keyword&gt;lipid oxidation&lt;/keyword&gt;&lt;keyword&gt;lipolysis&lt;/keyword&gt;&lt;keyword&gt;membrane remodeling&lt;/keyword&gt;&lt;keyword&gt;phospholipase&lt;/keyword&gt;&lt;/keywords&gt;&lt;dates&gt;&lt;year&gt;2023&lt;/year&gt;&lt;/dates&gt;&lt;isbn&gt;2296-634X (Print)&amp;#xD;2296-634X (Electronic)&amp;#xD;2296-634X (Linking)&lt;/isbn&gt;&lt;accession-num&gt;36776554&lt;/accession-num&gt;&lt;urls&gt;&lt;related-urls&gt;&lt;url&gt;https://www.ncbi.nlm.nih.gov/pubmed/36776554&lt;/url&gt;&lt;/related-urls&gt;&lt;/urls&gt;&lt;custom1&gt;The authors declare that the research was conducted in the absence of any commercial or financial relationships that could be construed as a potential conflict of interest.&lt;/custom1&gt;&lt;custom2&gt;PMC9911892&lt;/custom2&gt;&lt;electronic-resource-num&gt;10.3389/fcell.2023.1104725&lt;/electronic-resource-num&gt;&lt;remote-database-name&gt;PubMed-not-MEDLINE&lt;/remote-database-name&gt;&lt;remote-database-provider&gt;NLM&lt;/remote-database-provider&gt;&lt;/record&gt;&lt;/Cite&gt;&lt;/EndNote&gt;</w:instrText>
      </w:r>
      <w:r w:rsidR="00E06B2B" w:rsidRPr="00D90DF7">
        <w:rPr>
          <w:rFonts w:eastAsiaTheme="majorEastAsia"/>
        </w:rPr>
        <w:fldChar w:fldCharType="separate"/>
      </w:r>
      <w:r w:rsidR="00167E17" w:rsidRPr="00D90DF7">
        <w:rPr>
          <w:rFonts w:eastAsiaTheme="majorEastAsia"/>
          <w:noProof/>
          <w:vertAlign w:val="superscript"/>
        </w:rPr>
        <w:t>32</w:t>
      </w:r>
      <w:r w:rsidR="00E06B2B" w:rsidRPr="00D90DF7">
        <w:rPr>
          <w:rFonts w:eastAsiaTheme="majorEastAsia"/>
        </w:rPr>
        <w:fldChar w:fldCharType="end"/>
      </w:r>
      <w:r w:rsidRPr="00D90DF7">
        <w:rPr>
          <w:rFonts w:eastAsiaTheme="majorEastAsia"/>
        </w:rPr>
        <w:t xml:space="preserve">. Consequently, </w:t>
      </w:r>
      <w:proofErr w:type="spellStart"/>
      <w:r w:rsidRPr="00D90DF7">
        <w:rPr>
          <w:rFonts w:eastAsiaTheme="majorEastAsia"/>
        </w:rPr>
        <w:t>lipophagy</w:t>
      </w:r>
      <w:proofErr w:type="spellEnd"/>
      <w:r w:rsidRPr="00D90DF7">
        <w:rPr>
          <w:rFonts w:eastAsiaTheme="majorEastAsia"/>
        </w:rPr>
        <w:t xml:space="preserve"> can contribute to cancer metabolism by supplying FFAs to produce energy, an emerging field in cancer research. However, the pathways that upregulate mitochondrial FA oxidation in cancer cells remain poorly understood. FFAs uptake and accumulation have been shown to enhance the aggressiveness of different cancer types</w:t>
      </w:r>
      <w:r w:rsidR="00E06B2B" w:rsidRPr="00D90DF7">
        <w:rPr>
          <w:rFonts w:eastAsiaTheme="majorEastAsia"/>
        </w:rPr>
        <w:fldChar w:fldCharType="begin">
          <w:fldData xml:space="preserve">PEVuZE5vdGU+PENpdGU+PEF1dGhvcj5CdXRsZXI8L0F1dGhvcj48WWVhcj4yMDIwPC9ZZWFyPjxS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</w:fldData>
        </w:fldChar>
      </w:r>
      <w:r w:rsidR="00167E17" w:rsidRPr="00D90DF7">
        <w:rPr>
          <w:rFonts w:eastAsiaTheme="majorEastAsia"/>
        </w:rPr>
        <w:instrText xml:space="preserve"> ADDIN EN.CITE </w:instrText>
      </w:r>
      <w:r w:rsidR="00167E17" w:rsidRPr="00D90DF7">
        <w:rPr>
          <w:rFonts w:eastAsiaTheme="majorEastAsia"/>
        </w:rPr>
        <w:fldChar w:fldCharType="begin">
          <w:fldData xml:space="preserve">PEVuZE5vdGU+PENpdGU+PEF1dGhvcj5CdXRsZXI8L0F1dGhvcj48WWVhcj4yMDIwPC9ZZWFyPjxS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</w:fldData>
        </w:fldChar>
      </w:r>
      <w:r w:rsidR="00167E17" w:rsidRPr="00D90DF7">
        <w:rPr>
          <w:rFonts w:eastAsiaTheme="majorEastAsia"/>
        </w:rPr>
        <w:instrText xml:space="preserve"> ADDIN EN.CITE.DATA </w:instrText>
      </w:r>
      <w:r w:rsidR="00167E17" w:rsidRPr="00D90DF7">
        <w:rPr>
          <w:rFonts w:eastAsiaTheme="majorEastAsia"/>
        </w:rPr>
      </w:r>
      <w:r w:rsidR="00167E17"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167E17" w:rsidRPr="00D90DF7">
        <w:rPr>
          <w:rFonts w:eastAsiaTheme="majorEastAsia"/>
          <w:noProof/>
          <w:vertAlign w:val="superscript"/>
        </w:rPr>
        <w:t>33</w:t>
      </w:r>
      <w:r w:rsidR="00DB27FE" w:rsidRPr="00D90DF7">
        <w:rPr>
          <w:rFonts w:eastAsiaTheme="majorEastAsia"/>
          <w:noProof/>
          <w:vertAlign w:val="superscript"/>
        </w:rPr>
        <w:t>–</w:t>
      </w:r>
      <w:r w:rsidR="00167E17" w:rsidRPr="00D90DF7">
        <w:rPr>
          <w:rFonts w:eastAsiaTheme="majorEastAsia"/>
          <w:noProof/>
          <w:vertAlign w:val="superscript"/>
        </w:rPr>
        <w:t>35</w:t>
      </w:r>
      <w:r w:rsidR="00E06B2B" w:rsidRPr="00D90DF7">
        <w:rPr>
          <w:rFonts w:eastAsiaTheme="majorEastAsia"/>
        </w:rPr>
        <w:fldChar w:fldCharType="end"/>
      </w:r>
      <w:r w:rsidRPr="00D90DF7">
        <w:rPr>
          <w:rFonts w:eastAsiaTheme="majorEastAsia"/>
        </w:rPr>
        <w:t>. Lipid metabolism reprogramming is a hallmark of cancer metabolic reprogramming, playing a pivotal role as an adaptive response to manage adverse physiological scenarios in the tumor microenvironment</w:t>
      </w:r>
      <w:r w:rsidR="00E06B2B" w:rsidRPr="00D90DF7">
        <w:rPr>
          <w:rFonts w:eastAsiaTheme="majorEastAsia"/>
        </w:rPr>
        <w:fldChar w:fldCharType="begin">
          <w:fldData xml:space="preserve">PEVuZE5vdGU+PENpdGU+PEF1dGhvcj5ZYW5nPC9BdXRob3I+PFllYXI+MjAyMzwvWWVhcj48UmVj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</w:fldData>
        </w:fldChar>
      </w:r>
      <w:r w:rsidR="00167E17" w:rsidRPr="00D90DF7">
        <w:rPr>
          <w:rFonts w:eastAsiaTheme="majorEastAsia"/>
        </w:rPr>
        <w:instrText xml:space="preserve"> ADDIN EN.CITE </w:instrText>
      </w:r>
      <w:r w:rsidR="00167E17" w:rsidRPr="00D90DF7">
        <w:rPr>
          <w:rFonts w:eastAsiaTheme="majorEastAsia"/>
        </w:rPr>
        <w:fldChar w:fldCharType="begin">
          <w:fldData xml:space="preserve">PEVuZE5vdGU+PENpdGU+PEF1dGhvcj5ZYW5nPC9BdXRob3I+PFllYXI+MjAyMzwvWWVhcj48UmVj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</w:fldData>
        </w:fldChar>
      </w:r>
      <w:r w:rsidR="00167E17" w:rsidRPr="00D90DF7">
        <w:rPr>
          <w:rFonts w:eastAsiaTheme="majorEastAsia"/>
        </w:rPr>
        <w:instrText xml:space="preserve"> ADDIN EN.CITE.DATA </w:instrText>
      </w:r>
      <w:r w:rsidR="00167E17" w:rsidRPr="00D90DF7">
        <w:rPr>
          <w:rFonts w:eastAsiaTheme="majorEastAsia"/>
        </w:rPr>
      </w:r>
      <w:r w:rsidR="00167E17"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167E17" w:rsidRPr="00D90DF7">
        <w:rPr>
          <w:rFonts w:eastAsiaTheme="majorEastAsia"/>
          <w:noProof/>
          <w:vertAlign w:val="superscript"/>
        </w:rPr>
        <w:t>36,37</w:t>
      </w:r>
      <w:r w:rsidR="00E06B2B" w:rsidRPr="00D90DF7">
        <w:rPr>
          <w:rFonts w:eastAsiaTheme="majorEastAsia"/>
        </w:rPr>
        <w:fldChar w:fldCharType="end"/>
      </w:r>
      <w:r w:rsidRPr="00D90DF7">
        <w:rPr>
          <w:rFonts w:eastAsiaTheme="majorEastAsia"/>
        </w:rPr>
        <w:t>. Indeed, LDs accumulation has been observed in many human cancers, including lung, breast, and prostate cancers, and is associated with aggressiveness and poor clinical prognosis</w:t>
      </w:r>
      <w:r w:rsidR="00E06B2B" w:rsidRPr="00D90DF7">
        <w:rPr>
          <w:rFonts w:eastAsiaTheme="majorEastAsia"/>
        </w:rPr>
        <w:fldChar w:fldCharType="begin">
          <w:fldData xml:space="preserve">PEVuZE5vdGU+PENpdGU+PEF1dGhvcj5TYWZpPC9BdXRob3I+PFllYXI+MjAyNDwvWWVhcj48UmVj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</w:fldData>
        </w:fldChar>
      </w:r>
      <w:r w:rsidR="00167E17" w:rsidRPr="00D90DF7">
        <w:rPr>
          <w:rFonts w:eastAsiaTheme="majorEastAsia"/>
        </w:rPr>
        <w:instrText xml:space="preserve"> ADDIN EN.CITE </w:instrText>
      </w:r>
      <w:r w:rsidR="00167E17" w:rsidRPr="00D90DF7">
        <w:rPr>
          <w:rFonts w:eastAsiaTheme="majorEastAsia"/>
        </w:rPr>
        <w:fldChar w:fldCharType="begin">
          <w:fldData xml:space="preserve">PEVuZE5vdGU+PENpdGU+PEF1dGhvcj5TYWZpPC9BdXRob3I+PFllYXI+MjAyNDwvWWVhcj48UmVj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</w:fldData>
        </w:fldChar>
      </w:r>
      <w:r w:rsidR="00167E17" w:rsidRPr="00D90DF7">
        <w:rPr>
          <w:rFonts w:eastAsiaTheme="majorEastAsia"/>
        </w:rPr>
        <w:instrText xml:space="preserve"> ADDIN EN.CITE.DATA </w:instrText>
      </w:r>
      <w:r w:rsidR="00167E17" w:rsidRPr="00D90DF7">
        <w:rPr>
          <w:rFonts w:eastAsiaTheme="majorEastAsia"/>
        </w:rPr>
      </w:r>
      <w:r w:rsidR="00167E17" w:rsidRPr="00D90DF7">
        <w:rPr>
          <w:rFonts w:eastAsiaTheme="majorEastAsia"/>
        </w:rPr>
        <w:fldChar w:fldCharType="end"/>
      </w:r>
      <w:r w:rsidR="00E06B2B" w:rsidRPr="00D90DF7">
        <w:rPr>
          <w:rFonts w:eastAsiaTheme="majorEastAsia"/>
        </w:rPr>
      </w:r>
      <w:r w:rsidR="00E06B2B" w:rsidRPr="00D90DF7">
        <w:rPr>
          <w:rFonts w:eastAsiaTheme="majorEastAsia"/>
        </w:rPr>
        <w:fldChar w:fldCharType="separate"/>
      </w:r>
      <w:r w:rsidR="00167E17" w:rsidRPr="00D90DF7">
        <w:rPr>
          <w:rFonts w:eastAsiaTheme="majorEastAsia"/>
          <w:noProof/>
          <w:vertAlign w:val="superscript"/>
        </w:rPr>
        <w:t>38</w:t>
      </w:r>
      <w:r w:rsidR="00DB27FE" w:rsidRPr="00D90DF7">
        <w:rPr>
          <w:rFonts w:eastAsiaTheme="majorEastAsia"/>
          <w:noProof/>
          <w:vertAlign w:val="superscript"/>
        </w:rPr>
        <w:t>–</w:t>
      </w:r>
      <w:r w:rsidR="00167E17" w:rsidRPr="00D90DF7">
        <w:rPr>
          <w:rFonts w:eastAsiaTheme="majorEastAsia"/>
          <w:noProof/>
          <w:vertAlign w:val="superscript"/>
        </w:rPr>
        <w:t>40</w:t>
      </w:r>
      <w:r w:rsidR="00E06B2B" w:rsidRPr="00D90DF7">
        <w:rPr>
          <w:rFonts w:eastAsiaTheme="majorEastAsia"/>
        </w:rPr>
        <w:fldChar w:fldCharType="end"/>
      </w:r>
      <w:r w:rsidRPr="00D90DF7">
        <w:rPr>
          <w:rFonts w:eastAsiaTheme="majorEastAsia"/>
        </w:rPr>
        <w:t>.</w:t>
      </w:r>
    </w:p>
    <w:p w14:paraId="332A810B" w14:textId="3DFA1981" w:rsidR="3FFB6FEC" w:rsidRPr="00D90DF7" w:rsidRDefault="002B0F0A" w:rsidP="00D90DF7">
      <w:pPr>
        <w:rPr>
          <w:rFonts w:eastAsiaTheme="majorEastAsia"/>
        </w:rPr>
      </w:pPr>
      <w:r w:rsidRPr="00D90DF7">
        <w:rPr>
          <w:rFonts w:eastAsiaTheme="majorEastAsia"/>
        </w:rPr>
        <w:br/>
      </w:r>
      <w:r w:rsidR="3FFB6FEC" w:rsidRPr="00D90DF7">
        <w:rPr>
          <w:rFonts w:eastAsiaTheme="majorEastAsia"/>
        </w:rPr>
        <w:t xml:space="preserve">Given the relevance of autophagy and LDs in cancer metabolism and the poorly understood mechanisms, it is essential to establish protocols for studying their contribution to cancer development. </w:t>
      </w:r>
      <w:r w:rsidR="00731BF6" w:rsidRPr="00D90DF7">
        <w:rPr>
          <w:rFonts w:eastAsiaTheme="majorEastAsia"/>
        </w:rPr>
        <w:t>T</w:t>
      </w:r>
      <w:r w:rsidR="3FFB6FEC" w:rsidRPr="00D90DF7">
        <w:rPr>
          <w:rFonts w:eastAsiaTheme="majorEastAsia"/>
        </w:rPr>
        <w:t xml:space="preserve">his </w:t>
      </w:r>
      <w:r w:rsidR="00731BF6" w:rsidRPr="00D90DF7">
        <w:rPr>
          <w:rFonts w:eastAsiaTheme="majorEastAsia"/>
        </w:rPr>
        <w:t>study</w:t>
      </w:r>
      <w:r w:rsidR="3FFB6FEC" w:rsidRPr="00D90DF7">
        <w:rPr>
          <w:rFonts w:eastAsiaTheme="majorEastAsia"/>
        </w:rPr>
        <w:t xml:space="preserve"> describe</w:t>
      </w:r>
      <w:r w:rsidR="00731BF6" w:rsidRPr="00D90DF7">
        <w:rPr>
          <w:rFonts w:eastAsiaTheme="majorEastAsia"/>
        </w:rPr>
        <w:t>s</w:t>
      </w:r>
      <w:r w:rsidR="3FFB6FEC" w:rsidRPr="00D90DF7">
        <w:rPr>
          <w:rFonts w:eastAsiaTheme="majorEastAsia"/>
        </w:rPr>
        <w:t xml:space="preserve"> a protocol to evaluate </w:t>
      </w:r>
      <w:proofErr w:type="spellStart"/>
      <w:r w:rsidR="3FFB6FEC" w:rsidRPr="00D90DF7">
        <w:rPr>
          <w:rFonts w:eastAsiaTheme="majorEastAsia"/>
        </w:rPr>
        <w:t>lipophagy</w:t>
      </w:r>
      <w:proofErr w:type="spellEnd"/>
      <w:r w:rsidR="3FFB6FEC" w:rsidRPr="00D90DF7">
        <w:rPr>
          <w:rFonts w:eastAsiaTheme="majorEastAsia"/>
        </w:rPr>
        <w:t xml:space="preserve"> through confocal imaging acquisition</w:t>
      </w:r>
      <w:r w:rsidR="00B63C55" w:rsidRPr="00D90DF7">
        <w:rPr>
          <w:rFonts w:eastAsiaTheme="majorEastAsia"/>
        </w:rPr>
        <w:t> and quantitative imaging analysis protocols</w:t>
      </w:r>
      <w:r w:rsidR="3FFB6FEC" w:rsidRPr="00D90DF7">
        <w:rPr>
          <w:rFonts w:eastAsiaTheme="majorEastAsia"/>
        </w:rPr>
        <w:t xml:space="preserve"> to investigate lipid metabolic changes in cancer cells.</w:t>
      </w:r>
    </w:p>
    <w:p w14:paraId="6395B653" w14:textId="77777777" w:rsidR="003A38EC" w:rsidRPr="00D90DF7" w:rsidRDefault="003A38EC" w:rsidP="00D90DF7"/>
    <w:p w14:paraId="69C1141E" w14:textId="77777777" w:rsidR="00F10C00" w:rsidRPr="00D90DF7" w:rsidRDefault="6EFDB1EB" w:rsidP="00D90DF7">
      <w:r w:rsidRPr="00D90DF7">
        <w:rPr>
          <w:b/>
          <w:bCs/>
        </w:rPr>
        <w:t>PROTOCOL:</w:t>
      </w:r>
      <w:r w:rsidRPr="00D90DF7">
        <w:t xml:space="preserve"> </w:t>
      </w:r>
    </w:p>
    <w:p w14:paraId="671ED840" w14:textId="6F0D3BEE" w:rsidR="00F15D65" w:rsidRPr="00D90DF7" w:rsidRDefault="00F15D65" w:rsidP="00D90DF7">
      <w:pPr>
        <w:rPr>
          <w:u w:val="single"/>
        </w:rPr>
      </w:pPr>
      <w:r w:rsidRPr="00D90DF7">
        <w:lastRenderedPageBreak/>
        <w:t xml:space="preserve">This study was conducted using epithelial adenocarcinoma HeLa cells (CCL2, ATCC). The protocol focuses on studying lipid droplets (LDs) during the induction of </w:t>
      </w:r>
      <w:proofErr w:type="spellStart"/>
      <w:r w:rsidRPr="00D90DF7">
        <w:t>lipophagy</w:t>
      </w:r>
      <w:proofErr w:type="spellEnd"/>
      <w:r w:rsidRPr="00D90DF7">
        <w:t xml:space="preserve"> in live cells to quantify the time course of LD number variation and LD-autophagosome interactions in cells expressing the wild-type (p62/SQSTM1-S182S) and two site-specific mutants of the autophagy receptor p62/SQSTM1</w:t>
      </w:r>
      <w:r w:rsidR="000F1600" w:rsidRPr="00D90DF7">
        <w:rPr>
          <w:vertAlign w:val="superscript"/>
        </w:rPr>
        <w:t>16</w:t>
      </w:r>
      <w:r w:rsidRPr="00D90DF7">
        <w:t>.</w:t>
      </w:r>
      <w:r w:rsidR="000F1600" w:rsidRPr="00D90DF7">
        <w:t xml:space="preserve"> </w:t>
      </w:r>
      <w:r w:rsidRPr="00D90DF7">
        <w:t>Expression of a phospho-defective form (p62/SQSTM1-S182A) increases the number of LDs, while expression of a phospho-mimicking form (p62/SQSTM1-S182E) reduces the number of LDs</w:t>
      </w:r>
      <w:r w:rsidR="000F1600" w:rsidRPr="00D90DF7">
        <w:rPr>
          <w:vertAlign w:val="superscript"/>
        </w:rPr>
        <w:t>16</w:t>
      </w:r>
      <w:r w:rsidRPr="00D90DF7">
        <w:t>.</w:t>
      </w:r>
      <w:r w:rsidR="000F1600" w:rsidRPr="00D90DF7">
        <w:t xml:space="preserve"> </w:t>
      </w:r>
      <w:r w:rsidRPr="00D90DF7">
        <w:t xml:space="preserve">First, a method for analyzing LDs in live cells using confocal microscopy is described. Then, the protocol for unbiased, fully automated image acquisition and analysis is explained using a robotized confocal microscope. The details of the reagents and equipment used in this study are provided in the </w:t>
      </w:r>
      <w:r w:rsidRPr="00D90DF7">
        <w:rPr>
          <w:b/>
          <w:bCs/>
        </w:rPr>
        <w:t>Table of Materials</w:t>
      </w:r>
      <w:r w:rsidRPr="00D90DF7">
        <w:t>.</w:t>
      </w:r>
    </w:p>
    <w:p w14:paraId="560CC255" w14:textId="77777777" w:rsidR="007C2CD0" w:rsidRPr="00D90DF7" w:rsidRDefault="007C2CD0" w:rsidP="00D90DF7"/>
    <w:p w14:paraId="49E107A4" w14:textId="140EFFFF" w:rsidR="0268345D" w:rsidRPr="00D90DF7" w:rsidRDefault="0268345D" w:rsidP="00D90DF7">
      <w:pPr>
        <w:pStyle w:val="ListParagraph"/>
        <w:numPr>
          <w:ilvl w:val="0"/>
          <w:numId w:val="4"/>
        </w:numPr>
        <w:spacing w:after="0" w:line="240" w:lineRule="auto"/>
        <w:ind w:left="0" w:firstLine="0"/>
        <w:jc w:val="both"/>
        <w:rPr>
          <w:rFonts w:ascii="Calibri" w:hAnsi="Calibri" w:cs="Calibri"/>
          <w:b/>
          <w:bCs/>
          <w:sz w:val="24"/>
          <w:szCs w:val="24"/>
          <w:highlight w:val="yellow"/>
        </w:rPr>
      </w:pPr>
      <w:r w:rsidRPr="00D90DF7">
        <w:rPr>
          <w:rFonts w:ascii="Calibri" w:hAnsi="Calibri" w:cs="Calibri"/>
          <w:b/>
          <w:bCs/>
          <w:sz w:val="24"/>
          <w:szCs w:val="24"/>
          <w:highlight w:val="yellow"/>
        </w:rPr>
        <w:t>Confocal live cell imaging</w:t>
      </w:r>
    </w:p>
    <w:p w14:paraId="7F2FF2A2" w14:textId="77777777" w:rsidR="00743996" w:rsidRPr="00D90DF7" w:rsidRDefault="00743996" w:rsidP="00D90DF7">
      <w:pPr>
        <w:pStyle w:val="ListParagraph"/>
        <w:spacing w:after="0" w:line="240" w:lineRule="auto"/>
        <w:ind w:left="0"/>
        <w:jc w:val="both"/>
        <w:rPr>
          <w:rFonts w:ascii="Calibri" w:hAnsi="Calibri" w:cs="Calibri"/>
          <w:b/>
          <w:bCs/>
          <w:sz w:val="24"/>
          <w:szCs w:val="24"/>
        </w:rPr>
      </w:pPr>
    </w:p>
    <w:p w14:paraId="49349F2E" w14:textId="31CF088A" w:rsidR="00092CCC" w:rsidRPr="00D90DF7" w:rsidRDefault="003F64BF" w:rsidP="00D90DF7">
      <w:pPr>
        <w:pStyle w:val="ListParagraph"/>
        <w:numPr>
          <w:ilvl w:val="1"/>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rPr>
        <w:t>Cell culture</w:t>
      </w:r>
    </w:p>
    <w:p w14:paraId="065B087E" w14:textId="77777777" w:rsidR="003F64BF" w:rsidRPr="00D90DF7" w:rsidRDefault="003F64BF" w:rsidP="00D90DF7">
      <w:pPr>
        <w:pStyle w:val="ListParagraph"/>
        <w:spacing w:after="0" w:line="240" w:lineRule="auto"/>
        <w:ind w:left="0"/>
        <w:jc w:val="both"/>
        <w:rPr>
          <w:rFonts w:ascii="Calibri" w:hAnsi="Calibri" w:cs="Calibri"/>
          <w:b/>
          <w:bCs/>
          <w:sz w:val="24"/>
          <w:szCs w:val="24"/>
        </w:rPr>
      </w:pPr>
    </w:p>
    <w:p w14:paraId="704DF0DD" w14:textId="0BBA4194" w:rsidR="6DF869E4" w:rsidRPr="00D90DF7" w:rsidRDefault="0268345D" w:rsidP="00D90DF7">
      <w:pPr>
        <w:pStyle w:val="ListParagraph"/>
        <w:numPr>
          <w:ilvl w:val="2"/>
          <w:numId w:val="14"/>
        </w:numPr>
        <w:spacing w:after="0" w:line="240" w:lineRule="auto"/>
        <w:ind w:left="0" w:firstLine="0"/>
        <w:jc w:val="both"/>
        <w:rPr>
          <w:rFonts w:ascii="Calibri" w:hAnsi="Calibri" w:cs="Calibri"/>
          <w:sz w:val="24"/>
          <w:szCs w:val="24"/>
        </w:rPr>
      </w:pPr>
      <w:r w:rsidRPr="00D90DF7">
        <w:rPr>
          <w:rFonts w:ascii="Calibri" w:hAnsi="Calibri" w:cs="Calibri"/>
          <w:sz w:val="24"/>
          <w:szCs w:val="24"/>
        </w:rPr>
        <w:t>C</w:t>
      </w:r>
      <w:r w:rsidR="375211F4" w:rsidRPr="00D90DF7">
        <w:rPr>
          <w:rFonts w:ascii="Calibri" w:hAnsi="Calibri" w:cs="Calibri"/>
          <w:sz w:val="24"/>
          <w:szCs w:val="24"/>
        </w:rPr>
        <w:t>ulture the cells</w:t>
      </w:r>
      <w:r w:rsidRPr="00D90DF7">
        <w:rPr>
          <w:rFonts w:ascii="Calibri" w:hAnsi="Calibri" w:cs="Calibri"/>
          <w:sz w:val="24"/>
          <w:szCs w:val="24"/>
        </w:rPr>
        <w:t xml:space="preserve"> at 37</w:t>
      </w:r>
      <w:r w:rsidR="00903F9F" w:rsidRPr="00D90DF7">
        <w:rPr>
          <w:rFonts w:ascii="Calibri" w:hAnsi="Calibri" w:cs="Calibri"/>
          <w:sz w:val="24"/>
          <w:szCs w:val="24"/>
        </w:rPr>
        <w:t xml:space="preserve"> </w:t>
      </w:r>
      <w:r w:rsidRPr="00D90DF7">
        <w:rPr>
          <w:rFonts w:ascii="Calibri" w:hAnsi="Calibri" w:cs="Calibri"/>
          <w:sz w:val="24"/>
          <w:szCs w:val="24"/>
        </w:rPr>
        <w:t>°C and 5% CO₂ in Dulbecco’s Modified Eagle’s Medium (DMEM), supplemented with 10% v/v fetal bovine serum (FBS), 1,000 U/mL penicillin, 100 µg/mL streptomycin, and Amphotericin B</w:t>
      </w:r>
      <w:r w:rsidR="001D0C7E" w:rsidRPr="00D90DF7">
        <w:rPr>
          <w:rFonts w:ascii="Calibri" w:hAnsi="Calibri" w:cs="Calibri"/>
          <w:sz w:val="24"/>
          <w:szCs w:val="24"/>
        </w:rPr>
        <w:t xml:space="preserve">. </w:t>
      </w:r>
      <w:r w:rsidR="002A3158" w:rsidRPr="00D90DF7">
        <w:rPr>
          <w:rFonts w:ascii="Calibri" w:hAnsi="Calibri" w:cs="Calibri"/>
          <w:sz w:val="24"/>
          <w:szCs w:val="24"/>
        </w:rPr>
        <w:t>Maintain the cells until they reach no more than 80% confluency</w:t>
      </w:r>
      <w:r w:rsidR="00D6553C" w:rsidRPr="00D90DF7">
        <w:rPr>
          <w:rFonts w:ascii="Calibri" w:hAnsi="Calibri" w:cs="Calibri"/>
          <w:sz w:val="24"/>
          <w:szCs w:val="24"/>
        </w:rPr>
        <w:t>.</w:t>
      </w:r>
    </w:p>
    <w:p w14:paraId="2E5FE234" w14:textId="5269A8EA" w:rsidR="3C7BFCA6" w:rsidRPr="00D90DF7" w:rsidRDefault="3C7BFCA6" w:rsidP="00D90DF7"/>
    <w:p w14:paraId="49298A2D" w14:textId="062DA498" w:rsidR="004601F5" w:rsidRPr="00D90DF7" w:rsidRDefault="72415432" w:rsidP="00D90DF7">
      <w:pPr>
        <w:pStyle w:val="ListParagraph"/>
        <w:numPr>
          <w:ilvl w:val="2"/>
          <w:numId w:val="14"/>
        </w:numPr>
        <w:spacing w:after="0" w:line="240" w:lineRule="auto"/>
        <w:ind w:left="0" w:firstLine="0"/>
        <w:jc w:val="both"/>
        <w:rPr>
          <w:rFonts w:ascii="Calibri" w:hAnsi="Calibri" w:cs="Calibri"/>
          <w:sz w:val="24"/>
          <w:szCs w:val="24"/>
        </w:rPr>
      </w:pPr>
      <w:r w:rsidRPr="00D90DF7">
        <w:rPr>
          <w:rFonts w:ascii="Calibri" w:hAnsi="Calibri" w:cs="Calibri"/>
          <w:sz w:val="24"/>
          <w:szCs w:val="24"/>
        </w:rPr>
        <w:t>Wash the c</w:t>
      </w:r>
      <w:r w:rsidR="6DF869E4" w:rsidRPr="00D90DF7">
        <w:rPr>
          <w:rFonts w:ascii="Calibri" w:hAnsi="Calibri" w:cs="Calibri"/>
          <w:sz w:val="24"/>
          <w:szCs w:val="24"/>
        </w:rPr>
        <w:t>ells with 1 mL of 1x phosphate-buffered saline</w:t>
      </w:r>
      <w:r w:rsidR="3FF8F9D0" w:rsidRPr="00D90DF7">
        <w:rPr>
          <w:rFonts w:ascii="Calibri" w:hAnsi="Calibri" w:cs="Calibri"/>
          <w:sz w:val="24"/>
          <w:szCs w:val="24"/>
        </w:rPr>
        <w:t>,</w:t>
      </w:r>
      <w:r w:rsidR="6DF869E4" w:rsidRPr="00D90DF7">
        <w:rPr>
          <w:rFonts w:ascii="Calibri" w:hAnsi="Calibri" w:cs="Calibri"/>
          <w:sz w:val="24"/>
          <w:szCs w:val="24"/>
        </w:rPr>
        <w:t xml:space="preserve"> </w:t>
      </w:r>
      <w:r w:rsidR="02CD9AF4" w:rsidRPr="00D90DF7">
        <w:rPr>
          <w:rFonts w:ascii="Calibri" w:hAnsi="Calibri" w:cs="Calibri"/>
          <w:sz w:val="24"/>
          <w:szCs w:val="24"/>
        </w:rPr>
        <w:t>collect</w:t>
      </w:r>
      <w:r w:rsidR="6DF869E4" w:rsidRPr="00D90DF7">
        <w:rPr>
          <w:rFonts w:ascii="Calibri" w:hAnsi="Calibri" w:cs="Calibri"/>
          <w:sz w:val="24"/>
          <w:szCs w:val="24"/>
        </w:rPr>
        <w:t xml:space="preserve"> using 0.25% v/v trypsin/</w:t>
      </w:r>
      <w:r w:rsidR="2223B983" w:rsidRPr="00D90DF7">
        <w:rPr>
          <w:rFonts w:ascii="Calibri" w:hAnsi="Calibri" w:cs="Calibri"/>
          <w:sz w:val="24"/>
          <w:szCs w:val="24"/>
        </w:rPr>
        <w:t>EDTA</w:t>
      </w:r>
      <w:r w:rsidR="00903F9F" w:rsidRPr="00D90DF7">
        <w:rPr>
          <w:rFonts w:ascii="Calibri" w:hAnsi="Calibri" w:cs="Calibri"/>
          <w:sz w:val="24"/>
          <w:szCs w:val="24"/>
        </w:rPr>
        <w:t>,</w:t>
      </w:r>
      <w:r w:rsidR="2223B983" w:rsidRPr="00D90DF7">
        <w:rPr>
          <w:rFonts w:ascii="Calibri" w:hAnsi="Calibri" w:cs="Calibri"/>
          <w:sz w:val="24"/>
          <w:szCs w:val="24"/>
        </w:rPr>
        <w:t xml:space="preserve"> and</w:t>
      </w:r>
      <w:r w:rsidR="6DF869E4" w:rsidRPr="00D90DF7">
        <w:rPr>
          <w:rFonts w:ascii="Calibri" w:hAnsi="Calibri" w:cs="Calibri"/>
          <w:sz w:val="24"/>
          <w:szCs w:val="24"/>
        </w:rPr>
        <w:t xml:space="preserve"> centrifuge at </w:t>
      </w:r>
      <w:r w:rsidR="002415FA" w:rsidRPr="00D90DF7">
        <w:rPr>
          <w:rFonts w:ascii="Calibri" w:hAnsi="Calibri" w:cs="Calibri"/>
          <w:sz w:val="24"/>
          <w:szCs w:val="24"/>
        </w:rPr>
        <w:t xml:space="preserve">100 x </w:t>
      </w:r>
      <w:r w:rsidR="002415FA" w:rsidRPr="00D90DF7">
        <w:rPr>
          <w:rFonts w:ascii="Calibri" w:hAnsi="Calibri" w:cs="Calibri"/>
          <w:i/>
          <w:iCs/>
          <w:sz w:val="24"/>
          <w:szCs w:val="24"/>
        </w:rPr>
        <w:t>g</w:t>
      </w:r>
      <w:r w:rsidR="6DF869E4" w:rsidRPr="00D90DF7">
        <w:rPr>
          <w:rFonts w:ascii="Calibri" w:hAnsi="Calibri" w:cs="Calibri"/>
          <w:i/>
          <w:iCs/>
          <w:sz w:val="24"/>
          <w:szCs w:val="24"/>
        </w:rPr>
        <w:t xml:space="preserve"> </w:t>
      </w:r>
      <w:r w:rsidR="6DF869E4" w:rsidRPr="00D90DF7">
        <w:rPr>
          <w:rFonts w:ascii="Calibri" w:hAnsi="Calibri" w:cs="Calibri"/>
          <w:sz w:val="24"/>
          <w:szCs w:val="24"/>
        </w:rPr>
        <w:t>for 5 min</w:t>
      </w:r>
      <w:r w:rsidR="003C431B" w:rsidRPr="00D90DF7">
        <w:rPr>
          <w:rFonts w:ascii="Calibri" w:hAnsi="Calibri" w:cs="Calibri"/>
          <w:sz w:val="24"/>
          <w:szCs w:val="24"/>
        </w:rPr>
        <w:t xml:space="preserve"> at room temperature</w:t>
      </w:r>
      <w:r w:rsidR="6DF869E4" w:rsidRPr="00D90DF7">
        <w:rPr>
          <w:rFonts w:ascii="Calibri" w:hAnsi="Calibri" w:cs="Calibri"/>
          <w:sz w:val="24"/>
          <w:szCs w:val="24"/>
        </w:rPr>
        <w:t>.</w:t>
      </w:r>
    </w:p>
    <w:p w14:paraId="62ADD9BA" w14:textId="32ED0551" w:rsidR="004601F5" w:rsidRPr="00D90DF7" w:rsidRDefault="004601F5" w:rsidP="00D90DF7">
      <w:pPr>
        <w:pStyle w:val="ListParagraph"/>
        <w:spacing w:after="0" w:line="240" w:lineRule="auto"/>
        <w:ind w:left="0"/>
        <w:jc w:val="both"/>
        <w:rPr>
          <w:rFonts w:ascii="Calibri" w:hAnsi="Calibri" w:cs="Calibri"/>
          <w:sz w:val="24"/>
          <w:szCs w:val="24"/>
        </w:rPr>
      </w:pPr>
    </w:p>
    <w:p w14:paraId="31B1669F" w14:textId="7CB3E9D3" w:rsidR="004601F5" w:rsidRPr="00D90DF7" w:rsidRDefault="33F4B74D" w:rsidP="00D90DF7">
      <w:pPr>
        <w:pStyle w:val="ListParagraph"/>
        <w:numPr>
          <w:ilvl w:val="2"/>
          <w:numId w:val="14"/>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 </w:t>
      </w:r>
      <w:r w:rsidR="277A4EAE" w:rsidRPr="00D90DF7">
        <w:rPr>
          <w:rFonts w:ascii="Calibri" w:hAnsi="Calibri" w:cs="Calibri"/>
          <w:sz w:val="24"/>
          <w:szCs w:val="24"/>
        </w:rPr>
        <w:t xml:space="preserve">Discard </w:t>
      </w:r>
      <w:r w:rsidRPr="00D90DF7">
        <w:rPr>
          <w:rFonts w:ascii="Calibri" w:hAnsi="Calibri" w:cs="Calibri"/>
          <w:sz w:val="24"/>
          <w:szCs w:val="24"/>
        </w:rPr>
        <w:t>the</w:t>
      </w:r>
      <w:r w:rsidR="6DF869E4" w:rsidRPr="00D90DF7">
        <w:rPr>
          <w:rFonts w:ascii="Calibri" w:hAnsi="Calibri" w:cs="Calibri"/>
          <w:sz w:val="24"/>
          <w:szCs w:val="24"/>
        </w:rPr>
        <w:t xml:space="preserve"> supernatant</w:t>
      </w:r>
      <w:r w:rsidR="006E69AF" w:rsidRPr="00D90DF7">
        <w:rPr>
          <w:rFonts w:ascii="Calibri" w:hAnsi="Calibri" w:cs="Calibri"/>
          <w:sz w:val="24"/>
          <w:szCs w:val="24"/>
        </w:rPr>
        <w:t xml:space="preserve"> using a pipette</w:t>
      </w:r>
      <w:r w:rsidR="6DF869E4" w:rsidRPr="00D90DF7">
        <w:rPr>
          <w:rFonts w:ascii="Calibri" w:hAnsi="Calibri" w:cs="Calibri"/>
          <w:sz w:val="24"/>
          <w:szCs w:val="24"/>
        </w:rPr>
        <w:t>.</w:t>
      </w:r>
    </w:p>
    <w:p w14:paraId="51137F7B" w14:textId="795F15A7" w:rsidR="3C7BFCA6" w:rsidRPr="00D90DF7" w:rsidRDefault="3C7BFCA6" w:rsidP="00D90DF7">
      <w:pPr>
        <w:pStyle w:val="ListParagraph"/>
        <w:spacing w:after="0" w:line="240" w:lineRule="auto"/>
        <w:ind w:left="0"/>
        <w:jc w:val="both"/>
        <w:rPr>
          <w:rFonts w:ascii="Calibri" w:hAnsi="Calibri" w:cs="Calibri"/>
          <w:b/>
          <w:bCs/>
          <w:sz w:val="24"/>
          <w:szCs w:val="24"/>
        </w:rPr>
      </w:pPr>
    </w:p>
    <w:p w14:paraId="79B7589D" w14:textId="0C4CA82D" w:rsidR="004601F5" w:rsidRPr="00D90DF7" w:rsidRDefault="1ECCF9DC" w:rsidP="00D90DF7">
      <w:pPr>
        <w:pStyle w:val="ListParagraph"/>
        <w:numPr>
          <w:ilvl w:val="2"/>
          <w:numId w:val="14"/>
        </w:numPr>
        <w:spacing w:after="0" w:line="240" w:lineRule="auto"/>
        <w:ind w:left="0" w:firstLine="0"/>
        <w:jc w:val="both"/>
        <w:rPr>
          <w:rFonts w:ascii="Calibri" w:hAnsi="Calibri" w:cs="Calibri"/>
          <w:sz w:val="24"/>
          <w:szCs w:val="24"/>
        </w:rPr>
      </w:pPr>
      <w:r w:rsidRPr="00D90DF7">
        <w:rPr>
          <w:rFonts w:ascii="Calibri" w:hAnsi="Calibri" w:cs="Calibri"/>
          <w:sz w:val="24"/>
          <w:szCs w:val="24"/>
        </w:rPr>
        <w:t>Resuspend the c</w:t>
      </w:r>
      <w:r w:rsidR="3FF8F9D0" w:rsidRPr="00D90DF7">
        <w:rPr>
          <w:rFonts w:ascii="Calibri" w:hAnsi="Calibri" w:cs="Calibri"/>
          <w:sz w:val="24"/>
          <w:szCs w:val="24"/>
        </w:rPr>
        <w:t xml:space="preserve">ells in DMEM culture medium with 10% v/v FBS and seed </w:t>
      </w:r>
      <w:r w:rsidR="4A589632" w:rsidRPr="00D90DF7">
        <w:rPr>
          <w:rFonts w:ascii="Calibri" w:hAnsi="Calibri" w:cs="Calibri"/>
          <w:sz w:val="24"/>
          <w:szCs w:val="24"/>
        </w:rPr>
        <w:t xml:space="preserve">(0.05 x 10⁶ cells/well) </w:t>
      </w:r>
      <w:r w:rsidR="3FF8F9D0" w:rsidRPr="00D90DF7">
        <w:rPr>
          <w:rFonts w:ascii="Calibri" w:hAnsi="Calibri" w:cs="Calibri"/>
          <w:sz w:val="24"/>
          <w:szCs w:val="24"/>
        </w:rPr>
        <w:t>into 35 mm glass-bottom dishes.</w:t>
      </w:r>
    </w:p>
    <w:p w14:paraId="10DAF280" w14:textId="2E0A1159" w:rsidR="3C7BFCA6" w:rsidRPr="00D90DF7" w:rsidRDefault="00935CCC" w:rsidP="00D90DF7">
      <w:pPr>
        <w:pStyle w:val="ListParagraph"/>
        <w:spacing w:after="0" w:line="240" w:lineRule="auto"/>
        <w:ind w:left="0"/>
        <w:jc w:val="both"/>
        <w:rPr>
          <w:rFonts w:ascii="Calibri" w:hAnsi="Calibri" w:cs="Calibri"/>
          <w:sz w:val="24"/>
          <w:szCs w:val="24"/>
        </w:rPr>
      </w:pPr>
      <w:r w:rsidRPr="00D90DF7">
        <w:rPr>
          <w:rFonts w:ascii="Calibri" w:hAnsi="Calibri" w:cs="Calibri"/>
          <w:sz w:val="24"/>
          <w:szCs w:val="24"/>
        </w:rPr>
        <w:t xml:space="preserve"> </w:t>
      </w:r>
    </w:p>
    <w:p w14:paraId="2F5DFD27" w14:textId="4ECE2A9E" w:rsidR="24DFCB1D" w:rsidRPr="00D90DF7" w:rsidRDefault="40B47EF8" w:rsidP="00D90DF7">
      <w:pPr>
        <w:pStyle w:val="ListParagraph"/>
        <w:numPr>
          <w:ilvl w:val="2"/>
          <w:numId w:val="14"/>
        </w:numPr>
        <w:spacing w:after="0" w:line="240" w:lineRule="auto"/>
        <w:ind w:left="0" w:firstLine="0"/>
        <w:jc w:val="both"/>
        <w:rPr>
          <w:rFonts w:ascii="Calibri" w:hAnsi="Calibri" w:cs="Calibri"/>
          <w:sz w:val="24"/>
          <w:szCs w:val="24"/>
        </w:rPr>
      </w:pPr>
      <w:r w:rsidRPr="00D90DF7">
        <w:rPr>
          <w:rFonts w:ascii="Calibri" w:hAnsi="Calibri" w:cs="Calibri"/>
          <w:sz w:val="24"/>
          <w:szCs w:val="24"/>
        </w:rPr>
        <w:t>Transfect the cells</w:t>
      </w:r>
      <w:r w:rsidR="40F3E36B" w:rsidRPr="00D90DF7">
        <w:rPr>
          <w:rFonts w:ascii="Calibri" w:hAnsi="Calibri" w:cs="Calibri"/>
          <w:sz w:val="24"/>
          <w:szCs w:val="24"/>
        </w:rPr>
        <w:t xml:space="preserve"> using TransIT-LT1 </w:t>
      </w:r>
      <w:r w:rsidR="5C43728A" w:rsidRPr="00D90DF7">
        <w:rPr>
          <w:rFonts w:ascii="Calibri" w:hAnsi="Calibri" w:cs="Calibri"/>
          <w:sz w:val="24"/>
          <w:szCs w:val="24"/>
        </w:rPr>
        <w:t>t</w:t>
      </w:r>
      <w:r w:rsidR="40F3E36B" w:rsidRPr="00D90DF7">
        <w:rPr>
          <w:rFonts w:ascii="Calibri" w:hAnsi="Calibri" w:cs="Calibri"/>
          <w:sz w:val="24"/>
          <w:szCs w:val="24"/>
        </w:rPr>
        <w:t xml:space="preserve">ransfection </w:t>
      </w:r>
      <w:r w:rsidR="00935CCC" w:rsidRPr="00D90DF7">
        <w:rPr>
          <w:rFonts w:ascii="Calibri" w:hAnsi="Calibri" w:cs="Calibri"/>
          <w:sz w:val="24"/>
          <w:szCs w:val="24"/>
        </w:rPr>
        <w:t>or Lipofectamine 200</w:t>
      </w:r>
      <w:r w:rsidR="00EE7FAD" w:rsidRPr="00D90DF7">
        <w:rPr>
          <w:rFonts w:ascii="Calibri" w:hAnsi="Calibri" w:cs="Calibri"/>
          <w:sz w:val="24"/>
          <w:szCs w:val="24"/>
        </w:rPr>
        <w:t>0</w:t>
      </w:r>
      <w:r w:rsidR="00935CCC" w:rsidRPr="00D90DF7">
        <w:rPr>
          <w:rFonts w:ascii="Calibri" w:hAnsi="Calibri" w:cs="Calibri"/>
          <w:sz w:val="24"/>
          <w:szCs w:val="24"/>
        </w:rPr>
        <w:t xml:space="preserve"> </w:t>
      </w:r>
      <w:r w:rsidR="69FA412E" w:rsidRPr="00D90DF7">
        <w:rPr>
          <w:rFonts w:ascii="Calibri" w:hAnsi="Calibri" w:cs="Calibri"/>
          <w:sz w:val="24"/>
          <w:szCs w:val="24"/>
        </w:rPr>
        <w:t>r</w:t>
      </w:r>
      <w:r w:rsidR="40F3E36B" w:rsidRPr="00D90DF7">
        <w:rPr>
          <w:rFonts w:ascii="Calibri" w:hAnsi="Calibri" w:cs="Calibri"/>
          <w:sz w:val="24"/>
          <w:szCs w:val="24"/>
        </w:rPr>
        <w:t>eagent</w:t>
      </w:r>
      <w:r w:rsidR="27E22084" w:rsidRPr="00D90DF7">
        <w:rPr>
          <w:rFonts w:ascii="Calibri" w:hAnsi="Calibri" w:cs="Calibri"/>
          <w:sz w:val="24"/>
          <w:szCs w:val="24"/>
        </w:rPr>
        <w:t>.</w:t>
      </w:r>
      <w:r w:rsidR="47B5D0C7" w:rsidRPr="00D90DF7">
        <w:rPr>
          <w:rFonts w:ascii="Calibri" w:hAnsi="Calibri" w:cs="Calibri"/>
          <w:sz w:val="24"/>
          <w:szCs w:val="24"/>
        </w:rPr>
        <w:t xml:space="preserve"> </w:t>
      </w:r>
      <w:r w:rsidR="04C822EE" w:rsidRPr="00D90DF7">
        <w:rPr>
          <w:rFonts w:ascii="Calibri" w:hAnsi="Calibri" w:cs="Calibri"/>
          <w:sz w:val="24"/>
          <w:szCs w:val="24"/>
        </w:rPr>
        <w:t xml:space="preserve">Use </w:t>
      </w:r>
      <w:r w:rsidR="078E4617" w:rsidRPr="00D90DF7">
        <w:rPr>
          <w:rFonts w:ascii="Calibri" w:hAnsi="Calibri" w:cs="Calibri"/>
          <w:sz w:val="24"/>
          <w:szCs w:val="24"/>
        </w:rPr>
        <w:t xml:space="preserve">1 </w:t>
      </w:r>
      <w:r w:rsidR="53242012" w:rsidRPr="00D90DF7">
        <w:rPr>
          <w:rFonts w:ascii="Calibri" w:hAnsi="Calibri" w:cs="Calibri"/>
          <w:sz w:val="24"/>
          <w:szCs w:val="24"/>
        </w:rPr>
        <w:t>µ</w:t>
      </w:r>
      <w:r w:rsidR="078E4617" w:rsidRPr="00D90DF7">
        <w:rPr>
          <w:rFonts w:ascii="Calibri" w:hAnsi="Calibri" w:cs="Calibri"/>
          <w:sz w:val="24"/>
          <w:szCs w:val="24"/>
        </w:rPr>
        <w:t xml:space="preserve">g plasmid DNA </w:t>
      </w:r>
      <w:r w:rsidR="22F6B25B" w:rsidRPr="00D90DF7">
        <w:rPr>
          <w:rFonts w:ascii="Calibri" w:hAnsi="Calibri" w:cs="Calibri"/>
          <w:sz w:val="24"/>
          <w:szCs w:val="24"/>
        </w:rPr>
        <w:t xml:space="preserve">of </w:t>
      </w:r>
      <w:r w:rsidR="22E873BB" w:rsidRPr="00D90DF7">
        <w:rPr>
          <w:rFonts w:ascii="Calibri" w:hAnsi="Calibri" w:cs="Calibri"/>
          <w:sz w:val="24"/>
          <w:szCs w:val="24"/>
        </w:rPr>
        <w:t>each p62/SQSTM1-</w:t>
      </w:r>
      <w:r w:rsidR="48DD9A4D" w:rsidRPr="00D90DF7">
        <w:rPr>
          <w:rFonts w:ascii="Calibri" w:hAnsi="Calibri" w:cs="Calibri"/>
          <w:sz w:val="24"/>
          <w:szCs w:val="24"/>
        </w:rPr>
        <w:t xml:space="preserve">mcherry </w:t>
      </w:r>
      <w:r w:rsidR="50F2C27B" w:rsidRPr="00D90DF7">
        <w:rPr>
          <w:rFonts w:ascii="Calibri" w:hAnsi="Calibri" w:cs="Calibri"/>
          <w:sz w:val="24"/>
          <w:szCs w:val="24"/>
        </w:rPr>
        <w:t>phospho</w:t>
      </w:r>
      <w:r w:rsidR="003069E0" w:rsidRPr="00D90DF7">
        <w:rPr>
          <w:rFonts w:ascii="Calibri" w:hAnsi="Calibri" w:cs="Calibri"/>
          <w:sz w:val="24"/>
          <w:szCs w:val="24"/>
        </w:rPr>
        <w:t>-</w:t>
      </w:r>
      <w:r w:rsidR="50F2C27B" w:rsidRPr="00D90DF7">
        <w:rPr>
          <w:rFonts w:ascii="Calibri" w:hAnsi="Calibri" w:cs="Calibri"/>
          <w:sz w:val="24"/>
          <w:szCs w:val="24"/>
        </w:rPr>
        <w:t>variant</w:t>
      </w:r>
      <w:r w:rsidR="003069E0" w:rsidRPr="00D90DF7">
        <w:rPr>
          <w:rFonts w:ascii="Calibri" w:hAnsi="Calibri" w:cs="Calibri"/>
          <w:sz w:val="24"/>
          <w:szCs w:val="24"/>
        </w:rPr>
        <w:t>s</w:t>
      </w:r>
      <w:r w:rsidR="0C3AFF39" w:rsidRPr="00D90DF7">
        <w:rPr>
          <w:rFonts w:ascii="Calibri" w:hAnsi="Calibri" w:cs="Calibri"/>
          <w:sz w:val="24"/>
          <w:szCs w:val="24"/>
        </w:rPr>
        <w:t xml:space="preserve"> and </w:t>
      </w:r>
      <w:r w:rsidR="00D22050" w:rsidRPr="00D90DF7">
        <w:rPr>
          <w:rFonts w:ascii="Calibri" w:hAnsi="Calibri" w:cs="Calibri"/>
          <w:sz w:val="24"/>
          <w:szCs w:val="24"/>
        </w:rPr>
        <w:t>wild-type</w:t>
      </w:r>
      <w:r w:rsidR="6FFAEBFC" w:rsidRPr="00D90DF7">
        <w:rPr>
          <w:rFonts w:ascii="Calibri" w:hAnsi="Calibri" w:cs="Calibri"/>
          <w:sz w:val="24"/>
          <w:szCs w:val="24"/>
        </w:rPr>
        <w:t xml:space="preserve"> p62/</w:t>
      </w:r>
      <w:r w:rsidR="430199D2" w:rsidRPr="00D90DF7">
        <w:rPr>
          <w:rFonts w:ascii="Calibri" w:hAnsi="Calibri" w:cs="Calibri"/>
          <w:sz w:val="24"/>
          <w:szCs w:val="24"/>
        </w:rPr>
        <w:t>SQSTM1</w:t>
      </w:r>
      <w:r w:rsidR="6E49EAEF" w:rsidRPr="00D90DF7">
        <w:rPr>
          <w:rFonts w:ascii="Calibri" w:hAnsi="Calibri" w:cs="Calibri"/>
          <w:sz w:val="24"/>
          <w:szCs w:val="24"/>
        </w:rPr>
        <w:t>-mcherry</w:t>
      </w:r>
      <w:r w:rsidR="00A967DB" w:rsidRPr="00D90DF7">
        <w:rPr>
          <w:rFonts w:ascii="Calibri" w:hAnsi="Calibri" w:cs="Calibri"/>
          <w:sz w:val="24"/>
          <w:szCs w:val="24"/>
          <w:vertAlign w:val="superscript"/>
        </w:rPr>
        <w:t>16</w:t>
      </w:r>
      <w:r w:rsidR="340AD7DA" w:rsidRPr="00D90DF7">
        <w:rPr>
          <w:rFonts w:ascii="Calibri" w:hAnsi="Calibri" w:cs="Calibri"/>
          <w:sz w:val="24"/>
          <w:szCs w:val="24"/>
        </w:rPr>
        <w:t>.</w:t>
      </w:r>
      <w:r w:rsidR="3BCC9BBE" w:rsidRPr="00D90DF7">
        <w:rPr>
          <w:rFonts w:ascii="Calibri" w:hAnsi="Calibri" w:cs="Calibri"/>
          <w:sz w:val="24"/>
          <w:szCs w:val="24"/>
        </w:rPr>
        <w:t xml:space="preserve"> </w:t>
      </w:r>
    </w:p>
    <w:p w14:paraId="096140EB" w14:textId="4DBD6A18" w:rsidR="24DFCB1D" w:rsidRPr="00D90DF7" w:rsidRDefault="24DFCB1D" w:rsidP="00D90DF7">
      <w:pPr>
        <w:pStyle w:val="ListParagraph"/>
        <w:spacing w:after="0" w:line="240" w:lineRule="auto"/>
        <w:ind w:left="0"/>
        <w:jc w:val="both"/>
        <w:rPr>
          <w:rFonts w:ascii="Calibri" w:hAnsi="Calibri" w:cs="Calibri"/>
          <w:b/>
          <w:bCs/>
          <w:sz w:val="24"/>
          <w:szCs w:val="24"/>
        </w:rPr>
      </w:pPr>
    </w:p>
    <w:p w14:paraId="5CE27F05" w14:textId="0ACF5AEC" w:rsidR="24DFCB1D" w:rsidRPr="00D90DF7" w:rsidRDefault="47AEDC3C" w:rsidP="00D90DF7">
      <w:pPr>
        <w:pStyle w:val="ListParagraph"/>
        <w:numPr>
          <w:ilvl w:val="2"/>
          <w:numId w:val="14"/>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Incubate the cells </w:t>
      </w:r>
      <w:r w:rsidR="72B059F2" w:rsidRPr="00D90DF7">
        <w:rPr>
          <w:rFonts w:ascii="Calibri" w:hAnsi="Calibri" w:cs="Calibri"/>
          <w:sz w:val="24"/>
          <w:szCs w:val="24"/>
        </w:rPr>
        <w:t>at</w:t>
      </w:r>
      <w:r w:rsidR="24DFCB1D" w:rsidRPr="00D90DF7">
        <w:rPr>
          <w:rFonts w:ascii="Calibri" w:hAnsi="Calibri" w:cs="Calibri"/>
          <w:sz w:val="24"/>
          <w:szCs w:val="24"/>
        </w:rPr>
        <w:t xml:space="preserve"> 37</w:t>
      </w:r>
      <w:r w:rsidR="00886116" w:rsidRPr="00D90DF7">
        <w:rPr>
          <w:rFonts w:ascii="Calibri" w:hAnsi="Calibri" w:cs="Calibri"/>
          <w:sz w:val="24"/>
          <w:szCs w:val="24"/>
        </w:rPr>
        <w:t xml:space="preserve"> </w:t>
      </w:r>
      <w:r w:rsidR="24DFCB1D" w:rsidRPr="00D90DF7">
        <w:rPr>
          <w:rFonts w:ascii="Calibri" w:hAnsi="Calibri" w:cs="Calibri"/>
          <w:sz w:val="24"/>
          <w:szCs w:val="24"/>
        </w:rPr>
        <w:t xml:space="preserve">°C and 5% CO₂ for </w:t>
      </w:r>
      <w:bookmarkStart w:id="0" w:name="_Int_ctM81jKp"/>
      <w:r w:rsidR="4DD3C5E1" w:rsidRPr="00D90DF7">
        <w:rPr>
          <w:rFonts w:ascii="Calibri" w:hAnsi="Calibri" w:cs="Calibri"/>
          <w:sz w:val="24"/>
          <w:szCs w:val="24"/>
        </w:rPr>
        <w:t>48</w:t>
      </w:r>
      <w:r w:rsidR="24DFCB1D" w:rsidRPr="00D90DF7">
        <w:rPr>
          <w:rFonts w:ascii="Calibri" w:hAnsi="Calibri" w:cs="Calibri"/>
          <w:sz w:val="24"/>
          <w:szCs w:val="24"/>
        </w:rPr>
        <w:t xml:space="preserve"> h</w:t>
      </w:r>
      <w:bookmarkEnd w:id="0"/>
      <w:r w:rsidR="24DFCB1D" w:rsidRPr="00D90DF7">
        <w:rPr>
          <w:rFonts w:ascii="Calibri" w:hAnsi="Calibri" w:cs="Calibri"/>
          <w:sz w:val="24"/>
          <w:szCs w:val="24"/>
        </w:rPr>
        <w:t xml:space="preserve"> before proceeding with subsequent treatments.</w:t>
      </w:r>
    </w:p>
    <w:p w14:paraId="2DF5DA07" w14:textId="77777777" w:rsidR="0077309C" w:rsidRPr="00D90DF7" w:rsidRDefault="0077309C" w:rsidP="00D90DF7">
      <w:pPr>
        <w:pStyle w:val="ListParagraph"/>
        <w:spacing w:after="0" w:line="240" w:lineRule="auto"/>
        <w:ind w:left="0"/>
        <w:jc w:val="both"/>
        <w:rPr>
          <w:rFonts w:ascii="Calibri" w:hAnsi="Calibri" w:cs="Calibri"/>
          <w:sz w:val="24"/>
          <w:szCs w:val="24"/>
        </w:rPr>
      </w:pPr>
    </w:p>
    <w:p w14:paraId="6AFD5E3A" w14:textId="074E4427" w:rsidR="0077309C" w:rsidRPr="00D90DF7" w:rsidRDefault="00A61390" w:rsidP="00D90DF7">
      <w:pPr>
        <w:pStyle w:val="ListParagraph"/>
        <w:spacing w:after="0" w:line="240" w:lineRule="auto"/>
        <w:ind w:left="0"/>
        <w:jc w:val="both"/>
        <w:rPr>
          <w:rFonts w:ascii="Calibri" w:hAnsi="Calibri" w:cs="Calibri"/>
          <w:sz w:val="24"/>
          <w:szCs w:val="24"/>
        </w:rPr>
      </w:pPr>
      <w:r w:rsidRPr="00D90DF7">
        <w:rPr>
          <w:rFonts w:ascii="Calibri" w:hAnsi="Calibri" w:cs="Calibri"/>
          <w:sz w:val="24"/>
          <w:szCs w:val="24"/>
        </w:rPr>
        <w:t xml:space="preserve">Note: </w:t>
      </w:r>
      <w:r w:rsidR="004C732E" w:rsidRPr="00D90DF7">
        <w:rPr>
          <w:rFonts w:ascii="Calibri" w:hAnsi="Calibri" w:cs="Calibri"/>
          <w:sz w:val="24"/>
          <w:szCs w:val="24"/>
        </w:rPr>
        <w:t>At 16</w:t>
      </w:r>
      <w:r w:rsidR="00886116" w:rsidRPr="00D90DF7">
        <w:rPr>
          <w:rFonts w:ascii="Calibri" w:hAnsi="Calibri" w:cs="Calibri"/>
          <w:sz w:val="24"/>
          <w:szCs w:val="24"/>
        </w:rPr>
        <w:t>–</w:t>
      </w:r>
      <w:r w:rsidR="004C732E" w:rsidRPr="00D90DF7">
        <w:rPr>
          <w:rFonts w:ascii="Calibri" w:hAnsi="Calibri" w:cs="Calibri"/>
          <w:sz w:val="24"/>
          <w:szCs w:val="24"/>
        </w:rPr>
        <w:t>24 h after transfection</w:t>
      </w:r>
      <w:r w:rsidR="00B63C55" w:rsidRPr="00D90DF7">
        <w:rPr>
          <w:rFonts w:ascii="Calibri" w:hAnsi="Calibri" w:cs="Calibri"/>
          <w:sz w:val="24"/>
          <w:szCs w:val="24"/>
        </w:rPr>
        <w:t>,</w:t>
      </w:r>
      <w:r w:rsidR="004C732E" w:rsidRPr="00D90DF7">
        <w:rPr>
          <w:rFonts w:ascii="Calibri" w:hAnsi="Calibri" w:cs="Calibri"/>
          <w:sz w:val="24"/>
          <w:szCs w:val="24"/>
        </w:rPr>
        <w:t xml:space="preserve"> p62/SQSTM1 forms large condensates rather than discrete p62/SQSTM1 autophagosomes. These large condensates largely dissipate by the 48-h mark, allowing for </w:t>
      </w:r>
      <w:r w:rsidR="00BE2168" w:rsidRPr="00D90DF7">
        <w:rPr>
          <w:rFonts w:ascii="Calibri" w:hAnsi="Calibri" w:cs="Calibri"/>
          <w:sz w:val="24"/>
          <w:szCs w:val="24"/>
        </w:rPr>
        <w:t>more precise</w:t>
      </w:r>
      <w:r w:rsidR="004C732E" w:rsidRPr="00D90DF7">
        <w:rPr>
          <w:rFonts w:ascii="Calibri" w:hAnsi="Calibri" w:cs="Calibri"/>
          <w:sz w:val="24"/>
          <w:szCs w:val="24"/>
        </w:rPr>
        <w:t xml:space="preserve"> observation of autophagosomes.</w:t>
      </w:r>
    </w:p>
    <w:p w14:paraId="52BEF491" w14:textId="5D1FDC29" w:rsidR="24DFCB1D" w:rsidRPr="00D90DF7" w:rsidRDefault="24DFCB1D" w:rsidP="00D90DF7"/>
    <w:p w14:paraId="40C7266F" w14:textId="2A97982E" w:rsidR="00536A1C" w:rsidRPr="00D90DF7" w:rsidRDefault="24DFCB1D" w:rsidP="00D90DF7">
      <w:pPr>
        <w:pStyle w:val="ListParagraph"/>
        <w:numPr>
          <w:ilvl w:val="1"/>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 xml:space="preserve">Organelle </w:t>
      </w:r>
      <w:r w:rsidR="00F365F3" w:rsidRPr="00D90DF7">
        <w:rPr>
          <w:rFonts w:ascii="Calibri" w:hAnsi="Calibri" w:cs="Calibri"/>
          <w:sz w:val="24"/>
          <w:szCs w:val="24"/>
          <w:highlight w:val="yellow"/>
        </w:rPr>
        <w:t>l</w:t>
      </w:r>
      <w:r w:rsidRPr="00D90DF7">
        <w:rPr>
          <w:rFonts w:ascii="Calibri" w:hAnsi="Calibri" w:cs="Calibri"/>
          <w:sz w:val="24"/>
          <w:szCs w:val="24"/>
          <w:highlight w:val="yellow"/>
        </w:rPr>
        <w:t>abeling</w:t>
      </w:r>
    </w:p>
    <w:p w14:paraId="3224E26F" w14:textId="46CF1A6F" w:rsidR="00670D47" w:rsidRPr="00D90DF7" w:rsidRDefault="00670D47" w:rsidP="00D90DF7">
      <w:pPr>
        <w:rPr>
          <w:highlight w:val="yellow"/>
        </w:rPr>
      </w:pPr>
    </w:p>
    <w:p w14:paraId="08135072" w14:textId="619E630C" w:rsidR="00670D47" w:rsidRPr="00D90DF7" w:rsidRDefault="3B1D7FD3"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 xml:space="preserve"> </w:t>
      </w:r>
      <w:r w:rsidR="0B526EA7" w:rsidRPr="00D90DF7">
        <w:rPr>
          <w:rFonts w:ascii="Calibri" w:hAnsi="Calibri" w:cs="Calibri"/>
          <w:sz w:val="24"/>
          <w:szCs w:val="24"/>
          <w:highlight w:val="yellow"/>
        </w:rPr>
        <w:t>W</w:t>
      </w:r>
      <w:r w:rsidR="192E8BA6" w:rsidRPr="00D90DF7">
        <w:rPr>
          <w:rFonts w:ascii="Calibri" w:hAnsi="Calibri" w:cs="Calibri"/>
          <w:sz w:val="24"/>
          <w:szCs w:val="24"/>
          <w:highlight w:val="yellow"/>
        </w:rPr>
        <w:t xml:space="preserve">ash </w:t>
      </w:r>
      <w:r w:rsidR="2F86671A" w:rsidRPr="00D90DF7">
        <w:rPr>
          <w:rFonts w:ascii="Calibri" w:hAnsi="Calibri" w:cs="Calibri"/>
          <w:sz w:val="24"/>
          <w:szCs w:val="24"/>
          <w:highlight w:val="yellow"/>
        </w:rPr>
        <w:t xml:space="preserve">the cells in a glass-bottom dish </w:t>
      </w:r>
      <w:r w:rsidR="192E8BA6" w:rsidRPr="00D90DF7">
        <w:rPr>
          <w:rFonts w:ascii="Calibri" w:hAnsi="Calibri" w:cs="Calibri"/>
          <w:sz w:val="24"/>
          <w:szCs w:val="24"/>
          <w:highlight w:val="yellow"/>
        </w:rPr>
        <w:t>twice with 1x PBS (preheated to 37</w:t>
      </w:r>
      <w:r w:rsidR="00852B2C" w:rsidRPr="00D90DF7">
        <w:rPr>
          <w:rFonts w:ascii="Calibri" w:hAnsi="Calibri" w:cs="Calibri"/>
          <w:sz w:val="24"/>
          <w:szCs w:val="24"/>
          <w:highlight w:val="yellow"/>
        </w:rPr>
        <w:t xml:space="preserve"> </w:t>
      </w:r>
      <w:r w:rsidR="192E8BA6" w:rsidRPr="00D90DF7">
        <w:rPr>
          <w:rFonts w:ascii="Calibri" w:hAnsi="Calibri" w:cs="Calibri"/>
          <w:sz w:val="24"/>
          <w:szCs w:val="24"/>
          <w:highlight w:val="yellow"/>
        </w:rPr>
        <w:t>°C).</w:t>
      </w:r>
    </w:p>
    <w:p w14:paraId="0466172D" w14:textId="4800A94A" w:rsidR="004601F5" w:rsidRPr="00D90DF7" w:rsidRDefault="004601F5" w:rsidP="00D90DF7">
      <w:pPr>
        <w:rPr>
          <w:highlight w:val="yellow"/>
        </w:rPr>
      </w:pPr>
    </w:p>
    <w:p w14:paraId="4DE3C651" w14:textId="1B381E86" w:rsidR="004601F5" w:rsidRPr="00D90DF7" w:rsidRDefault="057BBABF"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highlight w:val="yellow"/>
        </w:rPr>
        <w:lastRenderedPageBreak/>
        <w:t>I</w:t>
      </w:r>
      <w:r w:rsidR="192E8BA6" w:rsidRPr="00D90DF7">
        <w:rPr>
          <w:rFonts w:ascii="Calibri" w:hAnsi="Calibri" w:cs="Calibri"/>
          <w:sz w:val="24"/>
          <w:szCs w:val="24"/>
          <w:highlight w:val="yellow"/>
        </w:rPr>
        <w:t>ncubate</w:t>
      </w:r>
      <w:r w:rsidR="6C321E42" w:rsidRPr="00D90DF7">
        <w:rPr>
          <w:rFonts w:ascii="Calibri" w:hAnsi="Calibri" w:cs="Calibri"/>
          <w:sz w:val="24"/>
          <w:szCs w:val="24"/>
          <w:highlight w:val="yellow"/>
        </w:rPr>
        <w:t xml:space="preserve"> the cells </w:t>
      </w:r>
      <w:r w:rsidR="00BE2168" w:rsidRPr="00D90DF7">
        <w:rPr>
          <w:rFonts w:ascii="Calibri" w:hAnsi="Calibri" w:cs="Calibri"/>
          <w:sz w:val="24"/>
          <w:szCs w:val="24"/>
          <w:highlight w:val="yellow"/>
        </w:rPr>
        <w:t xml:space="preserve">with BODIPY 493/503 diluted </w:t>
      </w:r>
      <w:r w:rsidR="00852B2C" w:rsidRPr="00D90DF7">
        <w:rPr>
          <w:rFonts w:ascii="Calibri" w:hAnsi="Calibri" w:cs="Calibri"/>
          <w:sz w:val="24"/>
          <w:szCs w:val="24"/>
          <w:highlight w:val="yellow"/>
        </w:rPr>
        <w:t>to</w:t>
      </w:r>
      <w:r w:rsidR="00BE2168" w:rsidRPr="00D90DF7">
        <w:rPr>
          <w:rFonts w:ascii="Calibri" w:hAnsi="Calibri" w:cs="Calibri"/>
          <w:sz w:val="24"/>
          <w:szCs w:val="24"/>
          <w:highlight w:val="yellow"/>
        </w:rPr>
        <w:t xml:space="preserve"> 0.5 µM in DMEM medium supplemented with 10 mM HEPES and keep for 30 min at 37</w:t>
      </w:r>
      <w:r w:rsidR="00852B2C" w:rsidRPr="00D90DF7">
        <w:rPr>
          <w:rFonts w:ascii="Calibri" w:hAnsi="Calibri" w:cs="Calibri"/>
          <w:sz w:val="24"/>
          <w:szCs w:val="24"/>
          <w:highlight w:val="yellow"/>
        </w:rPr>
        <w:t xml:space="preserve"> </w:t>
      </w:r>
      <w:r w:rsidR="00BE2168" w:rsidRPr="00D90DF7">
        <w:rPr>
          <w:rFonts w:ascii="Calibri" w:hAnsi="Calibri" w:cs="Calibri"/>
          <w:sz w:val="24"/>
          <w:szCs w:val="24"/>
          <w:highlight w:val="yellow"/>
        </w:rPr>
        <w:t xml:space="preserve">°C, 5% CO₂. </w:t>
      </w:r>
      <w:r w:rsidR="00BE2168" w:rsidRPr="00D90DF7">
        <w:rPr>
          <w:rFonts w:ascii="Calibri" w:hAnsi="Calibri" w:cs="Calibri"/>
          <w:sz w:val="24"/>
          <w:szCs w:val="24"/>
        </w:rPr>
        <w:t>BODIPY 405 and BODIYPY 633 can also be used</w:t>
      </w:r>
      <w:r w:rsidR="001E0A0B" w:rsidRPr="00D90DF7">
        <w:rPr>
          <w:rFonts w:ascii="Calibri" w:hAnsi="Calibri" w:cs="Calibri"/>
          <w:sz w:val="24"/>
          <w:szCs w:val="24"/>
        </w:rPr>
        <w:t xml:space="preserve"> with the same results. </w:t>
      </w:r>
    </w:p>
    <w:p w14:paraId="558DAC9A" w14:textId="77777777" w:rsidR="008D00FF" w:rsidRPr="00D90DF7" w:rsidRDefault="008D00FF" w:rsidP="00D90DF7">
      <w:pPr>
        <w:pStyle w:val="ListParagraph"/>
        <w:spacing w:after="0" w:line="240" w:lineRule="auto"/>
        <w:ind w:left="0"/>
        <w:jc w:val="both"/>
        <w:rPr>
          <w:rFonts w:ascii="Calibri" w:hAnsi="Calibri" w:cs="Calibri"/>
          <w:sz w:val="24"/>
          <w:szCs w:val="24"/>
        </w:rPr>
      </w:pPr>
    </w:p>
    <w:p w14:paraId="7B99BC1E" w14:textId="1A941C28" w:rsidR="004601F5" w:rsidRPr="00D90DF7" w:rsidRDefault="148D3076"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rPr>
        <w:t>C</w:t>
      </w:r>
      <w:r w:rsidR="211BA5DA" w:rsidRPr="00D90DF7">
        <w:rPr>
          <w:rFonts w:ascii="Calibri" w:hAnsi="Calibri" w:cs="Calibri"/>
          <w:sz w:val="24"/>
          <w:szCs w:val="24"/>
        </w:rPr>
        <w:t xml:space="preserve">heck </w:t>
      </w:r>
      <w:r w:rsidR="13935B5B" w:rsidRPr="00D90DF7">
        <w:rPr>
          <w:rFonts w:ascii="Calibri" w:hAnsi="Calibri" w:cs="Calibri"/>
          <w:sz w:val="24"/>
          <w:szCs w:val="24"/>
        </w:rPr>
        <w:t>that</w:t>
      </w:r>
      <w:r w:rsidR="211BA5DA" w:rsidRPr="00D90DF7">
        <w:rPr>
          <w:rFonts w:ascii="Calibri" w:hAnsi="Calibri" w:cs="Calibri"/>
          <w:sz w:val="24"/>
          <w:szCs w:val="24"/>
        </w:rPr>
        <w:t xml:space="preserve"> expression of the p62/SQSTM1 variants induces changes in LDs number and total fluorescence intensity</w:t>
      </w:r>
      <w:r w:rsidR="77CAAC0C" w:rsidRPr="00D90DF7">
        <w:rPr>
          <w:rFonts w:ascii="Calibri" w:hAnsi="Calibri" w:cs="Calibri"/>
          <w:sz w:val="24"/>
          <w:szCs w:val="24"/>
        </w:rPr>
        <w:t>.</w:t>
      </w:r>
    </w:p>
    <w:p w14:paraId="509D8607" w14:textId="77777777" w:rsidR="004601F5" w:rsidRPr="00D90DF7" w:rsidRDefault="004601F5" w:rsidP="00D90DF7">
      <w:pPr>
        <w:pStyle w:val="ListParagraph"/>
        <w:spacing w:after="0" w:line="240" w:lineRule="auto"/>
        <w:ind w:left="0"/>
        <w:jc w:val="both"/>
        <w:rPr>
          <w:rFonts w:ascii="Calibri" w:hAnsi="Calibri" w:cs="Calibri"/>
          <w:sz w:val="24"/>
          <w:szCs w:val="24"/>
          <w:highlight w:val="yellow"/>
        </w:rPr>
      </w:pPr>
    </w:p>
    <w:p w14:paraId="2586F3F9" w14:textId="4A6FB7D6" w:rsidR="24DFCB1D" w:rsidRPr="00D90DF7" w:rsidRDefault="4204BD71"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W</w:t>
      </w:r>
      <w:r w:rsidR="24BEB4A1" w:rsidRPr="00D90DF7">
        <w:rPr>
          <w:rFonts w:ascii="Calibri" w:hAnsi="Calibri" w:cs="Calibri"/>
          <w:sz w:val="24"/>
          <w:szCs w:val="24"/>
          <w:highlight w:val="yellow"/>
        </w:rPr>
        <w:t xml:space="preserve">ash </w:t>
      </w:r>
      <w:r w:rsidR="6746583F" w:rsidRPr="00D90DF7">
        <w:rPr>
          <w:rFonts w:ascii="Calibri" w:hAnsi="Calibri" w:cs="Calibri"/>
          <w:sz w:val="24"/>
          <w:szCs w:val="24"/>
          <w:highlight w:val="yellow"/>
        </w:rPr>
        <w:t xml:space="preserve">the </w:t>
      </w:r>
      <w:r w:rsidR="24BEB4A1" w:rsidRPr="00D90DF7">
        <w:rPr>
          <w:rFonts w:ascii="Calibri" w:hAnsi="Calibri" w:cs="Calibri"/>
          <w:sz w:val="24"/>
          <w:szCs w:val="24"/>
          <w:highlight w:val="yellow"/>
        </w:rPr>
        <w:t>cells</w:t>
      </w:r>
      <w:r w:rsidR="192E8BA6" w:rsidRPr="00D90DF7">
        <w:rPr>
          <w:rFonts w:ascii="Calibri" w:hAnsi="Calibri" w:cs="Calibri"/>
          <w:sz w:val="24"/>
          <w:szCs w:val="24"/>
          <w:highlight w:val="yellow"/>
        </w:rPr>
        <w:t xml:space="preserve"> with 1x PBS (room temperature) and maintain</w:t>
      </w:r>
      <w:r w:rsidR="378D33FB" w:rsidRPr="00D90DF7">
        <w:rPr>
          <w:rFonts w:ascii="Calibri" w:hAnsi="Calibri" w:cs="Calibri"/>
          <w:sz w:val="24"/>
          <w:szCs w:val="24"/>
          <w:highlight w:val="yellow"/>
        </w:rPr>
        <w:t xml:space="preserve"> </w:t>
      </w:r>
      <w:r w:rsidR="00F749FA" w:rsidRPr="00D90DF7">
        <w:rPr>
          <w:rFonts w:ascii="Calibri" w:hAnsi="Calibri" w:cs="Calibri"/>
          <w:sz w:val="24"/>
          <w:szCs w:val="24"/>
          <w:highlight w:val="yellow"/>
        </w:rPr>
        <w:t xml:space="preserve">them </w:t>
      </w:r>
      <w:r w:rsidR="378D33FB" w:rsidRPr="00D90DF7">
        <w:rPr>
          <w:rFonts w:ascii="Calibri" w:hAnsi="Calibri" w:cs="Calibri"/>
          <w:sz w:val="24"/>
          <w:szCs w:val="24"/>
          <w:highlight w:val="yellow"/>
        </w:rPr>
        <w:t xml:space="preserve">in </w:t>
      </w:r>
      <w:r w:rsidR="192E8BA6" w:rsidRPr="00D90DF7">
        <w:rPr>
          <w:rFonts w:ascii="Calibri" w:hAnsi="Calibri" w:cs="Calibri"/>
          <w:sz w:val="24"/>
          <w:szCs w:val="24"/>
          <w:highlight w:val="yellow"/>
        </w:rPr>
        <w:t>red-phenol</w:t>
      </w:r>
      <w:r w:rsidR="27E22084" w:rsidRPr="00D90DF7">
        <w:rPr>
          <w:rFonts w:ascii="Calibri" w:hAnsi="Calibri" w:cs="Calibri"/>
          <w:sz w:val="24"/>
          <w:szCs w:val="24"/>
          <w:highlight w:val="yellow"/>
        </w:rPr>
        <w:t>-</w:t>
      </w:r>
      <w:r w:rsidR="192E8BA6" w:rsidRPr="00D90DF7">
        <w:rPr>
          <w:rFonts w:ascii="Calibri" w:hAnsi="Calibri" w:cs="Calibri"/>
          <w:sz w:val="24"/>
          <w:szCs w:val="24"/>
          <w:highlight w:val="yellow"/>
        </w:rPr>
        <w:t>free DMEM supplemented with 10 mM ES-qualified HEPES buffer for live-cell imaging.</w:t>
      </w:r>
    </w:p>
    <w:p w14:paraId="4B1E1A58" w14:textId="20A35B24" w:rsidR="0C3CB06F" w:rsidRPr="00D90DF7" w:rsidRDefault="0C3CB06F" w:rsidP="00D90DF7">
      <w:pPr>
        <w:rPr>
          <w:highlight w:val="yellow"/>
        </w:rPr>
      </w:pPr>
    </w:p>
    <w:p w14:paraId="15D2526D" w14:textId="3ABF7925" w:rsidR="36F14E25" w:rsidRPr="00D90DF7" w:rsidRDefault="36F14E25" w:rsidP="00D90DF7">
      <w:r w:rsidRPr="00D90DF7">
        <w:t>NOTE: BODIPY 493/503 emits bright green fluorescence, making it convenient for double fluorescence labeling. However, under certain conditions</w:t>
      </w:r>
      <w:r w:rsidR="00A14D11" w:rsidRPr="00D90DF7">
        <w:t>,</w:t>
      </w:r>
      <w:r w:rsidRPr="00D90DF7">
        <w:t xml:space="preserve"> such as repeated excitation, it can emit red fluorescence, potentially leading to erroneous interpretations (false colocalization) when </w:t>
      </w:r>
      <w:r w:rsidR="00A14D11" w:rsidRPr="00D90DF7">
        <w:t>combined</w:t>
      </w:r>
      <w:r w:rsidRPr="00D90DF7">
        <w:t xml:space="preserve"> with red markers. For more information on 550 nm excitation fluorophores, refer to the article by </w:t>
      </w:r>
      <w:proofErr w:type="spellStart"/>
      <w:r w:rsidRPr="00D90DF7">
        <w:t>Ohsaki</w:t>
      </w:r>
      <w:proofErr w:type="spellEnd"/>
      <w:r w:rsidRPr="00D90DF7">
        <w:t xml:space="preserve"> et al.</w:t>
      </w:r>
      <w:r w:rsidRPr="00D90DF7">
        <w:fldChar w:fldCharType="begin"/>
      </w:r>
      <w:r w:rsidR="00167E17" w:rsidRPr="00D90DF7">
        <w:instrText xml:space="preserve"> ADDIN EN.CITE &lt;EndNote&gt;&lt;Cite&gt;&lt;Author&gt;Ohsaki&lt;/Author&gt;&lt;Year&gt;2010&lt;/Year&gt;&lt;RecNum&gt;38&lt;/RecNum&gt;&lt;DisplayText&gt;&lt;style face="superscript"&gt;41&lt;/style&gt;&lt;/DisplayText&gt;&lt;record&gt;&lt;rec-number&gt;38&lt;/rec-number&gt;&lt;foreign-keys&gt;&lt;key app="EN" db-id="5f5ver9xmzp2tne5stuxf020ptrfdvtz0sfr" timestamp="1717366479"&gt;38&lt;/key&gt;&lt;/foreign-keys&gt;&lt;ref-type name="Journal Article"&gt;17&lt;/ref-type&gt;&lt;contributors&gt;&lt;authors&gt;&lt;author&gt;Ohsaki, Y.&lt;/author&gt;&lt;author&gt;Shinohara, Y.&lt;/author&gt;&lt;author&gt;Suzuki, M.&lt;/author&gt;&lt;author&gt;Fujimoto, T.&lt;/author&gt;&lt;/authors&gt;&lt;/contributors&gt;&lt;auth-address&gt;Department of Anatomy and Molecular Cell Biology, Nagoya University Graduate School of Medicine, 65 Tsurumai, Showa, Nagoya, 466-8550, Japan.&lt;/auth-address&gt;&lt;titles&gt;&lt;title&gt;A pitfall in using BODIPY dyes to label lipid droplets for fluorescence microscopy&lt;/title&gt;&lt;secondary-title&gt;Histochem Cell Biol&lt;/secondary-title&gt;&lt;/titles&gt;&lt;periodical&gt;&lt;full-title&gt;Histochem Cell Biol&lt;/full-title&gt;&lt;/periodical&gt;&lt;pages&gt;477-80&lt;/pages&gt;&lt;volume&gt;133&lt;/volume&gt;&lt;number&gt;4&lt;/number&gt;&lt;edition&gt;20100227&lt;/edition&gt;&lt;keywords&gt;&lt;keyword&gt;Animals&lt;/keyword&gt;&lt;keyword&gt;Boron Compounds/*metabolism&lt;/keyword&gt;&lt;keyword&gt;Coloring Agents/*metabolism&lt;/keyword&gt;&lt;keyword&gt;Fluorescence&lt;/keyword&gt;&lt;keyword&gt;Fluorescent Dyes/*metabolism&lt;/keyword&gt;&lt;keyword&gt;Inclusion Bodies/chemistry&lt;/keyword&gt;&lt;keyword&gt;Lipids/analysis&lt;/keyword&gt;&lt;keyword&gt;Mice&lt;/keyword&gt;&lt;keyword&gt;Microscopy, Fluorescence/methods&lt;/keyword&gt;&lt;/keywords&gt;&lt;dates&gt;&lt;year&gt;2010&lt;/year&gt;&lt;pub-dates&gt;&lt;date&gt;Apr&lt;/date&gt;&lt;/pub-dates&gt;&lt;/dates&gt;&lt;isbn&gt;1432-119X (Electronic)&amp;#xD;0948-6143 (Linking)&lt;/isbn&gt;&lt;accession-num&gt;20191286&lt;/accession-num&gt;&lt;urls&gt;&lt;related-urls&gt;&lt;url&gt;https://www.ncbi.nlm.nih.gov/pubmed/20191286&lt;/url&gt;&lt;/related-urls&gt;&lt;/urls&gt;&lt;electronic-resource-num&gt;10.1007/s00418-010-0678-x&lt;/electronic-resource-num&gt;&lt;remote-database-name&gt;Medline&lt;/remote-database-name&gt;&lt;remote-database-provider&gt;NLM&lt;/remote-database-provider&gt;&lt;/record&gt;&lt;/Cite&gt;&lt;/EndNote&gt;</w:instrText>
      </w:r>
      <w:r w:rsidRPr="00D90DF7">
        <w:fldChar w:fldCharType="separate"/>
      </w:r>
      <w:r w:rsidR="00167E17" w:rsidRPr="00D90DF7">
        <w:rPr>
          <w:noProof/>
          <w:vertAlign w:val="superscript"/>
        </w:rPr>
        <w:t>41</w:t>
      </w:r>
      <w:r w:rsidRPr="00D90DF7">
        <w:fldChar w:fldCharType="end"/>
      </w:r>
      <w:r w:rsidRPr="00D90DF7">
        <w:t>.</w:t>
      </w:r>
    </w:p>
    <w:p w14:paraId="0478EEE6" w14:textId="77777777" w:rsidR="004674D8" w:rsidRPr="00D90DF7" w:rsidRDefault="004674D8" w:rsidP="00D90DF7">
      <w:pPr>
        <w:pStyle w:val="ListParagraph"/>
        <w:spacing w:after="0" w:line="240" w:lineRule="auto"/>
        <w:ind w:left="0"/>
        <w:jc w:val="both"/>
        <w:rPr>
          <w:rFonts w:ascii="Calibri" w:hAnsi="Calibri" w:cs="Calibri"/>
          <w:sz w:val="24"/>
          <w:szCs w:val="24"/>
          <w:highlight w:val="yellow"/>
        </w:rPr>
      </w:pPr>
    </w:p>
    <w:p w14:paraId="1B1700CF" w14:textId="7F4B4437" w:rsidR="24DFCB1D" w:rsidRPr="00D90DF7" w:rsidRDefault="24DFCB1D" w:rsidP="00D90DF7">
      <w:pPr>
        <w:pStyle w:val="ListParagraph"/>
        <w:numPr>
          <w:ilvl w:val="1"/>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 xml:space="preserve">Confocal </w:t>
      </w:r>
      <w:r w:rsidR="00B7165A" w:rsidRPr="00D90DF7">
        <w:rPr>
          <w:rFonts w:ascii="Calibri" w:hAnsi="Calibri" w:cs="Calibri"/>
          <w:sz w:val="24"/>
          <w:szCs w:val="24"/>
          <w:highlight w:val="yellow"/>
        </w:rPr>
        <w:t>microscopy image acquisition in live cell imaging</w:t>
      </w:r>
    </w:p>
    <w:p w14:paraId="14E17E5F" w14:textId="77777777" w:rsidR="00B7165A" w:rsidRPr="00D90DF7" w:rsidRDefault="00B7165A" w:rsidP="00D90DF7">
      <w:pPr>
        <w:rPr>
          <w:highlight w:val="yellow"/>
        </w:rPr>
      </w:pPr>
    </w:p>
    <w:p w14:paraId="6709C25E" w14:textId="1CADE000" w:rsidR="001329EC" w:rsidRPr="00D90DF7" w:rsidRDefault="00B7165A" w:rsidP="00D90DF7">
      <w:r w:rsidRPr="00D90DF7">
        <w:t xml:space="preserve">NOTE: </w:t>
      </w:r>
      <w:r w:rsidR="24DFCB1D" w:rsidRPr="00D90DF7">
        <w:t xml:space="preserve">Images of LDs are acquired using a </w:t>
      </w:r>
      <w:r w:rsidR="00A14D11" w:rsidRPr="00D90DF7">
        <w:t>confocal</w:t>
      </w:r>
      <w:r w:rsidR="24DFCB1D" w:rsidRPr="00D90DF7">
        <w:t xml:space="preserve"> microscope with a 63x oil immersion objective (</w:t>
      </w:r>
      <w:r w:rsidR="3FF8F9D0" w:rsidRPr="00D90DF7">
        <w:t>N.A.</w:t>
      </w:r>
      <w:r w:rsidR="24DFCB1D" w:rsidRPr="00D90DF7">
        <w:t xml:space="preserve"> 1.4). </w:t>
      </w:r>
      <w:r w:rsidR="003457A8" w:rsidRPr="00D90DF7">
        <w:t>A compatible image acquisition software was used for capturing the images</w:t>
      </w:r>
      <w:r w:rsidR="24DFCB1D" w:rsidRPr="00D90DF7">
        <w:t>. Temperature is maintained at 37</w:t>
      </w:r>
      <w:r w:rsidR="003457A8" w:rsidRPr="00D90DF7">
        <w:t xml:space="preserve"> </w:t>
      </w:r>
      <w:r w:rsidR="24DFCB1D" w:rsidRPr="00D90DF7">
        <w:t>°C using automated temperature control</w:t>
      </w:r>
      <w:r w:rsidR="00E83FA5" w:rsidRPr="00D90DF7">
        <w:t xml:space="preserve"> system</w:t>
      </w:r>
      <w:r w:rsidR="24DFCB1D" w:rsidRPr="00D90DF7">
        <w:t>.</w:t>
      </w:r>
    </w:p>
    <w:p w14:paraId="4A8960D6" w14:textId="77777777" w:rsidR="00624285" w:rsidRPr="00D90DF7" w:rsidRDefault="00624285" w:rsidP="00D90DF7">
      <w:pPr>
        <w:rPr>
          <w:highlight w:val="yellow"/>
        </w:rPr>
      </w:pPr>
    </w:p>
    <w:p w14:paraId="6FD98CF5" w14:textId="3927E970" w:rsidR="00680966" w:rsidRPr="00D90DF7" w:rsidRDefault="00680966" w:rsidP="00D90DF7">
      <w:pPr>
        <w:rPr>
          <w:highlight w:val="yellow"/>
        </w:rPr>
      </w:pPr>
      <w:r w:rsidRPr="00D90DF7">
        <w:rPr>
          <w:rStyle w:val="Strong"/>
          <w:b w:val="0"/>
          <w:bCs w:val="0"/>
        </w:rPr>
        <w:t>NOTE:</w:t>
      </w:r>
      <w:r w:rsidRPr="00D90DF7">
        <w:t xml:space="preserve"> Images of lipid droplets (LDs) were acquired using a confocal microscope with a 63x oil immersion objective (N.A. 1.4). Compatible image acquisition software was used to capture the images. The temperature was maintained at 37 °C using an automated temperature control system.</w:t>
      </w:r>
    </w:p>
    <w:p w14:paraId="2C2281E1" w14:textId="77777777" w:rsidR="00680966" w:rsidRPr="00D90DF7" w:rsidRDefault="00680966" w:rsidP="00D90DF7">
      <w:pPr>
        <w:rPr>
          <w:highlight w:val="yellow"/>
        </w:rPr>
      </w:pPr>
    </w:p>
    <w:p w14:paraId="22E8850C" w14:textId="4AEF008F" w:rsidR="00BE36D3" w:rsidRPr="00D90DF7" w:rsidRDefault="71394E6B"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 xml:space="preserve">Adjust the multiline argon gas laser to 10% </w:t>
      </w:r>
      <w:r w:rsidR="00BB3DFC" w:rsidRPr="00D90DF7">
        <w:rPr>
          <w:rFonts w:ascii="Calibri" w:hAnsi="Calibri" w:cs="Calibri"/>
          <w:sz w:val="24"/>
          <w:szCs w:val="24"/>
          <w:highlight w:val="yellow"/>
        </w:rPr>
        <w:t xml:space="preserve">working </w:t>
      </w:r>
      <w:r w:rsidR="00216D28" w:rsidRPr="00D90DF7">
        <w:rPr>
          <w:rFonts w:ascii="Calibri" w:hAnsi="Calibri" w:cs="Calibri"/>
          <w:sz w:val="24"/>
          <w:szCs w:val="24"/>
          <w:highlight w:val="yellow"/>
        </w:rPr>
        <w:t>power</w:t>
      </w:r>
      <w:r w:rsidRPr="00D90DF7">
        <w:rPr>
          <w:rFonts w:ascii="Calibri" w:hAnsi="Calibri" w:cs="Calibri"/>
          <w:sz w:val="24"/>
          <w:szCs w:val="24"/>
          <w:highlight w:val="yellow"/>
        </w:rPr>
        <w:t>, with the 488 nm laser line at 1</w:t>
      </w:r>
      <w:r w:rsidR="00680966" w:rsidRPr="00D90DF7">
        <w:rPr>
          <w:rFonts w:ascii="Calibri" w:hAnsi="Calibri" w:cs="Calibri"/>
          <w:sz w:val="24"/>
          <w:szCs w:val="24"/>
          <w:highlight w:val="yellow"/>
        </w:rPr>
        <w:t>%–</w:t>
      </w:r>
      <w:r w:rsidR="00CE41B7" w:rsidRPr="00D90DF7">
        <w:rPr>
          <w:rFonts w:ascii="Calibri" w:hAnsi="Calibri" w:cs="Calibri"/>
          <w:sz w:val="24"/>
          <w:szCs w:val="24"/>
          <w:highlight w:val="yellow"/>
        </w:rPr>
        <w:t>2</w:t>
      </w:r>
      <w:r w:rsidRPr="00D90DF7">
        <w:rPr>
          <w:rFonts w:ascii="Calibri" w:hAnsi="Calibri" w:cs="Calibri"/>
          <w:sz w:val="24"/>
          <w:szCs w:val="24"/>
          <w:highlight w:val="yellow"/>
        </w:rPr>
        <w:t xml:space="preserve">% working </w:t>
      </w:r>
      <w:r w:rsidR="00216D28" w:rsidRPr="00D90DF7">
        <w:rPr>
          <w:rFonts w:ascii="Calibri" w:hAnsi="Calibri" w:cs="Calibri"/>
          <w:sz w:val="24"/>
          <w:szCs w:val="24"/>
          <w:highlight w:val="yellow"/>
        </w:rPr>
        <w:t>potency</w:t>
      </w:r>
      <w:r w:rsidR="00A14D11" w:rsidRPr="00D90DF7">
        <w:rPr>
          <w:rFonts w:ascii="Calibri" w:hAnsi="Calibri" w:cs="Calibri"/>
          <w:sz w:val="24"/>
          <w:szCs w:val="24"/>
          <w:highlight w:val="yellow"/>
        </w:rPr>
        <w:t>,</w:t>
      </w:r>
      <w:r w:rsidR="00216D28" w:rsidRPr="00D90DF7">
        <w:rPr>
          <w:rFonts w:ascii="Calibri" w:hAnsi="Calibri" w:cs="Calibri"/>
          <w:sz w:val="24"/>
          <w:szCs w:val="24"/>
          <w:highlight w:val="yellow"/>
        </w:rPr>
        <w:t xml:space="preserve"> </w:t>
      </w:r>
      <w:r w:rsidR="0047049F" w:rsidRPr="00D90DF7">
        <w:rPr>
          <w:rFonts w:ascii="Calibri" w:hAnsi="Calibri" w:cs="Calibri"/>
          <w:sz w:val="24"/>
          <w:szCs w:val="24"/>
          <w:highlight w:val="yellow"/>
        </w:rPr>
        <w:t>resulting in an overall laser power of 0.1</w:t>
      </w:r>
      <w:r w:rsidR="00680966" w:rsidRPr="00D90DF7">
        <w:rPr>
          <w:rFonts w:ascii="Calibri" w:hAnsi="Calibri" w:cs="Calibri"/>
          <w:sz w:val="24"/>
          <w:szCs w:val="24"/>
          <w:highlight w:val="yellow"/>
        </w:rPr>
        <w:t>%–</w:t>
      </w:r>
      <w:r w:rsidR="0047049F" w:rsidRPr="00D90DF7">
        <w:rPr>
          <w:rFonts w:ascii="Calibri" w:hAnsi="Calibri" w:cs="Calibri"/>
          <w:sz w:val="24"/>
          <w:szCs w:val="24"/>
          <w:highlight w:val="yellow"/>
        </w:rPr>
        <w:t>0.2</w:t>
      </w:r>
      <w:r w:rsidR="00C871E4" w:rsidRPr="00D90DF7">
        <w:rPr>
          <w:rFonts w:ascii="Calibri" w:hAnsi="Calibri" w:cs="Calibri"/>
          <w:sz w:val="24"/>
          <w:szCs w:val="24"/>
          <w:highlight w:val="yellow"/>
        </w:rPr>
        <w:t>%</w:t>
      </w:r>
      <w:r w:rsidR="00680966" w:rsidRPr="00D90DF7">
        <w:rPr>
          <w:rFonts w:ascii="Calibri" w:hAnsi="Calibri" w:cs="Calibri"/>
          <w:sz w:val="24"/>
          <w:szCs w:val="24"/>
          <w:highlight w:val="yellow"/>
        </w:rPr>
        <w:t>.</w:t>
      </w:r>
    </w:p>
    <w:p w14:paraId="773FAFB1" w14:textId="77777777" w:rsidR="00680966" w:rsidRPr="00D90DF7" w:rsidRDefault="00680966" w:rsidP="00D90DF7">
      <w:pPr>
        <w:pStyle w:val="ListParagraph"/>
        <w:spacing w:after="0" w:line="240" w:lineRule="auto"/>
        <w:ind w:left="0"/>
        <w:jc w:val="both"/>
        <w:rPr>
          <w:rFonts w:ascii="Calibri" w:hAnsi="Calibri" w:cs="Calibri"/>
          <w:sz w:val="24"/>
          <w:szCs w:val="24"/>
          <w:highlight w:val="yellow"/>
        </w:rPr>
      </w:pPr>
    </w:p>
    <w:p w14:paraId="4E580BAB" w14:textId="6BD148EF" w:rsidR="7BF3DDAE" w:rsidRPr="00D90DF7" w:rsidRDefault="0047049F"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 xml:space="preserve"> </w:t>
      </w:r>
      <w:r w:rsidR="00733260" w:rsidRPr="00D90DF7">
        <w:rPr>
          <w:rFonts w:ascii="Calibri" w:hAnsi="Calibri" w:cs="Calibri"/>
          <w:sz w:val="24"/>
          <w:szCs w:val="24"/>
          <w:highlight w:val="yellow"/>
        </w:rPr>
        <w:t>T</w:t>
      </w:r>
      <w:r w:rsidR="71394E6B" w:rsidRPr="00D90DF7">
        <w:rPr>
          <w:rFonts w:ascii="Calibri" w:hAnsi="Calibri" w:cs="Calibri"/>
          <w:sz w:val="24"/>
          <w:szCs w:val="24"/>
          <w:highlight w:val="yellow"/>
        </w:rPr>
        <w:t>o minimize cell damage and probe photobleaching</w:t>
      </w:r>
      <w:r w:rsidR="00733260" w:rsidRPr="00D90DF7">
        <w:rPr>
          <w:rFonts w:ascii="Calibri" w:hAnsi="Calibri" w:cs="Calibri"/>
          <w:sz w:val="24"/>
          <w:szCs w:val="24"/>
          <w:highlight w:val="yellow"/>
        </w:rPr>
        <w:t>, a</w:t>
      </w:r>
      <w:r w:rsidR="57DE6E38" w:rsidRPr="00D90DF7">
        <w:rPr>
          <w:rFonts w:ascii="Calibri" w:hAnsi="Calibri" w:cs="Calibri"/>
          <w:sz w:val="24"/>
          <w:szCs w:val="24"/>
          <w:highlight w:val="yellow"/>
        </w:rPr>
        <w:t xml:space="preserve">djust </w:t>
      </w:r>
      <w:r w:rsidR="00733260" w:rsidRPr="00D90DF7">
        <w:rPr>
          <w:rFonts w:ascii="Calibri" w:hAnsi="Calibri" w:cs="Calibri"/>
          <w:sz w:val="24"/>
          <w:szCs w:val="24"/>
          <w:highlight w:val="yellow"/>
        </w:rPr>
        <w:t xml:space="preserve">the </w:t>
      </w:r>
      <w:r w:rsidR="71394E6B" w:rsidRPr="00D90DF7">
        <w:rPr>
          <w:rFonts w:ascii="Calibri" w:hAnsi="Calibri" w:cs="Calibri"/>
          <w:sz w:val="24"/>
          <w:szCs w:val="24"/>
          <w:highlight w:val="yellow"/>
        </w:rPr>
        <w:t>568 nm laser to 3</w:t>
      </w:r>
      <w:r w:rsidR="00733260" w:rsidRPr="00D90DF7">
        <w:rPr>
          <w:rFonts w:ascii="Calibri" w:hAnsi="Calibri" w:cs="Calibri"/>
          <w:sz w:val="24"/>
          <w:szCs w:val="24"/>
          <w:highlight w:val="yellow"/>
        </w:rPr>
        <w:t>%–</w:t>
      </w:r>
      <w:r w:rsidR="71394E6B" w:rsidRPr="00D90DF7">
        <w:rPr>
          <w:rFonts w:ascii="Calibri" w:hAnsi="Calibri" w:cs="Calibri"/>
          <w:sz w:val="24"/>
          <w:szCs w:val="24"/>
          <w:highlight w:val="yellow"/>
        </w:rPr>
        <w:t xml:space="preserve">5% potency. </w:t>
      </w:r>
    </w:p>
    <w:p w14:paraId="3B284297" w14:textId="658BC3BB" w:rsidR="13FD23F3" w:rsidRPr="00D90DF7" w:rsidRDefault="13FD23F3" w:rsidP="00D90DF7">
      <w:pPr>
        <w:pStyle w:val="ListParagraph"/>
        <w:spacing w:after="0" w:line="240" w:lineRule="auto"/>
        <w:ind w:left="0"/>
        <w:jc w:val="both"/>
        <w:rPr>
          <w:rFonts w:ascii="Calibri" w:hAnsi="Calibri" w:cs="Calibri"/>
          <w:sz w:val="24"/>
          <w:szCs w:val="24"/>
          <w:highlight w:val="yellow"/>
        </w:rPr>
      </w:pPr>
    </w:p>
    <w:p w14:paraId="3A4C17B4" w14:textId="66F44C5D" w:rsidR="00100135" w:rsidRPr="00D90DF7" w:rsidRDefault="0050609C"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highlight w:val="yellow"/>
        </w:rPr>
        <w:t xml:space="preserve">Adjust the image acquisition settings in the software to a resolution of 1024 x 1024 pixels. </w:t>
      </w:r>
      <w:r w:rsidRPr="00D90DF7">
        <w:rPr>
          <w:rFonts w:ascii="Calibri" w:hAnsi="Calibri" w:cs="Calibri"/>
          <w:sz w:val="24"/>
          <w:szCs w:val="24"/>
        </w:rPr>
        <w:t>The system uses a hybrid detector operating at 600 Hz, with an average of 2.</w:t>
      </w:r>
    </w:p>
    <w:p w14:paraId="5A55DD39" w14:textId="77777777" w:rsidR="0050609C" w:rsidRPr="00D90DF7" w:rsidRDefault="0050609C" w:rsidP="00D90DF7">
      <w:pPr>
        <w:pStyle w:val="ListParagraph"/>
        <w:spacing w:after="0" w:line="240" w:lineRule="auto"/>
        <w:ind w:left="0"/>
        <w:jc w:val="both"/>
        <w:rPr>
          <w:rFonts w:ascii="Calibri" w:hAnsi="Calibri" w:cs="Calibri"/>
          <w:sz w:val="24"/>
          <w:szCs w:val="24"/>
        </w:rPr>
      </w:pPr>
    </w:p>
    <w:p w14:paraId="45917E4F" w14:textId="7BE8BC8A" w:rsidR="24DFCB1D" w:rsidRPr="00D90DF7" w:rsidRDefault="0785A191"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Adjust</w:t>
      </w:r>
      <w:r w:rsidR="004E6A01" w:rsidRPr="00D90DF7">
        <w:rPr>
          <w:rFonts w:ascii="Calibri" w:hAnsi="Calibri" w:cs="Calibri"/>
          <w:sz w:val="24"/>
          <w:szCs w:val="24"/>
          <w:highlight w:val="yellow"/>
        </w:rPr>
        <w:t xml:space="preserve"> t</w:t>
      </w:r>
      <w:r w:rsidR="192E8BA6" w:rsidRPr="00D90DF7">
        <w:rPr>
          <w:rFonts w:ascii="Calibri" w:hAnsi="Calibri" w:cs="Calibri"/>
          <w:sz w:val="24"/>
          <w:szCs w:val="24"/>
          <w:highlight w:val="yellow"/>
        </w:rPr>
        <w:t xml:space="preserve">he spectral ranges </w:t>
      </w:r>
      <w:r w:rsidR="00473118" w:rsidRPr="00D90DF7">
        <w:rPr>
          <w:rFonts w:ascii="Calibri" w:hAnsi="Calibri" w:cs="Calibri"/>
          <w:sz w:val="24"/>
          <w:szCs w:val="24"/>
          <w:highlight w:val="yellow"/>
        </w:rPr>
        <w:t xml:space="preserve">between </w:t>
      </w:r>
      <w:r w:rsidR="192E8BA6" w:rsidRPr="00D90DF7">
        <w:rPr>
          <w:rFonts w:ascii="Calibri" w:hAnsi="Calibri" w:cs="Calibri"/>
          <w:sz w:val="24"/>
          <w:szCs w:val="24"/>
          <w:highlight w:val="yellow"/>
        </w:rPr>
        <w:t>478</w:t>
      </w:r>
      <w:r w:rsidR="008F019C" w:rsidRPr="00D90DF7">
        <w:rPr>
          <w:rFonts w:ascii="Calibri" w:hAnsi="Calibri" w:cs="Calibri"/>
          <w:sz w:val="24"/>
          <w:szCs w:val="24"/>
          <w:highlight w:val="yellow"/>
        </w:rPr>
        <w:t>–</w:t>
      </w:r>
      <w:r w:rsidR="192E8BA6" w:rsidRPr="00D90DF7">
        <w:rPr>
          <w:rFonts w:ascii="Calibri" w:hAnsi="Calibri" w:cs="Calibri"/>
          <w:sz w:val="24"/>
          <w:szCs w:val="24"/>
          <w:highlight w:val="yellow"/>
        </w:rPr>
        <w:t>494 nm</w:t>
      </w:r>
      <w:r w:rsidR="749DDBF3" w:rsidRPr="00D90DF7">
        <w:rPr>
          <w:rFonts w:ascii="Calibri" w:hAnsi="Calibri" w:cs="Calibri"/>
          <w:sz w:val="24"/>
          <w:szCs w:val="24"/>
          <w:highlight w:val="yellow"/>
        </w:rPr>
        <w:t xml:space="preserve"> </w:t>
      </w:r>
      <w:r w:rsidR="704D1F90" w:rsidRPr="00D90DF7">
        <w:rPr>
          <w:rFonts w:ascii="Calibri" w:hAnsi="Calibri" w:cs="Calibri"/>
          <w:sz w:val="24"/>
          <w:szCs w:val="24"/>
          <w:highlight w:val="yellow"/>
        </w:rPr>
        <w:t>(</w:t>
      </w:r>
      <w:r w:rsidR="16EE548C" w:rsidRPr="00D90DF7">
        <w:rPr>
          <w:rFonts w:ascii="Calibri" w:hAnsi="Calibri" w:cs="Calibri"/>
          <w:sz w:val="24"/>
          <w:szCs w:val="24"/>
          <w:highlight w:val="yellow"/>
        </w:rPr>
        <w:t xml:space="preserve">green </w:t>
      </w:r>
      <w:r w:rsidR="25B43781" w:rsidRPr="00D90DF7">
        <w:rPr>
          <w:rFonts w:ascii="Calibri" w:hAnsi="Calibri" w:cs="Calibri"/>
          <w:sz w:val="24"/>
          <w:szCs w:val="24"/>
          <w:highlight w:val="yellow"/>
        </w:rPr>
        <w:t>emission for</w:t>
      </w:r>
      <w:r w:rsidR="704D1F90" w:rsidRPr="00D90DF7">
        <w:rPr>
          <w:rFonts w:ascii="Calibri" w:hAnsi="Calibri" w:cs="Calibri"/>
          <w:sz w:val="24"/>
          <w:szCs w:val="24"/>
          <w:highlight w:val="yellow"/>
        </w:rPr>
        <w:t xml:space="preserve"> LDs</w:t>
      </w:r>
      <w:r w:rsidR="3E7F37C9" w:rsidRPr="00D90DF7">
        <w:rPr>
          <w:rFonts w:ascii="Calibri" w:hAnsi="Calibri" w:cs="Calibri"/>
          <w:sz w:val="24"/>
          <w:szCs w:val="24"/>
          <w:highlight w:val="yellow"/>
        </w:rPr>
        <w:t xml:space="preserve">) and </w:t>
      </w:r>
      <w:r w:rsidR="02FC168D" w:rsidRPr="00D90DF7">
        <w:rPr>
          <w:rFonts w:ascii="Calibri" w:hAnsi="Calibri" w:cs="Calibri"/>
          <w:sz w:val="24"/>
          <w:szCs w:val="24"/>
          <w:highlight w:val="yellow"/>
        </w:rPr>
        <w:t>600</w:t>
      </w:r>
      <w:r w:rsidR="008F019C" w:rsidRPr="00D90DF7">
        <w:rPr>
          <w:rFonts w:ascii="Calibri" w:hAnsi="Calibri" w:cs="Calibri"/>
          <w:sz w:val="24"/>
          <w:szCs w:val="24"/>
          <w:highlight w:val="yellow"/>
        </w:rPr>
        <w:t>–</w:t>
      </w:r>
      <w:r w:rsidR="24A48601" w:rsidRPr="00D90DF7">
        <w:rPr>
          <w:rFonts w:ascii="Calibri" w:hAnsi="Calibri" w:cs="Calibri"/>
          <w:sz w:val="24"/>
          <w:szCs w:val="24"/>
          <w:highlight w:val="yellow"/>
        </w:rPr>
        <w:t>625</w:t>
      </w:r>
      <w:r w:rsidR="0099009D" w:rsidRPr="00D90DF7">
        <w:rPr>
          <w:rFonts w:ascii="Calibri" w:hAnsi="Calibri" w:cs="Calibri"/>
          <w:sz w:val="24"/>
          <w:szCs w:val="24"/>
          <w:highlight w:val="yellow"/>
        </w:rPr>
        <w:t xml:space="preserve"> nm</w:t>
      </w:r>
      <w:r w:rsidR="004F1CEF" w:rsidRPr="00D90DF7">
        <w:rPr>
          <w:rFonts w:ascii="Calibri" w:hAnsi="Calibri" w:cs="Calibri"/>
          <w:sz w:val="24"/>
          <w:szCs w:val="24"/>
          <w:highlight w:val="yellow"/>
        </w:rPr>
        <w:t xml:space="preserve"> </w:t>
      </w:r>
      <w:r w:rsidR="00440C1A" w:rsidRPr="00D90DF7">
        <w:rPr>
          <w:rFonts w:ascii="Calibri" w:hAnsi="Calibri" w:cs="Calibri"/>
          <w:sz w:val="24"/>
          <w:szCs w:val="24"/>
          <w:highlight w:val="yellow"/>
        </w:rPr>
        <w:t>wavelength</w:t>
      </w:r>
      <w:r w:rsidR="24A48601" w:rsidRPr="00D90DF7">
        <w:rPr>
          <w:rFonts w:ascii="Calibri" w:hAnsi="Calibri" w:cs="Calibri"/>
          <w:sz w:val="24"/>
          <w:szCs w:val="24"/>
          <w:highlight w:val="yellow"/>
        </w:rPr>
        <w:t xml:space="preserve"> (</w:t>
      </w:r>
      <w:r w:rsidR="714695E7" w:rsidRPr="00D90DF7">
        <w:rPr>
          <w:rFonts w:ascii="Calibri" w:hAnsi="Calibri" w:cs="Calibri"/>
          <w:sz w:val="24"/>
          <w:szCs w:val="24"/>
          <w:highlight w:val="yellow"/>
        </w:rPr>
        <w:t xml:space="preserve">red </w:t>
      </w:r>
      <w:r w:rsidR="27E22084" w:rsidRPr="00D90DF7">
        <w:rPr>
          <w:rFonts w:ascii="Calibri" w:hAnsi="Calibri" w:cs="Calibri"/>
          <w:sz w:val="24"/>
          <w:szCs w:val="24"/>
          <w:highlight w:val="yellow"/>
        </w:rPr>
        <w:t>emission</w:t>
      </w:r>
      <w:r w:rsidR="714695E7" w:rsidRPr="00D90DF7">
        <w:rPr>
          <w:rFonts w:ascii="Calibri" w:hAnsi="Calibri" w:cs="Calibri"/>
          <w:sz w:val="24"/>
          <w:szCs w:val="24"/>
          <w:highlight w:val="yellow"/>
        </w:rPr>
        <w:t xml:space="preserve"> </w:t>
      </w:r>
      <w:r w:rsidR="21EAAC7B" w:rsidRPr="00D90DF7">
        <w:rPr>
          <w:rFonts w:ascii="Calibri" w:hAnsi="Calibri" w:cs="Calibri"/>
          <w:sz w:val="24"/>
          <w:szCs w:val="24"/>
          <w:highlight w:val="yellow"/>
        </w:rPr>
        <w:t>for</w:t>
      </w:r>
      <w:r w:rsidR="59EC4C23" w:rsidRPr="00D90DF7">
        <w:rPr>
          <w:rFonts w:ascii="Calibri" w:hAnsi="Calibri" w:cs="Calibri"/>
          <w:sz w:val="24"/>
          <w:szCs w:val="24"/>
          <w:highlight w:val="yellow"/>
        </w:rPr>
        <w:t xml:space="preserve"> </w:t>
      </w:r>
      <w:proofErr w:type="spellStart"/>
      <w:r w:rsidR="59EC4C23" w:rsidRPr="00D90DF7">
        <w:rPr>
          <w:rFonts w:ascii="Calibri" w:hAnsi="Calibri" w:cs="Calibri"/>
          <w:sz w:val="24"/>
          <w:szCs w:val="24"/>
          <w:highlight w:val="yellow"/>
        </w:rPr>
        <w:t>mCherry</w:t>
      </w:r>
      <w:proofErr w:type="spellEnd"/>
      <w:r w:rsidR="59EC4C23" w:rsidRPr="00D90DF7">
        <w:rPr>
          <w:rFonts w:ascii="Calibri" w:hAnsi="Calibri" w:cs="Calibri"/>
          <w:sz w:val="24"/>
          <w:szCs w:val="24"/>
          <w:highlight w:val="yellow"/>
        </w:rPr>
        <w:t>)</w:t>
      </w:r>
      <w:r w:rsidR="41D5AFF6" w:rsidRPr="00D90DF7">
        <w:rPr>
          <w:rFonts w:ascii="Calibri" w:hAnsi="Calibri" w:cs="Calibri"/>
          <w:sz w:val="24"/>
          <w:szCs w:val="24"/>
          <w:highlight w:val="yellow"/>
        </w:rPr>
        <w:t>.</w:t>
      </w:r>
    </w:p>
    <w:p w14:paraId="1CA847B4" w14:textId="77777777" w:rsidR="00100135" w:rsidRPr="00D90DF7" w:rsidRDefault="00100135" w:rsidP="00D90DF7">
      <w:pPr>
        <w:pStyle w:val="ListParagraph"/>
        <w:spacing w:after="0" w:line="240" w:lineRule="auto"/>
        <w:ind w:left="0"/>
        <w:jc w:val="both"/>
        <w:rPr>
          <w:rFonts w:ascii="Calibri" w:hAnsi="Calibri" w:cs="Calibri"/>
          <w:sz w:val="24"/>
          <w:szCs w:val="24"/>
          <w:highlight w:val="yellow"/>
        </w:rPr>
      </w:pPr>
    </w:p>
    <w:p w14:paraId="1395DB35" w14:textId="1E0C321D" w:rsidR="00100135" w:rsidRPr="00D90DF7" w:rsidRDefault="5EA4644D"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 xml:space="preserve">Adjust </w:t>
      </w:r>
      <w:r w:rsidR="008F019C" w:rsidRPr="00D90DF7">
        <w:rPr>
          <w:rFonts w:ascii="Calibri" w:hAnsi="Calibri" w:cs="Calibri"/>
          <w:sz w:val="24"/>
          <w:szCs w:val="24"/>
          <w:highlight w:val="yellow"/>
        </w:rPr>
        <w:t xml:space="preserve">the </w:t>
      </w:r>
      <w:r w:rsidRPr="00D90DF7">
        <w:rPr>
          <w:rFonts w:ascii="Calibri" w:hAnsi="Calibri" w:cs="Calibri"/>
          <w:sz w:val="24"/>
          <w:szCs w:val="24"/>
          <w:highlight w:val="yellow"/>
        </w:rPr>
        <w:t xml:space="preserve">pinhole size to 1 Airy Unit (AU) </w:t>
      </w:r>
      <w:r w:rsidR="2DDE2D1A" w:rsidRPr="00D90DF7">
        <w:rPr>
          <w:rFonts w:ascii="Calibri" w:hAnsi="Calibri" w:cs="Calibri"/>
          <w:sz w:val="24"/>
          <w:szCs w:val="24"/>
          <w:highlight w:val="yellow"/>
        </w:rPr>
        <w:t>for</w:t>
      </w:r>
      <w:r w:rsidR="0F2FDACE" w:rsidRPr="00D90DF7">
        <w:rPr>
          <w:rFonts w:ascii="Calibri" w:hAnsi="Calibri" w:cs="Calibri"/>
          <w:sz w:val="24"/>
          <w:szCs w:val="24"/>
          <w:highlight w:val="yellow"/>
        </w:rPr>
        <w:t xml:space="preserve"> </w:t>
      </w:r>
      <w:r w:rsidR="38590A0D" w:rsidRPr="00D90DF7">
        <w:rPr>
          <w:rFonts w:ascii="Calibri" w:hAnsi="Calibri" w:cs="Calibri"/>
          <w:sz w:val="24"/>
          <w:szCs w:val="24"/>
          <w:highlight w:val="yellow"/>
        </w:rPr>
        <w:t>488 nm</w:t>
      </w:r>
      <w:r w:rsidR="47418EC3" w:rsidRPr="00D90DF7">
        <w:rPr>
          <w:rFonts w:ascii="Calibri" w:hAnsi="Calibri" w:cs="Calibri"/>
          <w:sz w:val="24"/>
          <w:szCs w:val="24"/>
          <w:highlight w:val="yellow"/>
        </w:rPr>
        <w:t xml:space="preserve"> </w:t>
      </w:r>
      <w:r w:rsidR="14144F75" w:rsidRPr="00D90DF7">
        <w:rPr>
          <w:rFonts w:ascii="Calibri" w:hAnsi="Calibri" w:cs="Calibri"/>
          <w:sz w:val="24"/>
          <w:szCs w:val="24"/>
          <w:highlight w:val="yellow"/>
        </w:rPr>
        <w:t>wavelength.</w:t>
      </w:r>
    </w:p>
    <w:p w14:paraId="75D8DB7B" w14:textId="77777777" w:rsidR="00100135" w:rsidRPr="00D90DF7" w:rsidRDefault="00100135" w:rsidP="00D90DF7">
      <w:pPr>
        <w:pStyle w:val="ListParagraph"/>
        <w:spacing w:after="0" w:line="240" w:lineRule="auto"/>
        <w:ind w:left="0"/>
        <w:jc w:val="both"/>
        <w:rPr>
          <w:rFonts w:ascii="Calibri" w:hAnsi="Calibri" w:cs="Calibri"/>
          <w:sz w:val="24"/>
          <w:szCs w:val="24"/>
          <w:highlight w:val="yellow"/>
        </w:rPr>
      </w:pPr>
    </w:p>
    <w:p w14:paraId="7D652D74" w14:textId="7D19B1F9" w:rsidR="260230A7" w:rsidRPr="00D90DF7" w:rsidRDefault="468D6DD8"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Incubate t</w:t>
      </w:r>
      <w:r w:rsidR="00473118" w:rsidRPr="00D90DF7">
        <w:rPr>
          <w:rFonts w:ascii="Calibri" w:hAnsi="Calibri" w:cs="Calibri"/>
          <w:sz w:val="24"/>
          <w:szCs w:val="24"/>
          <w:highlight w:val="yellow"/>
        </w:rPr>
        <w:t>he</w:t>
      </w:r>
      <w:r w:rsidRPr="00D90DF7">
        <w:rPr>
          <w:rFonts w:ascii="Calibri" w:hAnsi="Calibri" w:cs="Calibri"/>
          <w:sz w:val="24"/>
          <w:szCs w:val="24"/>
          <w:highlight w:val="yellow"/>
        </w:rPr>
        <w:t xml:space="preserve"> cells with 8-Br-cAMP (100 mM) to activate PKA kinase and to increase LDs degradation</w:t>
      </w:r>
      <w:r w:rsidR="260230A7" w:rsidRPr="00D90DF7">
        <w:rPr>
          <w:rFonts w:ascii="Calibri" w:hAnsi="Calibri" w:cs="Calibri"/>
          <w:sz w:val="24"/>
          <w:szCs w:val="24"/>
          <w:highlight w:val="yellow"/>
        </w:rPr>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260230A7" w:rsidRPr="00D90DF7">
        <w:rPr>
          <w:rFonts w:ascii="Calibri" w:hAnsi="Calibri" w:cs="Calibri"/>
          <w:sz w:val="24"/>
          <w:szCs w:val="24"/>
          <w:highlight w:val="yellow"/>
        </w:rPr>
        <w:instrText xml:space="preserve"> ADDIN EN.CITE </w:instrText>
      </w:r>
      <w:r w:rsidR="260230A7" w:rsidRPr="00D90DF7">
        <w:rPr>
          <w:rFonts w:ascii="Calibri" w:hAnsi="Calibri" w:cs="Calibri"/>
          <w:sz w:val="24"/>
          <w:szCs w:val="24"/>
          <w:highlight w:val="yellow"/>
        </w:rPr>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260230A7" w:rsidRPr="00D90DF7">
        <w:rPr>
          <w:rFonts w:ascii="Calibri" w:hAnsi="Calibri" w:cs="Calibri"/>
          <w:sz w:val="24"/>
          <w:szCs w:val="24"/>
          <w:highlight w:val="yellow"/>
        </w:rPr>
        <w:instrText xml:space="preserve"> ADDIN EN.CITE.DATA </w:instrText>
      </w:r>
      <w:r w:rsidR="260230A7" w:rsidRPr="00D90DF7">
        <w:rPr>
          <w:rFonts w:ascii="Calibri" w:hAnsi="Calibri" w:cs="Calibri"/>
          <w:sz w:val="24"/>
          <w:szCs w:val="24"/>
          <w:highlight w:val="yellow"/>
        </w:rPr>
      </w:r>
      <w:r w:rsidR="260230A7" w:rsidRPr="00D90DF7">
        <w:rPr>
          <w:rFonts w:ascii="Calibri" w:hAnsi="Calibri" w:cs="Calibri"/>
          <w:sz w:val="24"/>
          <w:szCs w:val="24"/>
          <w:highlight w:val="yellow"/>
        </w:rPr>
        <w:fldChar w:fldCharType="end"/>
      </w:r>
      <w:r w:rsidR="260230A7" w:rsidRPr="00D90DF7">
        <w:rPr>
          <w:rFonts w:ascii="Calibri" w:hAnsi="Calibri" w:cs="Calibri"/>
          <w:sz w:val="24"/>
          <w:szCs w:val="24"/>
          <w:highlight w:val="yellow"/>
        </w:rPr>
        <w:instrText>.</w:instrText>
      </w:r>
      <w:r w:rsidR="260230A7" w:rsidRPr="00D90DF7">
        <w:rPr>
          <w:rFonts w:ascii="Calibri" w:hAnsi="Calibri" w:cs="Calibri"/>
          <w:sz w:val="24"/>
          <w:szCs w:val="24"/>
          <w:highlight w:val="yellow"/>
        </w:rPr>
      </w:r>
      <w:r w:rsidR="260230A7" w:rsidRPr="00D90DF7">
        <w:rPr>
          <w:rFonts w:ascii="Calibri" w:hAnsi="Calibri" w:cs="Calibri"/>
          <w:sz w:val="24"/>
          <w:szCs w:val="24"/>
          <w:highlight w:val="yellow"/>
        </w:rPr>
        <w:fldChar w:fldCharType="separate"/>
      </w:r>
      <w:r w:rsidR="7ABC0CD2" w:rsidRPr="00D90DF7">
        <w:rPr>
          <w:rFonts w:ascii="Calibri" w:hAnsi="Calibri" w:cs="Calibri"/>
          <w:sz w:val="24"/>
          <w:szCs w:val="24"/>
          <w:highlight w:val="yellow"/>
          <w:vertAlign w:val="superscript"/>
        </w:rPr>
        <w:t>16</w:t>
      </w:r>
      <w:r w:rsidR="260230A7" w:rsidRPr="00D90DF7">
        <w:rPr>
          <w:rFonts w:ascii="Calibri" w:hAnsi="Calibri" w:cs="Calibri"/>
          <w:sz w:val="24"/>
          <w:szCs w:val="24"/>
          <w:highlight w:val="yellow"/>
        </w:rPr>
        <w:fldChar w:fldCharType="end"/>
      </w:r>
      <w:r w:rsidR="7ABC0CD2" w:rsidRPr="00D90DF7">
        <w:rPr>
          <w:rFonts w:ascii="Calibri" w:hAnsi="Calibri" w:cs="Calibri"/>
          <w:sz w:val="24"/>
          <w:szCs w:val="24"/>
          <w:highlight w:val="yellow"/>
        </w:rPr>
        <w:t>.</w:t>
      </w:r>
    </w:p>
    <w:p w14:paraId="17D630ED" w14:textId="054CC82B" w:rsidR="13FD23F3" w:rsidRPr="00D90DF7" w:rsidRDefault="13FD23F3" w:rsidP="00D90DF7">
      <w:pPr>
        <w:pStyle w:val="ListParagraph"/>
        <w:spacing w:after="0" w:line="240" w:lineRule="auto"/>
        <w:ind w:left="0"/>
        <w:jc w:val="both"/>
        <w:rPr>
          <w:rFonts w:ascii="Calibri" w:hAnsi="Calibri" w:cs="Calibri"/>
          <w:sz w:val="24"/>
          <w:szCs w:val="24"/>
          <w:highlight w:val="yellow"/>
        </w:rPr>
      </w:pPr>
    </w:p>
    <w:p w14:paraId="1B163396" w14:textId="7A7E6928" w:rsidR="260230A7" w:rsidRPr="00D90DF7" w:rsidRDefault="7ABC0CD2"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lastRenderedPageBreak/>
        <w:t>Capture fluorescent images at 5</w:t>
      </w:r>
      <w:r w:rsidR="00085411" w:rsidRPr="00D90DF7">
        <w:rPr>
          <w:rFonts w:ascii="Calibri" w:hAnsi="Calibri" w:cs="Calibri"/>
          <w:sz w:val="24"/>
          <w:szCs w:val="24"/>
          <w:highlight w:val="yellow"/>
        </w:rPr>
        <w:t xml:space="preserve"> min</w:t>
      </w:r>
      <w:r w:rsidRPr="00D90DF7">
        <w:rPr>
          <w:rFonts w:ascii="Calibri" w:hAnsi="Calibri" w:cs="Calibri"/>
          <w:sz w:val="24"/>
          <w:szCs w:val="24"/>
          <w:highlight w:val="yellow"/>
        </w:rPr>
        <w:t xml:space="preserve"> intervals</w:t>
      </w:r>
      <w:r w:rsidR="36E643AC" w:rsidRPr="00D90DF7">
        <w:rPr>
          <w:rFonts w:ascii="Calibri" w:hAnsi="Calibri" w:cs="Calibri"/>
          <w:sz w:val="24"/>
          <w:szCs w:val="24"/>
          <w:highlight w:val="yellow"/>
        </w:rPr>
        <w:t>, 37</w:t>
      </w:r>
      <w:r w:rsidR="00085411" w:rsidRPr="00D90DF7">
        <w:rPr>
          <w:rFonts w:ascii="Calibri" w:hAnsi="Calibri" w:cs="Calibri"/>
          <w:sz w:val="24"/>
          <w:szCs w:val="24"/>
          <w:highlight w:val="yellow"/>
        </w:rPr>
        <w:t xml:space="preserve"> </w:t>
      </w:r>
      <w:r w:rsidR="36E643AC" w:rsidRPr="00D90DF7">
        <w:rPr>
          <w:rFonts w:ascii="Calibri" w:hAnsi="Calibri" w:cs="Calibri"/>
          <w:sz w:val="24"/>
          <w:szCs w:val="24"/>
          <w:highlight w:val="yellow"/>
        </w:rPr>
        <w:t>°C</w:t>
      </w:r>
      <w:r w:rsidRPr="00D90DF7">
        <w:rPr>
          <w:rFonts w:ascii="Calibri" w:hAnsi="Calibri" w:cs="Calibri"/>
          <w:sz w:val="24"/>
          <w:szCs w:val="24"/>
          <w:highlight w:val="yellow"/>
        </w:rPr>
        <w:t xml:space="preserve"> for 60 min.</w:t>
      </w:r>
    </w:p>
    <w:p w14:paraId="29BAB28F" w14:textId="65F740CA" w:rsidR="24DFCB1D" w:rsidRPr="00D90DF7" w:rsidRDefault="24DFCB1D" w:rsidP="00D90DF7">
      <w:r w:rsidRPr="00D90DF7">
        <w:t xml:space="preserve"> </w:t>
      </w:r>
    </w:p>
    <w:p w14:paraId="0CE31E8B" w14:textId="5C4CE099" w:rsidR="24DFCB1D" w:rsidRPr="00D90DF7" w:rsidRDefault="24DFCB1D" w:rsidP="00D90DF7">
      <w:pPr>
        <w:pStyle w:val="ListParagraph"/>
        <w:numPr>
          <w:ilvl w:val="1"/>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Image </w:t>
      </w:r>
      <w:r w:rsidR="005A47CA" w:rsidRPr="00D90DF7">
        <w:rPr>
          <w:rFonts w:ascii="Calibri" w:hAnsi="Calibri" w:cs="Calibri"/>
          <w:sz w:val="24"/>
          <w:szCs w:val="24"/>
        </w:rPr>
        <w:t>a</w:t>
      </w:r>
      <w:r w:rsidRPr="00D90DF7">
        <w:rPr>
          <w:rFonts w:ascii="Calibri" w:hAnsi="Calibri" w:cs="Calibri"/>
          <w:sz w:val="24"/>
          <w:szCs w:val="24"/>
        </w:rPr>
        <w:t>nalysis</w:t>
      </w:r>
    </w:p>
    <w:p w14:paraId="2BB4A15F" w14:textId="77777777" w:rsidR="00E21A66" w:rsidRPr="00D90DF7" w:rsidRDefault="00E21A66" w:rsidP="00D90DF7">
      <w:pPr>
        <w:pStyle w:val="ListParagraph"/>
        <w:spacing w:after="0" w:line="240" w:lineRule="auto"/>
        <w:ind w:left="0"/>
        <w:jc w:val="both"/>
        <w:rPr>
          <w:rFonts w:ascii="Calibri" w:hAnsi="Calibri" w:cs="Calibri"/>
          <w:b/>
          <w:bCs/>
          <w:sz w:val="24"/>
          <w:szCs w:val="24"/>
        </w:rPr>
      </w:pPr>
    </w:p>
    <w:p w14:paraId="22023BBA" w14:textId="5DDF874D" w:rsidR="00E21A66" w:rsidRPr="00D90DF7" w:rsidRDefault="211BA5DA"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Open </w:t>
      </w:r>
      <w:r w:rsidR="00582DD6" w:rsidRPr="00D90DF7">
        <w:rPr>
          <w:rFonts w:ascii="Calibri" w:hAnsi="Calibri" w:cs="Calibri"/>
          <w:sz w:val="24"/>
          <w:szCs w:val="24"/>
        </w:rPr>
        <w:t>a stack file containing individual live image sequences </w:t>
      </w:r>
      <w:r w:rsidRPr="00D90DF7">
        <w:rPr>
          <w:rFonts w:ascii="Calibri" w:hAnsi="Calibri" w:cs="Calibri"/>
          <w:sz w:val="24"/>
          <w:szCs w:val="24"/>
        </w:rPr>
        <w:t>using ImageJ. Use ROI manager for manual cell segmentation. Save regions for the next step.</w:t>
      </w:r>
    </w:p>
    <w:p w14:paraId="67ED84D3" w14:textId="77777777" w:rsidR="0052681A" w:rsidRPr="00D90DF7" w:rsidRDefault="0052681A" w:rsidP="00D90DF7">
      <w:pPr>
        <w:pStyle w:val="ListParagraph"/>
        <w:spacing w:after="0" w:line="240" w:lineRule="auto"/>
        <w:ind w:left="0"/>
        <w:jc w:val="both"/>
        <w:rPr>
          <w:rFonts w:ascii="Calibri" w:hAnsi="Calibri" w:cs="Calibri"/>
          <w:sz w:val="24"/>
          <w:szCs w:val="24"/>
        </w:rPr>
      </w:pPr>
    </w:p>
    <w:p w14:paraId="0982C757" w14:textId="515854A6" w:rsidR="0052681A" w:rsidRPr="00D90DF7" w:rsidRDefault="211BA5DA"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rPr>
        <w:t>Open the stack file and recall saved regions for each image.</w:t>
      </w:r>
      <w:r w:rsidR="0962E6F9" w:rsidRPr="00D90DF7">
        <w:rPr>
          <w:rFonts w:ascii="Calibri" w:hAnsi="Calibri" w:cs="Calibri"/>
          <w:sz w:val="24"/>
          <w:szCs w:val="24"/>
        </w:rPr>
        <w:t xml:space="preserve"> </w:t>
      </w:r>
      <w:r w:rsidRPr="00D90DF7">
        <w:rPr>
          <w:rFonts w:ascii="Calibri" w:hAnsi="Calibri" w:cs="Calibri"/>
          <w:sz w:val="24"/>
          <w:szCs w:val="24"/>
        </w:rPr>
        <w:t>Adjust LDs channel threshold.</w:t>
      </w:r>
    </w:p>
    <w:p w14:paraId="3F8F3592" w14:textId="77777777" w:rsidR="0052681A" w:rsidRPr="00D90DF7" w:rsidRDefault="0052681A" w:rsidP="00D90DF7">
      <w:pPr>
        <w:pStyle w:val="ListParagraph"/>
        <w:spacing w:after="0" w:line="240" w:lineRule="auto"/>
        <w:ind w:left="0"/>
        <w:jc w:val="both"/>
        <w:rPr>
          <w:rFonts w:ascii="Calibri" w:hAnsi="Calibri" w:cs="Calibri"/>
          <w:sz w:val="24"/>
          <w:szCs w:val="24"/>
        </w:rPr>
      </w:pPr>
    </w:p>
    <w:p w14:paraId="5F52B9F8" w14:textId="2182AB22" w:rsidR="00412A96" w:rsidRPr="00D90DF7" w:rsidRDefault="211BA5DA"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Measure </w:t>
      </w:r>
      <w:r w:rsidR="007069C8" w:rsidRPr="00D90DF7">
        <w:rPr>
          <w:rFonts w:ascii="Calibri" w:hAnsi="Calibri" w:cs="Calibri"/>
          <w:sz w:val="24"/>
          <w:szCs w:val="24"/>
        </w:rPr>
        <w:t xml:space="preserve">the </w:t>
      </w:r>
      <w:r w:rsidRPr="00D90DF7">
        <w:rPr>
          <w:rFonts w:ascii="Calibri" w:hAnsi="Calibri" w:cs="Calibri"/>
          <w:sz w:val="24"/>
          <w:szCs w:val="24"/>
        </w:rPr>
        <w:t xml:space="preserve">total fluorescence intensity by selecting </w:t>
      </w:r>
      <w:r w:rsidRPr="00D90DF7">
        <w:rPr>
          <w:rFonts w:ascii="Calibri" w:hAnsi="Calibri" w:cs="Calibri"/>
          <w:b/>
          <w:bCs/>
          <w:sz w:val="24"/>
          <w:szCs w:val="24"/>
        </w:rPr>
        <w:t>multi-measure</w:t>
      </w:r>
      <w:r w:rsidRPr="00D90DF7">
        <w:rPr>
          <w:rFonts w:ascii="Calibri" w:hAnsi="Calibri" w:cs="Calibri"/>
          <w:sz w:val="24"/>
          <w:szCs w:val="24"/>
        </w:rPr>
        <w:t xml:space="preserve"> on </w:t>
      </w:r>
      <w:r w:rsidR="007069C8" w:rsidRPr="00D90DF7">
        <w:rPr>
          <w:rFonts w:ascii="Calibri" w:hAnsi="Calibri" w:cs="Calibri"/>
          <w:sz w:val="24"/>
          <w:szCs w:val="24"/>
        </w:rPr>
        <w:t xml:space="preserve">the </w:t>
      </w:r>
      <w:r w:rsidRPr="00D90DF7">
        <w:rPr>
          <w:rFonts w:ascii="Calibri" w:hAnsi="Calibri" w:cs="Calibri"/>
          <w:sz w:val="24"/>
          <w:szCs w:val="24"/>
        </w:rPr>
        <w:t>ROI manager.</w:t>
      </w:r>
    </w:p>
    <w:p w14:paraId="668E6ADC" w14:textId="77777777" w:rsidR="00485968" w:rsidRPr="00D90DF7" w:rsidRDefault="00485968" w:rsidP="00D90DF7"/>
    <w:p w14:paraId="6656C8AA" w14:textId="65CAF372" w:rsidR="192E8BA6" w:rsidRPr="00D90DF7" w:rsidRDefault="007069C8" w:rsidP="00D90DF7">
      <w:r w:rsidRPr="00D90DF7">
        <w:t>NOTE</w:t>
      </w:r>
      <w:r w:rsidR="2EDCB8AE" w:rsidRPr="00D90DF7">
        <w:t xml:space="preserve">: </w:t>
      </w:r>
      <w:r w:rsidR="2593AF21" w:rsidRPr="00D90DF7">
        <w:t>During autophagy, the total fluorescence intensity and the number of LDs can change significantly. Additionally, interactions between LDs and lysosomes increase during autophagy induction.</w:t>
      </w:r>
    </w:p>
    <w:p w14:paraId="78941377" w14:textId="04584ECC" w:rsidR="3C7BFCA6" w:rsidRPr="00D90DF7" w:rsidRDefault="3C7BFCA6" w:rsidP="00D90DF7">
      <w:pPr>
        <w:rPr>
          <w:highlight w:val="yellow"/>
        </w:rPr>
      </w:pPr>
    </w:p>
    <w:p w14:paraId="1CDA97F8" w14:textId="431E9459" w:rsidR="24DFCB1D" w:rsidRPr="00D90DF7" w:rsidRDefault="0F6F95C5" w:rsidP="00D90DF7">
      <w:pPr>
        <w:pStyle w:val="ListParagraph"/>
        <w:numPr>
          <w:ilvl w:val="1"/>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 xml:space="preserve">Contacts </w:t>
      </w:r>
      <w:r w:rsidR="7D4B7A57" w:rsidRPr="00D90DF7">
        <w:rPr>
          <w:rFonts w:ascii="Calibri" w:hAnsi="Calibri" w:cs="Calibri"/>
          <w:sz w:val="24"/>
          <w:szCs w:val="24"/>
          <w:highlight w:val="yellow"/>
        </w:rPr>
        <w:t xml:space="preserve">and </w:t>
      </w:r>
      <w:r w:rsidR="003876B5" w:rsidRPr="00D90DF7">
        <w:rPr>
          <w:rFonts w:ascii="Calibri" w:hAnsi="Calibri" w:cs="Calibri"/>
          <w:sz w:val="24"/>
          <w:szCs w:val="24"/>
          <w:highlight w:val="yellow"/>
        </w:rPr>
        <w:t>colocalization analysis</w:t>
      </w:r>
    </w:p>
    <w:p w14:paraId="2F227BBE" w14:textId="77777777" w:rsidR="003876B5" w:rsidRPr="00D90DF7" w:rsidRDefault="003876B5" w:rsidP="00D90DF7">
      <w:pPr>
        <w:pStyle w:val="ListParagraph"/>
        <w:spacing w:after="0" w:line="240" w:lineRule="auto"/>
        <w:ind w:left="0"/>
        <w:jc w:val="both"/>
        <w:rPr>
          <w:rFonts w:ascii="Calibri" w:hAnsi="Calibri" w:cs="Calibri"/>
          <w:b/>
          <w:bCs/>
          <w:sz w:val="24"/>
          <w:szCs w:val="24"/>
          <w:highlight w:val="yellow"/>
        </w:rPr>
      </w:pPr>
    </w:p>
    <w:p w14:paraId="59B25730" w14:textId="2AAA8284" w:rsidR="00324A52" w:rsidRPr="00D90DF7" w:rsidRDefault="35006E6F"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Perform a</w:t>
      </w:r>
      <w:r w:rsidR="1294C93B" w:rsidRPr="00D90DF7">
        <w:rPr>
          <w:rFonts w:ascii="Calibri" w:hAnsi="Calibri" w:cs="Calibri"/>
          <w:sz w:val="24"/>
          <w:szCs w:val="24"/>
          <w:highlight w:val="yellow"/>
        </w:rPr>
        <w:t xml:space="preserve"> multispectral capture </w:t>
      </w:r>
      <w:r w:rsidR="13E04E9E" w:rsidRPr="00D90DF7">
        <w:rPr>
          <w:rFonts w:ascii="Calibri" w:hAnsi="Calibri" w:cs="Calibri"/>
          <w:sz w:val="24"/>
          <w:szCs w:val="24"/>
          <w:highlight w:val="yellow"/>
        </w:rPr>
        <w:t xml:space="preserve">at </w:t>
      </w:r>
      <w:r w:rsidR="1294C93B" w:rsidRPr="00D90DF7">
        <w:rPr>
          <w:rFonts w:ascii="Calibri" w:hAnsi="Calibri" w:cs="Calibri"/>
          <w:sz w:val="24"/>
          <w:szCs w:val="24"/>
          <w:highlight w:val="yellow"/>
        </w:rPr>
        <w:t>1</w:t>
      </w:r>
      <w:r w:rsidR="000A3CD1" w:rsidRPr="00D90DF7">
        <w:rPr>
          <w:rFonts w:ascii="Calibri" w:hAnsi="Calibri" w:cs="Calibri"/>
          <w:sz w:val="24"/>
          <w:szCs w:val="24"/>
          <w:highlight w:val="yellow"/>
        </w:rPr>
        <w:t xml:space="preserve"> s</w:t>
      </w:r>
      <w:r w:rsidR="1294C93B" w:rsidRPr="00D90DF7">
        <w:rPr>
          <w:rFonts w:ascii="Calibri" w:hAnsi="Calibri" w:cs="Calibri"/>
          <w:sz w:val="24"/>
          <w:szCs w:val="24"/>
          <w:highlight w:val="yellow"/>
        </w:rPr>
        <w:t xml:space="preserve"> </w:t>
      </w:r>
      <w:r w:rsidR="13E04E9E" w:rsidRPr="00D90DF7">
        <w:rPr>
          <w:rFonts w:ascii="Calibri" w:hAnsi="Calibri" w:cs="Calibri"/>
          <w:sz w:val="24"/>
          <w:szCs w:val="24"/>
          <w:highlight w:val="yellow"/>
        </w:rPr>
        <w:t>intervals</w:t>
      </w:r>
      <w:r w:rsidR="1294C93B" w:rsidRPr="00D90DF7">
        <w:rPr>
          <w:rFonts w:ascii="Calibri" w:hAnsi="Calibri" w:cs="Calibri"/>
          <w:sz w:val="24"/>
          <w:szCs w:val="24"/>
          <w:highlight w:val="yellow"/>
        </w:rPr>
        <w:t xml:space="preserve"> for </w:t>
      </w:r>
      <w:r w:rsidR="59E91210" w:rsidRPr="00D90DF7">
        <w:rPr>
          <w:rFonts w:ascii="Calibri" w:hAnsi="Calibri" w:cs="Calibri"/>
          <w:sz w:val="24"/>
          <w:szCs w:val="24"/>
          <w:highlight w:val="yellow"/>
        </w:rPr>
        <w:t>5</w:t>
      </w:r>
      <w:r w:rsidR="1294C93B" w:rsidRPr="00D90DF7">
        <w:rPr>
          <w:rFonts w:ascii="Calibri" w:hAnsi="Calibri" w:cs="Calibri"/>
          <w:sz w:val="24"/>
          <w:szCs w:val="24"/>
          <w:highlight w:val="yellow"/>
        </w:rPr>
        <w:t xml:space="preserve"> min</w:t>
      </w:r>
      <w:r w:rsidR="00324A52" w:rsidRPr="00D90DF7">
        <w:rPr>
          <w:rFonts w:ascii="Calibri" w:hAnsi="Calibri" w:cs="Calibri"/>
          <w:sz w:val="24"/>
          <w:szCs w:val="24"/>
          <w:highlight w:val="yellow"/>
        </w:rPr>
        <w:t xml:space="preserve"> at 37</w:t>
      </w:r>
      <w:r w:rsidR="000A3CD1" w:rsidRPr="00D90DF7">
        <w:rPr>
          <w:rFonts w:ascii="Calibri" w:hAnsi="Calibri" w:cs="Calibri"/>
          <w:sz w:val="24"/>
          <w:szCs w:val="24"/>
          <w:highlight w:val="yellow"/>
        </w:rPr>
        <w:t xml:space="preserve"> </w:t>
      </w:r>
      <w:r w:rsidR="00324A52" w:rsidRPr="00D90DF7">
        <w:rPr>
          <w:rFonts w:ascii="Calibri" w:hAnsi="Calibri" w:cs="Calibri"/>
          <w:sz w:val="24"/>
          <w:szCs w:val="24"/>
          <w:highlight w:val="yellow"/>
        </w:rPr>
        <w:t>°C</w:t>
      </w:r>
      <w:r w:rsidR="1294C93B" w:rsidRPr="00D90DF7">
        <w:rPr>
          <w:rFonts w:ascii="Calibri" w:hAnsi="Calibri" w:cs="Calibri"/>
          <w:sz w:val="24"/>
          <w:szCs w:val="24"/>
          <w:highlight w:val="yellow"/>
        </w:rPr>
        <w:t>.</w:t>
      </w:r>
    </w:p>
    <w:p w14:paraId="5573942C" w14:textId="77777777" w:rsidR="0030426F" w:rsidRPr="00D90DF7" w:rsidRDefault="0030426F" w:rsidP="00D90DF7">
      <w:pPr>
        <w:pStyle w:val="ListParagraph"/>
        <w:spacing w:after="0" w:line="240" w:lineRule="auto"/>
        <w:ind w:left="0"/>
        <w:jc w:val="both"/>
        <w:rPr>
          <w:rFonts w:ascii="Calibri" w:hAnsi="Calibri" w:cs="Calibri"/>
          <w:sz w:val="24"/>
          <w:szCs w:val="24"/>
          <w:highlight w:val="yellow"/>
        </w:rPr>
      </w:pPr>
    </w:p>
    <w:p w14:paraId="5F6512F7" w14:textId="2ED4E7C6" w:rsidR="00585796" w:rsidRPr="00D90DF7" w:rsidRDefault="0072616F"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highlight w:val="yellow"/>
        </w:rPr>
        <w:t>Set t</w:t>
      </w:r>
      <w:r w:rsidR="1294C93B" w:rsidRPr="00D90DF7">
        <w:rPr>
          <w:rFonts w:ascii="Calibri" w:hAnsi="Calibri" w:cs="Calibri"/>
          <w:sz w:val="24"/>
          <w:szCs w:val="24"/>
          <w:highlight w:val="yellow"/>
        </w:rPr>
        <w:t>he multiline argon gas laser to 10% potency, with the 488 nm laser line at 0.1</w:t>
      </w:r>
      <w:r w:rsidR="000A3CD1" w:rsidRPr="00D90DF7">
        <w:rPr>
          <w:rFonts w:ascii="Calibri" w:hAnsi="Calibri" w:cs="Calibri"/>
          <w:sz w:val="24"/>
          <w:szCs w:val="24"/>
          <w:highlight w:val="yellow"/>
        </w:rPr>
        <w:t>%–</w:t>
      </w:r>
      <w:r w:rsidR="1294C93B" w:rsidRPr="00D90DF7">
        <w:rPr>
          <w:rFonts w:ascii="Calibri" w:hAnsi="Calibri" w:cs="Calibri"/>
          <w:sz w:val="24"/>
          <w:szCs w:val="24"/>
          <w:highlight w:val="yellow"/>
        </w:rPr>
        <w:t xml:space="preserve">0.5% working power to minimize cell damage and probe photobleaching. </w:t>
      </w:r>
      <w:r w:rsidR="61149329" w:rsidRPr="00D90DF7">
        <w:rPr>
          <w:rFonts w:ascii="Calibri" w:hAnsi="Calibri" w:cs="Calibri"/>
          <w:sz w:val="24"/>
          <w:szCs w:val="24"/>
        </w:rPr>
        <w:t xml:space="preserve">Adjust </w:t>
      </w:r>
      <w:r w:rsidR="1294C93B" w:rsidRPr="00D90DF7">
        <w:rPr>
          <w:rFonts w:ascii="Calibri" w:hAnsi="Calibri" w:cs="Calibri"/>
          <w:sz w:val="24"/>
          <w:szCs w:val="24"/>
        </w:rPr>
        <w:t>568 nm laser to 3</w:t>
      </w:r>
      <w:r w:rsidR="00323917" w:rsidRPr="00D90DF7">
        <w:rPr>
          <w:rFonts w:ascii="Calibri" w:hAnsi="Calibri" w:cs="Calibri"/>
          <w:sz w:val="24"/>
          <w:szCs w:val="24"/>
        </w:rPr>
        <w:t>%–</w:t>
      </w:r>
      <w:r w:rsidR="1294C93B" w:rsidRPr="00D90DF7">
        <w:rPr>
          <w:rFonts w:ascii="Calibri" w:hAnsi="Calibri" w:cs="Calibri"/>
          <w:sz w:val="24"/>
          <w:szCs w:val="24"/>
        </w:rPr>
        <w:t>5% potency</w:t>
      </w:r>
      <w:r w:rsidR="79E81CC1" w:rsidRPr="00D90DF7">
        <w:rPr>
          <w:rFonts w:ascii="Calibri" w:hAnsi="Calibri" w:cs="Calibri"/>
          <w:sz w:val="24"/>
          <w:szCs w:val="24"/>
        </w:rPr>
        <w:t>.</w:t>
      </w:r>
    </w:p>
    <w:p w14:paraId="45833FE8" w14:textId="77777777" w:rsidR="00323917" w:rsidRPr="00D90DF7" w:rsidRDefault="00323917" w:rsidP="00D90DF7">
      <w:pPr>
        <w:pStyle w:val="ListParagraph"/>
        <w:spacing w:after="0" w:line="240" w:lineRule="auto"/>
        <w:ind w:left="0"/>
        <w:jc w:val="both"/>
        <w:rPr>
          <w:rFonts w:ascii="Calibri" w:hAnsi="Calibri" w:cs="Calibri"/>
          <w:sz w:val="24"/>
          <w:szCs w:val="24"/>
          <w:highlight w:val="yellow"/>
        </w:rPr>
      </w:pPr>
    </w:p>
    <w:p w14:paraId="7ECAE484" w14:textId="64B3F8B9" w:rsidR="00A5781A" w:rsidRPr="00D90DF7" w:rsidRDefault="00061EF7"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Click on</w:t>
      </w:r>
      <w:r w:rsidR="192E8BA6" w:rsidRPr="00D90DF7">
        <w:rPr>
          <w:rFonts w:ascii="Calibri" w:hAnsi="Calibri" w:cs="Calibri"/>
          <w:sz w:val="24"/>
          <w:szCs w:val="24"/>
          <w:highlight w:val="yellow"/>
        </w:rPr>
        <w:t xml:space="preserve"> </w:t>
      </w:r>
      <w:proofErr w:type="spellStart"/>
      <w:r w:rsidR="192E8BA6" w:rsidRPr="00D90DF7">
        <w:rPr>
          <w:rFonts w:ascii="Calibri" w:hAnsi="Calibri" w:cs="Calibri"/>
          <w:b/>
          <w:bCs/>
          <w:sz w:val="24"/>
          <w:szCs w:val="24"/>
          <w:highlight w:val="yellow"/>
        </w:rPr>
        <w:t>ComDet</w:t>
      </w:r>
      <w:proofErr w:type="spellEnd"/>
      <w:r w:rsidR="192E8BA6" w:rsidRPr="00D90DF7">
        <w:rPr>
          <w:rFonts w:ascii="Calibri" w:hAnsi="Calibri" w:cs="Calibri"/>
          <w:b/>
          <w:bCs/>
          <w:sz w:val="24"/>
          <w:szCs w:val="24"/>
          <w:highlight w:val="yellow"/>
        </w:rPr>
        <w:t xml:space="preserve"> V</w:t>
      </w:r>
      <w:r w:rsidR="192E8BA6" w:rsidRPr="00D90DF7">
        <w:rPr>
          <w:rFonts w:ascii="Calibri" w:hAnsi="Calibri" w:cs="Calibri"/>
          <w:sz w:val="24"/>
          <w:szCs w:val="24"/>
          <w:highlight w:val="yellow"/>
        </w:rPr>
        <w:t xml:space="preserve">: </w:t>
      </w:r>
      <w:r w:rsidR="192E8BA6" w:rsidRPr="00D90DF7">
        <w:rPr>
          <w:rFonts w:ascii="Calibri" w:hAnsi="Calibri" w:cs="Calibri"/>
          <w:b/>
          <w:bCs/>
          <w:sz w:val="24"/>
          <w:szCs w:val="24"/>
          <w:highlight w:val="yellow"/>
        </w:rPr>
        <w:t xml:space="preserve">Plugins </w:t>
      </w:r>
      <w:r w:rsidRPr="00D90DF7">
        <w:rPr>
          <w:rFonts w:ascii="Calibri" w:hAnsi="Calibri" w:cs="Calibri"/>
          <w:sz w:val="24"/>
          <w:szCs w:val="24"/>
          <w:highlight w:val="yellow"/>
        </w:rPr>
        <w:t xml:space="preserve">&lt; </w:t>
      </w:r>
      <w:proofErr w:type="spellStart"/>
      <w:r w:rsidR="192E8BA6" w:rsidRPr="00D90DF7">
        <w:rPr>
          <w:rFonts w:ascii="Calibri" w:hAnsi="Calibri" w:cs="Calibri"/>
          <w:b/>
          <w:bCs/>
          <w:sz w:val="24"/>
          <w:szCs w:val="24"/>
          <w:highlight w:val="yellow"/>
        </w:rPr>
        <w:t>ComDet</w:t>
      </w:r>
      <w:proofErr w:type="spellEnd"/>
      <w:r w:rsidR="192E8BA6" w:rsidRPr="00D90DF7">
        <w:rPr>
          <w:rFonts w:ascii="Calibri" w:hAnsi="Calibri" w:cs="Calibri"/>
          <w:b/>
          <w:bCs/>
          <w:sz w:val="24"/>
          <w:szCs w:val="24"/>
          <w:highlight w:val="yellow"/>
        </w:rPr>
        <w:t xml:space="preserve"> V 0.5.3</w:t>
      </w:r>
      <w:r w:rsidR="192E8BA6" w:rsidRPr="00D90DF7">
        <w:rPr>
          <w:rFonts w:ascii="Calibri" w:hAnsi="Calibri" w:cs="Calibri"/>
          <w:sz w:val="24"/>
          <w:szCs w:val="24"/>
          <w:highlight w:val="yellow"/>
        </w:rPr>
        <w:t xml:space="preserve"> </w:t>
      </w:r>
      <w:r w:rsidRPr="00D90DF7">
        <w:rPr>
          <w:rFonts w:ascii="Calibri" w:hAnsi="Calibri" w:cs="Calibri"/>
          <w:sz w:val="24"/>
          <w:szCs w:val="24"/>
          <w:highlight w:val="yellow"/>
        </w:rPr>
        <w:t xml:space="preserve">&lt; </w:t>
      </w:r>
      <w:r w:rsidR="192E8BA6" w:rsidRPr="00D90DF7">
        <w:rPr>
          <w:rFonts w:ascii="Calibri" w:hAnsi="Calibri" w:cs="Calibri"/>
          <w:b/>
          <w:bCs/>
          <w:sz w:val="24"/>
          <w:szCs w:val="24"/>
          <w:highlight w:val="yellow"/>
        </w:rPr>
        <w:t>Detect Particles</w:t>
      </w:r>
      <w:r w:rsidR="192E8BA6" w:rsidRPr="00D90DF7">
        <w:rPr>
          <w:rFonts w:ascii="Calibri" w:hAnsi="Calibri" w:cs="Calibri"/>
          <w:sz w:val="24"/>
          <w:szCs w:val="24"/>
          <w:highlight w:val="yellow"/>
        </w:rPr>
        <w:t>. Define the minimum distance</w:t>
      </w:r>
      <w:r w:rsidR="003069E0" w:rsidRPr="00D90DF7">
        <w:rPr>
          <w:rFonts w:ascii="Calibri" w:hAnsi="Calibri" w:cs="Calibri"/>
          <w:sz w:val="24"/>
          <w:szCs w:val="24"/>
          <w:highlight w:val="yellow"/>
        </w:rPr>
        <w:t xml:space="preserve"> </w:t>
      </w:r>
      <w:r w:rsidR="192E8BA6" w:rsidRPr="00D90DF7">
        <w:rPr>
          <w:rFonts w:ascii="Calibri" w:hAnsi="Calibri" w:cs="Calibri"/>
          <w:sz w:val="24"/>
          <w:szCs w:val="24"/>
          <w:highlight w:val="yellow"/>
        </w:rPr>
        <w:t>that points must have to be considered colocalized.</w:t>
      </w:r>
    </w:p>
    <w:p w14:paraId="2FB486E8" w14:textId="77777777" w:rsidR="0030426F" w:rsidRPr="00D90DF7" w:rsidRDefault="0030426F" w:rsidP="00D90DF7">
      <w:pPr>
        <w:pStyle w:val="ListParagraph"/>
        <w:spacing w:after="0" w:line="240" w:lineRule="auto"/>
        <w:ind w:left="0"/>
        <w:jc w:val="both"/>
        <w:rPr>
          <w:rFonts w:ascii="Calibri" w:hAnsi="Calibri" w:cs="Calibri"/>
          <w:sz w:val="24"/>
          <w:szCs w:val="24"/>
          <w:highlight w:val="yellow"/>
        </w:rPr>
      </w:pPr>
    </w:p>
    <w:p w14:paraId="52F72809" w14:textId="2BF576F0" w:rsidR="24DFCB1D" w:rsidRPr="00D90DF7" w:rsidRDefault="192E8BA6"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highlight w:val="yellow"/>
        </w:rPr>
        <w:t xml:space="preserve">Choose the parameters that define the particle, such as its size </w:t>
      </w:r>
      <w:r w:rsidR="093E8626" w:rsidRPr="00D90DF7">
        <w:rPr>
          <w:rFonts w:ascii="Calibri" w:hAnsi="Calibri" w:cs="Calibri"/>
          <w:sz w:val="24"/>
          <w:szCs w:val="24"/>
          <w:highlight w:val="yellow"/>
        </w:rPr>
        <w:t>(</w:t>
      </w:r>
      <w:r w:rsidR="093E8626" w:rsidRPr="00D90DF7">
        <w:rPr>
          <w:rFonts w:ascii="Calibri" w:eastAsia="Symbol" w:hAnsi="Calibri" w:cs="Calibri"/>
          <w:sz w:val="24"/>
          <w:szCs w:val="24"/>
          <w:highlight w:val="yellow"/>
        </w:rPr>
        <w:t>m</w:t>
      </w:r>
      <w:r w:rsidR="093E8626" w:rsidRPr="00D90DF7">
        <w:rPr>
          <w:rFonts w:ascii="Calibri" w:hAnsi="Calibri" w:cs="Calibri"/>
          <w:sz w:val="24"/>
          <w:szCs w:val="24"/>
          <w:highlight w:val="yellow"/>
        </w:rPr>
        <w:t xml:space="preserve">m or pixels unit) </w:t>
      </w:r>
      <w:r w:rsidRPr="00D90DF7">
        <w:rPr>
          <w:rFonts w:ascii="Calibri" w:hAnsi="Calibri" w:cs="Calibri"/>
          <w:sz w:val="24"/>
          <w:szCs w:val="24"/>
          <w:highlight w:val="yellow"/>
        </w:rPr>
        <w:t xml:space="preserve">and threshold, for both channels independently. </w:t>
      </w:r>
      <w:r w:rsidRPr="00D90DF7">
        <w:rPr>
          <w:rFonts w:ascii="Calibri" w:hAnsi="Calibri" w:cs="Calibri"/>
          <w:sz w:val="24"/>
          <w:szCs w:val="24"/>
        </w:rPr>
        <w:t>A summary will be provided with the number of particles in each channel for each time and the corresponding colocalization percentage, which can be exported to Excel</w:t>
      </w:r>
      <w:r w:rsidR="00685288" w:rsidRPr="00D90DF7">
        <w:rPr>
          <w:rFonts w:ascii="Calibri" w:hAnsi="Calibri" w:cs="Calibri"/>
          <w:sz w:val="24"/>
          <w:szCs w:val="24"/>
        </w:rPr>
        <w:t xml:space="preserve"> </w:t>
      </w:r>
      <w:r w:rsidR="0088006D" w:rsidRPr="00D90DF7">
        <w:rPr>
          <w:rFonts w:ascii="Calibri" w:hAnsi="Calibri" w:cs="Calibri"/>
          <w:sz w:val="24"/>
          <w:szCs w:val="24"/>
        </w:rPr>
        <w:t xml:space="preserve">(see </w:t>
      </w:r>
      <w:r w:rsidR="00B547BA" w:rsidRPr="00D90DF7">
        <w:rPr>
          <w:rFonts w:ascii="Calibri" w:hAnsi="Calibri" w:cs="Calibri"/>
          <w:b/>
          <w:bCs/>
          <w:sz w:val="24"/>
          <w:szCs w:val="24"/>
        </w:rPr>
        <w:t>Supplementary File 1</w:t>
      </w:r>
      <w:r w:rsidR="0088006D" w:rsidRPr="00D90DF7">
        <w:rPr>
          <w:rFonts w:ascii="Calibri" w:hAnsi="Calibri" w:cs="Calibri"/>
          <w:sz w:val="24"/>
          <w:szCs w:val="24"/>
        </w:rPr>
        <w:t>)</w:t>
      </w:r>
      <w:r w:rsidRPr="00D90DF7">
        <w:rPr>
          <w:rFonts w:ascii="Calibri" w:hAnsi="Calibri" w:cs="Calibri"/>
          <w:sz w:val="24"/>
          <w:szCs w:val="24"/>
        </w:rPr>
        <w:t>.</w:t>
      </w:r>
    </w:p>
    <w:p w14:paraId="426DB0DC" w14:textId="7F8E4058" w:rsidR="24DFCB1D" w:rsidRPr="00D90DF7" w:rsidRDefault="24DFCB1D" w:rsidP="00D90DF7">
      <w:pPr>
        <w:rPr>
          <w:highlight w:val="yellow"/>
        </w:rPr>
      </w:pPr>
      <w:r w:rsidRPr="00D90DF7">
        <w:rPr>
          <w:highlight w:val="yellow"/>
        </w:rPr>
        <w:t xml:space="preserve"> </w:t>
      </w:r>
    </w:p>
    <w:p w14:paraId="7764AE7A" w14:textId="3FA55DA3" w:rsidR="00585796" w:rsidRPr="00D90DF7" w:rsidRDefault="24DFCB1D" w:rsidP="00D90DF7">
      <w:r w:rsidRPr="00D90DF7">
        <w:t>NOTE</w:t>
      </w:r>
      <w:r w:rsidR="4658A1B8" w:rsidRPr="00D90DF7">
        <w:t>:</w:t>
      </w:r>
      <w:r w:rsidRPr="00D90DF7">
        <w:t xml:space="preserve"> </w:t>
      </w:r>
      <w:proofErr w:type="spellStart"/>
      <w:r w:rsidR="00313CFD" w:rsidRPr="00D90DF7">
        <w:t>ComDet</w:t>
      </w:r>
      <w:proofErr w:type="spellEnd"/>
      <w:r w:rsidR="00313CFD" w:rsidRPr="00D90DF7">
        <w:t xml:space="preserve"> V </w:t>
      </w:r>
      <w:r w:rsidRPr="00D90DF7">
        <w:t xml:space="preserve">plugin is recommended for organelles with an </w:t>
      </w:r>
      <w:r w:rsidR="00582DD6" w:rsidRPr="00D90DF7">
        <w:t xml:space="preserve">oval </w:t>
      </w:r>
      <w:r w:rsidRPr="00D90DF7">
        <w:t>shape, such as lipid droplets, endosomes, peroxisomes, or lysosomes. It is not recommended for colocalization with organelles like mitochondria.</w:t>
      </w:r>
      <w:r w:rsidR="00C802E9" w:rsidRPr="00D90DF7">
        <w:t xml:space="preserve"> </w:t>
      </w:r>
      <w:r w:rsidR="00585796" w:rsidRPr="00D90DF7">
        <w:t>The "</w:t>
      </w:r>
      <w:proofErr w:type="spellStart"/>
      <w:r w:rsidR="00585796" w:rsidRPr="00D90DF7">
        <w:t>ComDet</w:t>
      </w:r>
      <w:proofErr w:type="spellEnd"/>
      <w:r w:rsidR="00585796" w:rsidRPr="00D90DF7">
        <w:t xml:space="preserve"> V" plugin (ImageJ FIJI distribution) allows </w:t>
      </w:r>
      <w:r w:rsidR="00582DD6" w:rsidRPr="00D90DF7">
        <w:t>temporal colocalization to be analyzed </w:t>
      </w:r>
      <w:r w:rsidR="00585796" w:rsidRPr="00D90DF7">
        <w:t>through particle analysis. To install it in Fiji, copy the URL http://sites.imagej.net/Ekatrukha/, go to Help</w:t>
      </w:r>
      <w:r w:rsidR="00E73A49" w:rsidRPr="00D90DF7">
        <w:t xml:space="preserve">, </w:t>
      </w:r>
      <w:r w:rsidR="00585796" w:rsidRPr="00D90DF7">
        <w:t xml:space="preserve">Update, select </w:t>
      </w:r>
      <w:r w:rsidR="00585796" w:rsidRPr="00D90DF7">
        <w:rPr>
          <w:b/>
          <w:bCs/>
        </w:rPr>
        <w:t>Manage update sites – Add update site</w:t>
      </w:r>
      <w:r w:rsidR="00585796" w:rsidRPr="00D90DF7">
        <w:t xml:space="preserve"> and paste the URL. Apply the changes; it is recommended </w:t>
      </w:r>
      <w:r w:rsidR="00645229" w:rsidRPr="00D90DF7">
        <w:t>to use </w:t>
      </w:r>
      <w:r w:rsidR="00585796" w:rsidRPr="00D90DF7">
        <w:t>two channels. If there are more channels, separate them and rejoin using Merge.</w:t>
      </w:r>
    </w:p>
    <w:p w14:paraId="336CD3FE" w14:textId="77777777" w:rsidR="00400395" w:rsidRPr="00D90DF7" w:rsidRDefault="00400395" w:rsidP="00D90DF7">
      <w:pPr>
        <w:rPr>
          <w:bCs/>
          <w:highlight w:val="yellow"/>
        </w:rPr>
      </w:pPr>
    </w:p>
    <w:p w14:paraId="1B924B1A" w14:textId="3E1AFEEB" w:rsidR="24DFCB1D" w:rsidRPr="00D90DF7" w:rsidRDefault="24DFCB1D" w:rsidP="00D90DF7">
      <w:pPr>
        <w:pStyle w:val="ListParagraph"/>
        <w:numPr>
          <w:ilvl w:val="1"/>
          <w:numId w:val="13"/>
        </w:numPr>
        <w:spacing w:after="0" w:line="240" w:lineRule="auto"/>
        <w:ind w:left="0" w:firstLine="0"/>
        <w:jc w:val="both"/>
        <w:rPr>
          <w:rFonts w:ascii="Calibri" w:hAnsi="Calibri" w:cs="Calibri"/>
          <w:bCs/>
          <w:sz w:val="24"/>
          <w:szCs w:val="24"/>
          <w:highlight w:val="yellow"/>
        </w:rPr>
      </w:pPr>
      <w:r w:rsidRPr="00D90DF7">
        <w:rPr>
          <w:rFonts w:ascii="Calibri" w:hAnsi="Calibri" w:cs="Calibri"/>
          <w:bCs/>
          <w:sz w:val="24"/>
          <w:szCs w:val="24"/>
          <w:highlight w:val="yellow"/>
        </w:rPr>
        <w:t xml:space="preserve">Dynamic </w:t>
      </w:r>
      <w:r w:rsidR="002B46F9" w:rsidRPr="00D90DF7">
        <w:rPr>
          <w:rFonts w:ascii="Calibri" w:hAnsi="Calibri" w:cs="Calibri"/>
          <w:bCs/>
          <w:sz w:val="24"/>
          <w:szCs w:val="24"/>
          <w:highlight w:val="yellow"/>
        </w:rPr>
        <w:t>m</w:t>
      </w:r>
      <w:r w:rsidRPr="00D90DF7">
        <w:rPr>
          <w:rFonts w:ascii="Calibri" w:hAnsi="Calibri" w:cs="Calibri"/>
          <w:bCs/>
          <w:sz w:val="24"/>
          <w:szCs w:val="24"/>
          <w:highlight w:val="yellow"/>
        </w:rPr>
        <w:t>ovement of LDs</w:t>
      </w:r>
    </w:p>
    <w:p w14:paraId="317E235C" w14:textId="77777777" w:rsidR="00CC6BB5" w:rsidRPr="00D90DF7" w:rsidRDefault="00CC6BB5" w:rsidP="00D90DF7">
      <w:pPr>
        <w:pStyle w:val="ListParagraph"/>
        <w:spacing w:after="0" w:line="240" w:lineRule="auto"/>
        <w:ind w:left="0"/>
        <w:jc w:val="both"/>
        <w:rPr>
          <w:rFonts w:ascii="Calibri" w:hAnsi="Calibri" w:cs="Calibri"/>
          <w:b/>
          <w:sz w:val="24"/>
          <w:szCs w:val="24"/>
          <w:highlight w:val="yellow"/>
        </w:rPr>
      </w:pPr>
    </w:p>
    <w:p w14:paraId="6D2A1870" w14:textId="002B4382" w:rsidR="00CC6BB5" w:rsidRPr="00D90DF7" w:rsidRDefault="24DFCB1D"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Define regions of interest (ROI</w:t>
      </w:r>
      <w:r w:rsidR="0D7A56A7" w:rsidRPr="00D90DF7">
        <w:rPr>
          <w:rFonts w:ascii="Calibri" w:hAnsi="Calibri" w:cs="Calibri"/>
          <w:sz w:val="24"/>
          <w:szCs w:val="24"/>
          <w:highlight w:val="yellow"/>
        </w:rPr>
        <w:t>s</w:t>
      </w:r>
      <w:r w:rsidRPr="00D90DF7">
        <w:rPr>
          <w:rFonts w:ascii="Calibri" w:hAnsi="Calibri" w:cs="Calibri"/>
          <w:sz w:val="24"/>
          <w:szCs w:val="24"/>
          <w:highlight w:val="yellow"/>
        </w:rPr>
        <w:t>)</w:t>
      </w:r>
      <w:r w:rsidR="3D9E0EE5" w:rsidRPr="00D90DF7">
        <w:rPr>
          <w:rFonts w:ascii="Calibri" w:hAnsi="Calibri" w:cs="Calibri"/>
          <w:sz w:val="24"/>
          <w:szCs w:val="24"/>
          <w:highlight w:val="yellow"/>
        </w:rPr>
        <w:t xml:space="preserve"> for beads and the cells and save them</w:t>
      </w:r>
      <w:r w:rsidRPr="00D90DF7">
        <w:rPr>
          <w:rFonts w:ascii="Calibri" w:hAnsi="Calibri" w:cs="Calibri"/>
          <w:sz w:val="24"/>
          <w:szCs w:val="24"/>
          <w:highlight w:val="yellow"/>
        </w:rPr>
        <w:t>.</w:t>
      </w:r>
      <w:r w:rsidR="3C7BFCA6" w:rsidRPr="00D90DF7">
        <w:rPr>
          <w:rFonts w:ascii="Calibri" w:hAnsi="Calibri" w:cs="Calibri"/>
          <w:sz w:val="24"/>
          <w:szCs w:val="24"/>
          <w:highlight w:val="yellow"/>
        </w:rPr>
        <w:t xml:space="preserve"> </w:t>
      </w:r>
      <w:r w:rsidRPr="00D90DF7">
        <w:rPr>
          <w:rFonts w:ascii="Calibri" w:hAnsi="Calibri" w:cs="Calibri"/>
          <w:sz w:val="24"/>
          <w:szCs w:val="24"/>
          <w:highlight w:val="yellow"/>
        </w:rPr>
        <w:t xml:space="preserve">Go to plugins and select </w:t>
      </w:r>
      <w:r w:rsidRPr="00D90DF7">
        <w:rPr>
          <w:rFonts w:ascii="Calibri" w:hAnsi="Calibri" w:cs="Calibri"/>
          <w:b/>
          <w:bCs/>
          <w:sz w:val="24"/>
          <w:szCs w:val="24"/>
          <w:highlight w:val="yellow"/>
        </w:rPr>
        <w:t>Tracking</w:t>
      </w:r>
      <w:r w:rsidRPr="00D90DF7">
        <w:rPr>
          <w:rFonts w:ascii="Calibri" w:hAnsi="Calibri" w:cs="Calibri"/>
          <w:sz w:val="24"/>
          <w:szCs w:val="24"/>
          <w:highlight w:val="yellow"/>
        </w:rPr>
        <w:t xml:space="preserve"> and </w:t>
      </w:r>
      <w:proofErr w:type="spellStart"/>
      <w:r w:rsidRPr="00D90DF7">
        <w:rPr>
          <w:rFonts w:ascii="Calibri" w:hAnsi="Calibri" w:cs="Calibri"/>
          <w:b/>
          <w:bCs/>
          <w:sz w:val="24"/>
          <w:szCs w:val="24"/>
          <w:highlight w:val="yellow"/>
        </w:rPr>
        <w:t>TrackMate</w:t>
      </w:r>
      <w:proofErr w:type="spellEnd"/>
      <w:r w:rsidRPr="00D90DF7">
        <w:rPr>
          <w:rFonts w:ascii="Calibri" w:hAnsi="Calibri" w:cs="Calibri"/>
          <w:sz w:val="24"/>
          <w:szCs w:val="24"/>
          <w:highlight w:val="yellow"/>
        </w:rPr>
        <w:t>.</w:t>
      </w:r>
    </w:p>
    <w:p w14:paraId="04082C63" w14:textId="77777777" w:rsidR="00CC6BB5" w:rsidRPr="00D90DF7" w:rsidRDefault="00CC6BB5" w:rsidP="00D90DF7">
      <w:pPr>
        <w:pStyle w:val="ListParagraph"/>
        <w:spacing w:after="0" w:line="240" w:lineRule="auto"/>
        <w:ind w:left="0"/>
        <w:jc w:val="both"/>
        <w:rPr>
          <w:rFonts w:ascii="Calibri" w:hAnsi="Calibri" w:cs="Calibri"/>
          <w:sz w:val="24"/>
          <w:szCs w:val="24"/>
          <w:highlight w:val="yellow"/>
        </w:rPr>
      </w:pPr>
    </w:p>
    <w:p w14:paraId="13B9A4CF" w14:textId="0239FE17" w:rsidR="00CC6BB5" w:rsidRPr="00D90DF7" w:rsidRDefault="4D3CB5A6"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lastRenderedPageBreak/>
        <w:t xml:space="preserve">Open </w:t>
      </w:r>
      <w:proofErr w:type="spellStart"/>
      <w:r w:rsidRPr="00D90DF7">
        <w:rPr>
          <w:rFonts w:ascii="Calibri" w:hAnsi="Calibri" w:cs="Calibri"/>
          <w:b/>
          <w:bCs/>
          <w:sz w:val="24"/>
          <w:szCs w:val="24"/>
          <w:highlight w:val="yellow"/>
        </w:rPr>
        <w:t>TrackMate</w:t>
      </w:r>
      <w:proofErr w:type="spellEnd"/>
      <w:r w:rsidRPr="00D90DF7">
        <w:rPr>
          <w:rFonts w:ascii="Calibri" w:hAnsi="Calibri" w:cs="Calibri"/>
          <w:sz w:val="24"/>
          <w:szCs w:val="24"/>
          <w:highlight w:val="yellow"/>
        </w:rPr>
        <w:t xml:space="preserve">. </w:t>
      </w:r>
      <w:r w:rsidR="24DFCB1D" w:rsidRPr="00D90DF7">
        <w:rPr>
          <w:rFonts w:ascii="Calibri" w:hAnsi="Calibri" w:cs="Calibri"/>
          <w:sz w:val="24"/>
          <w:szCs w:val="24"/>
        </w:rPr>
        <w:t xml:space="preserve">The </w:t>
      </w:r>
      <w:r w:rsidR="00645229" w:rsidRPr="00D90DF7">
        <w:rPr>
          <w:rFonts w:ascii="Calibri" w:hAnsi="Calibri" w:cs="Calibri"/>
          <w:sz w:val="24"/>
          <w:szCs w:val="24"/>
        </w:rPr>
        <w:t>plugin's first window provides information about the time intervals at which the images are captured and the image resolution</w:t>
      </w:r>
      <w:r w:rsidR="00645229" w:rsidRPr="00D90DF7">
        <w:rPr>
          <w:rFonts w:ascii="Calibri" w:hAnsi="Calibri" w:cs="Calibri"/>
          <w:sz w:val="24"/>
          <w:szCs w:val="24"/>
          <w:highlight w:val="yellow"/>
        </w:rPr>
        <w:t xml:space="preserve">. To confirm time intervals without making changes, </w:t>
      </w:r>
      <w:r w:rsidR="002B46F9" w:rsidRPr="00D90DF7">
        <w:rPr>
          <w:rFonts w:ascii="Calibri" w:hAnsi="Calibri" w:cs="Calibri"/>
          <w:sz w:val="24"/>
          <w:szCs w:val="24"/>
          <w:highlight w:val="yellow"/>
        </w:rPr>
        <w:t>click on</w:t>
      </w:r>
      <w:r w:rsidR="00645229" w:rsidRPr="00D90DF7">
        <w:rPr>
          <w:rFonts w:ascii="Calibri" w:hAnsi="Calibri" w:cs="Calibri"/>
          <w:sz w:val="24"/>
          <w:szCs w:val="24"/>
          <w:highlight w:val="yellow"/>
        </w:rPr>
        <w:t xml:space="preserve"> </w:t>
      </w:r>
      <w:r w:rsidR="00645229" w:rsidRPr="00D90DF7">
        <w:rPr>
          <w:rFonts w:ascii="Calibri" w:hAnsi="Calibri" w:cs="Calibri"/>
          <w:b/>
          <w:bCs/>
          <w:sz w:val="24"/>
          <w:szCs w:val="24"/>
          <w:highlight w:val="yellow"/>
        </w:rPr>
        <w:t>NEXT</w:t>
      </w:r>
      <w:r w:rsidR="00645229" w:rsidRPr="00D90DF7">
        <w:rPr>
          <w:rFonts w:ascii="Calibri" w:hAnsi="Calibri" w:cs="Calibri"/>
          <w:sz w:val="24"/>
          <w:szCs w:val="24"/>
          <w:highlight w:val="yellow"/>
        </w:rPr>
        <w:t>.</w:t>
      </w:r>
    </w:p>
    <w:p w14:paraId="4FDB4FB6" w14:textId="77777777" w:rsidR="006C6A87" w:rsidRPr="00D90DF7" w:rsidRDefault="006C6A87" w:rsidP="00D90DF7">
      <w:pPr>
        <w:pStyle w:val="ListParagraph"/>
        <w:spacing w:after="0" w:line="240" w:lineRule="auto"/>
        <w:ind w:left="0"/>
        <w:jc w:val="both"/>
        <w:rPr>
          <w:rFonts w:ascii="Calibri" w:hAnsi="Calibri" w:cs="Calibri"/>
          <w:sz w:val="24"/>
          <w:szCs w:val="24"/>
          <w:highlight w:val="yellow"/>
        </w:rPr>
      </w:pPr>
    </w:p>
    <w:p w14:paraId="46E42345" w14:textId="2DE084B2" w:rsidR="00FA21A7" w:rsidRPr="00D90DF7" w:rsidRDefault="24DFCB1D" w:rsidP="00D90DF7">
      <w:pPr>
        <w:pStyle w:val="ListParagraph"/>
        <w:numPr>
          <w:ilvl w:val="2"/>
          <w:numId w:val="13"/>
        </w:numPr>
        <w:spacing w:after="0" w:line="240" w:lineRule="auto"/>
        <w:ind w:left="0" w:firstLine="0"/>
        <w:jc w:val="both"/>
        <w:rPr>
          <w:rFonts w:ascii="Calibri" w:eastAsiaTheme="majorEastAsia" w:hAnsi="Calibri" w:cs="Calibri"/>
          <w:sz w:val="24"/>
          <w:szCs w:val="24"/>
          <w:highlight w:val="yellow"/>
        </w:rPr>
      </w:pPr>
      <w:r w:rsidRPr="00D90DF7">
        <w:rPr>
          <w:rFonts w:ascii="Calibri" w:eastAsiaTheme="majorEastAsia" w:hAnsi="Calibri" w:cs="Calibri"/>
          <w:sz w:val="24"/>
          <w:szCs w:val="24"/>
          <w:highlight w:val="yellow"/>
        </w:rPr>
        <w:t xml:space="preserve">Select </w:t>
      </w:r>
      <w:proofErr w:type="spellStart"/>
      <w:r w:rsidRPr="00D90DF7">
        <w:rPr>
          <w:rFonts w:ascii="Calibri" w:eastAsiaTheme="majorEastAsia" w:hAnsi="Calibri" w:cs="Calibri"/>
          <w:b/>
          <w:bCs/>
          <w:sz w:val="24"/>
          <w:szCs w:val="24"/>
          <w:highlight w:val="yellow"/>
        </w:rPr>
        <w:t>LoG</w:t>
      </w:r>
      <w:proofErr w:type="spellEnd"/>
      <w:r w:rsidRPr="00D90DF7">
        <w:rPr>
          <w:rFonts w:ascii="Calibri" w:eastAsiaTheme="majorEastAsia" w:hAnsi="Calibri" w:cs="Calibri"/>
          <w:b/>
          <w:bCs/>
          <w:sz w:val="24"/>
          <w:szCs w:val="24"/>
          <w:highlight w:val="yellow"/>
        </w:rPr>
        <w:t xml:space="preserve"> detector</w:t>
      </w:r>
      <w:r w:rsidRPr="00D90DF7">
        <w:rPr>
          <w:rFonts w:ascii="Calibri" w:eastAsiaTheme="majorEastAsia" w:hAnsi="Calibri" w:cs="Calibri"/>
          <w:sz w:val="24"/>
          <w:szCs w:val="24"/>
          <w:highlight w:val="yellow"/>
        </w:rPr>
        <w:t xml:space="preserve"> and then </w:t>
      </w:r>
      <w:r w:rsidRPr="00D90DF7">
        <w:rPr>
          <w:rFonts w:ascii="Calibri" w:eastAsiaTheme="majorEastAsia" w:hAnsi="Calibri" w:cs="Calibri"/>
          <w:b/>
          <w:bCs/>
          <w:sz w:val="24"/>
          <w:szCs w:val="24"/>
          <w:highlight w:val="yellow"/>
        </w:rPr>
        <w:t>NEXT</w:t>
      </w:r>
      <w:r w:rsidR="00645229" w:rsidRPr="00D90DF7">
        <w:rPr>
          <w:rFonts w:ascii="Calibri" w:eastAsiaTheme="majorEastAsia" w:hAnsi="Calibri" w:cs="Calibri"/>
          <w:sz w:val="24"/>
          <w:szCs w:val="24"/>
          <w:highlight w:val="yellow"/>
        </w:rPr>
        <w:t xml:space="preserve">. </w:t>
      </w:r>
      <w:r w:rsidR="009F79C0" w:rsidRPr="00D90DF7">
        <w:rPr>
          <w:rFonts w:ascii="Calibri" w:eastAsiaTheme="majorEastAsia" w:hAnsi="Calibri" w:cs="Calibri"/>
          <w:sz w:val="24"/>
          <w:szCs w:val="24"/>
          <w:highlight w:val="yellow"/>
        </w:rPr>
        <w:t xml:space="preserve">In the </w:t>
      </w:r>
      <w:proofErr w:type="spellStart"/>
      <w:r w:rsidRPr="00D90DF7">
        <w:rPr>
          <w:rFonts w:ascii="Calibri" w:eastAsiaTheme="majorEastAsia" w:hAnsi="Calibri" w:cs="Calibri"/>
          <w:b/>
          <w:bCs/>
          <w:sz w:val="24"/>
          <w:szCs w:val="24"/>
          <w:highlight w:val="yellow"/>
        </w:rPr>
        <w:t>LoG</w:t>
      </w:r>
      <w:proofErr w:type="spellEnd"/>
      <w:r w:rsidRPr="00D90DF7">
        <w:rPr>
          <w:rFonts w:ascii="Calibri" w:eastAsiaTheme="majorEastAsia" w:hAnsi="Calibri" w:cs="Calibri"/>
          <w:b/>
          <w:bCs/>
          <w:sz w:val="24"/>
          <w:szCs w:val="24"/>
          <w:highlight w:val="yellow"/>
        </w:rPr>
        <w:t xml:space="preserve"> Detector Configuration</w:t>
      </w:r>
      <w:r w:rsidR="009F79C0" w:rsidRPr="00D90DF7">
        <w:rPr>
          <w:rFonts w:ascii="Calibri" w:eastAsiaTheme="majorEastAsia" w:hAnsi="Calibri" w:cs="Calibri"/>
          <w:sz w:val="24"/>
          <w:szCs w:val="24"/>
          <w:highlight w:val="yellow"/>
        </w:rPr>
        <w:t>, f</w:t>
      </w:r>
      <w:r w:rsidRPr="00D90DF7">
        <w:rPr>
          <w:rFonts w:ascii="Calibri" w:eastAsiaTheme="majorEastAsia" w:hAnsi="Calibri" w:cs="Calibri"/>
          <w:sz w:val="24"/>
          <w:szCs w:val="24"/>
          <w:highlight w:val="yellow"/>
        </w:rPr>
        <w:t>ilter particles according to their diameter, from 0.8</w:t>
      </w:r>
      <w:r w:rsidR="000F10FD" w:rsidRPr="00D90DF7">
        <w:rPr>
          <w:rFonts w:ascii="Calibri" w:eastAsiaTheme="majorEastAsia" w:hAnsi="Calibri" w:cs="Calibri"/>
          <w:sz w:val="24"/>
          <w:szCs w:val="24"/>
          <w:highlight w:val="yellow"/>
        </w:rPr>
        <w:t>–</w:t>
      </w:r>
      <w:r w:rsidRPr="00D90DF7">
        <w:rPr>
          <w:rFonts w:ascii="Calibri" w:eastAsiaTheme="majorEastAsia" w:hAnsi="Calibri" w:cs="Calibri"/>
          <w:sz w:val="24"/>
          <w:szCs w:val="24"/>
          <w:highlight w:val="yellow"/>
        </w:rPr>
        <w:t>1.0 microns</w:t>
      </w:r>
      <w:r w:rsidR="009F79C0" w:rsidRPr="00D90DF7">
        <w:rPr>
          <w:rFonts w:ascii="Calibri" w:eastAsiaTheme="majorEastAsia" w:hAnsi="Calibri" w:cs="Calibri"/>
          <w:sz w:val="24"/>
          <w:szCs w:val="24"/>
          <w:highlight w:val="yellow"/>
        </w:rPr>
        <w:t>,</w:t>
      </w:r>
      <w:r w:rsidR="213FC329" w:rsidRPr="00D90DF7">
        <w:rPr>
          <w:rFonts w:ascii="Calibri" w:eastAsiaTheme="majorEastAsia" w:hAnsi="Calibri" w:cs="Calibri"/>
          <w:sz w:val="24"/>
          <w:szCs w:val="24"/>
          <w:highlight w:val="yellow"/>
        </w:rPr>
        <w:t xml:space="preserve"> and s</w:t>
      </w:r>
      <w:r w:rsidR="3C7BFCA6" w:rsidRPr="00D90DF7">
        <w:rPr>
          <w:rFonts w:ascii="Calibri" w:eastAsiaTheme="majorEastAsia" w:hAnsi="Calibri" w:cs="Calibri"/>
          <w:sz w:val="24"/>
          <w:szCs w:val="24"/>
          <w:highlight w:val="yellow"/>
        </w:rPr>
        <w:t>et</w:t>
      </w:r>
      <w:r w:rsidRPr="00D90DF7">
        <w:rPr>
          <w:rFonts w:ascii="Calibri" w:eastAsiaTheme="majorEastAsia" w:hAnsi="Calibri" w:cs="Calibri"/>
          <w:sz w:val="24"/>
          <w:szCs w:val="24"/>
          <w:highlight w:val="yellow"/>
        </w:rPr>
        <w:t xml:space="preserve"> an appropriate threshold.</w:t>
      </w:r>
      <w:r w:rsidR="3C7BFCA6" w:rsidRPr="00D90DF7">
        <w:rPr>
          <w:rFonts w:ascii="Calibri" w:eastAsiaTheme="majorEastAsia" w:hAnsi="Calibri" w:cs="Calibri"/>
          <w:sz w:val="24"/>
          <w:szCs w:val="24"/>
          <w:highlight w:val="yellow"/>
        </w:rPr>
        <w:t xml:space="preserve"> </w:t>
      </w:r>
      <w:r w:rsidRPr="00D90DF7">
        <w:rPr>
          <w:rFonts w:ascii="Calibri" w:eastAsiaTheme="majorEastAsia" w:hAnsi="Calibri" w:cs="Calibri"/>
          <w:sz w:val="24"/>
          <w:szCs w:val="24"/>
          <w:highlight w:val="yellow"/>
        </w:rPr>
        <w:t xml:space="preserve">Perform a </w:t>
      </w:r>
      <w:r w:rsidRPr="00D90DF7">
        <w:rPr>
          <w:rFonts w:ascii="Calibri" w:eastAsiaTheme="majorEastAsia" w:hAnsi="Calibri" w:cs="Calibri"/>
          <w:b/>
          <w:bCs/>
          <w:sz w:val="24"/>
          <w:szCs w:val="24"/>
          <w:highlight w:val="yellow"/>
        </w:rPr>
        <w:t xml:space="preserve">Preview </w:t>
      </w:r>
      <w:r w:rsidRPr="00D90DF7">
        <w:rPr>
          <w:rFonts w:ascii="Calibri" w:eastAsiaTheme="majorEastAsia" w:hAnsi="Calibri" w:cs="Calibri"/>
          <w:sz w:val="24"/>
          <w:szCs w:val="24"/>
          <w:highlight w:val="yellow"/>
        </w:rPr>
        <w:t xml:space="preserve">to confirm </w:t>
      </w:r>
      <w:r w:rsidR="00A028CE" w:rsidRPr="00D90DF7">
        <w:rPr>
          <w:rFonts w:ascii="Calibri" w:eastAsiaTheme="majorEastAsia" w:hAnsi="Calibri" w:cs="Calibri"/>
          <w:sz w:val="24"/>
          <w:szCs w:val="24"/>
          <w:highlight w:val="yellow"/>
        </w:rPr>
        <w:t xml:space="preserve">the </w:t>
      </w:r>
      <w:r w:rsidR="00C42ECA" w:rsidRPr="00D90DF7">
        <w:rPr>
          <w:rFonts w:ascii="Calibri" w:eastAsiaTheme="majorEastAsia" w:hAnsi="Calibri" w:cs="Calibri"/>
          <w:sz w:val="24"/>
          <w:szCs w:val="24"/>
          <w:highlight w:val="yellow"/>
        </w:rPr>
        <w:t>proper parameters</w:t>
      </w:r>
      <w:r w:rsidR="00A028CE" w:rsidRPr="00D90DF7">
        <w:rPr>
          <w:rFonts w:ascii="Calibri" w:eastAsiaTheme="majorEastAsia" w:hAnsi="Calibri" w:cs="Calibri"/>
          <w:sz w:val="24"/>
          <w:szCs w:val="24"/>
          <w:highlight w:val="yellow"/>
        </w:rPr>
        <w:t>, and </w:t>
      </w:r>
      <w:r w:rsidR="004F2372" w:rsidRPr="00D90DF7">
        <w:rPr>
          <w:rFonts w:ascii="Calibri" w:eastAsiaTheme="majorEastAsia" w:hAnsi="Calibri" w:cs="Calibri"/>
          <w:sz w:val="24"/>
          <w:szCs w:val="24"/>
          <w:highlight w:val="yellow"/>
        </w:rPr>
        <w:t>click on</w:t>
      </w:r>
      <w:r w:rsidRPr="00D90DF7">
        <w:rPr>
          <w:rFonts w:ascii="Calibri" w:eastAsiaTheme="majorEastAsia" w:hAnsi="Calibri" w:cs="Calibri"/>
          <w:sz w:val="24"/>
          <w:szCs w:val="24"/>
          <w:highlight w:val="yellow"/>
        </w:rPr>
        <w:t xml:space="preserve"> </w:t>
      </w:r>
      <w:r w:rsidRPr="00D90DF7">
        <w:rPr>
          <w:rFonts w:ascii="Calibri" w:eastAsiaTheme="majorEastAsia" w:hAnsi="Calibri" w:cs="Calibri"/>
          <w:b/>
          <w:bCs/>
          <w:sz w:val="24"/>
          <w:szCs w:val="24"/>
          <w:highlight w:val="yellow"/>
        </w:rPr>
        <w:t>NEXT</w:t>
      </w:r>
      <w:r w:rsidR="00B20239" w:rsidRPr="00D90DF7">
        <w:rPr>
          <w:rFonts w:ascii="Calibri" w:eastAsiaTheme="majorEastAsia" w:hAnsi="Calibri" w:cs="Calibri"/>
          <w:sz w:val="24"/>
          <w:szCs w:val="24"/>
          <w:highlight w:val="yellow"/>
        </w:rPr>
        <w:t>.</w:t>
      </w:r>
    </w:p>
    <w:p w14:paraId="2F6596DD" w14:textId="3C68391A" w:rsidR="3C7BFCA6" w:rsidRPr="00D90DF7" w:rsidRDefault="3C7BFCA6" w:rsidP="00D90DF7">
      <w:pPr>
        <w:pStyle w:val="ListParagraph"/>
        <w:spacing w:after="0" w:line="240" w:lineRule="auto"/>
        <w:ind w:left="0"/>
        <w:jc w:val="both"/>
        <w:rPr>
          <w:rFonts w:ascii="Calibri" w:hAnsi="Calibri" w:cs="Calibri"/>
          <w:sz w:val="24"/>
          <w:szCs w:val="24"/>
          <w:highlight w:val="yellow"/>
        </w:rPr>
      </w:pPr>
    </w:p>
    <w:p w14:paraId="0A1DF1C7" w14:textId="016AEC46" w:rsidR="00EF75D6" w:rsidRPr="00D90DF7" w:rsidRDefault="6BB49C7F"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 xml:space="preserve">Set </w:t>
      </w:r>
      <w:r w:rsidR="00B20239" w:rsidRPr="00D90DF7">
        <w:rPr>
          <w:rFonts w:ascii="Calibri" w:hAnsi="Calibri" w:cs="Calibri"/>
          <w:sz w:val="24"/>
          <w:szCs w:val="24"/>
          <w:highlight w:val="yellow"/>
        </w:rPr>
        <w:t>the initial Threshold</w:t>
      </w:r>
      <w:r w:rsidR="00C42ECA" w:rsidRPr="00D90DF7">
        <w:rPr>
          <w:rFonts w:ascii="Calibri" w:hAnsi="Calibri" w:cs="Calibri"/>
          <w:sz w:val="24"/>
          <w:szCs w:val="24"/>
          <w:highlight w:val="yellow"/>
        </w:rPr>
        <w:t>, a quality threshold that limits</w:t>
      </w:r>
      <w:r w:rsidR="00B20239" w:rsidRPr="00D90DF7">
        <w:rPr>
          <w:rFonts w:ascii="Calibri" w:hAnsi="Calibri" w:cs="Calibri"/>
          <w:sz w:val="24"/>
          <w:szCs w:val="24"/>
          <w:highlight w:val="yellow"/>
        </w:rPr>
        <w:t xml:space="preserve"> the number of spots to be analyzed</w:t>
      </w:r>
      <w:r w:rsidR="00B20239" w:rsidRPr="00D90DF7">
        <w:rPr>
          <w:rFonts w:ascii="Calibri" w:hAnsi="Calibri" w:cs="Calibri"/>
          <w:sz w:val="24"/>
          <w:szCs w:val="24"/>
        </w:rPr>
        <w:t>. This</w:t>
      </w:r>
      <w:r w:rsidR="343E50FA" w:rsidRPr="00D90DF7">
        <w:rPr>
          <w:rFonts w:ascii="Calibri" w:hAnsi="Calibri" w:cs="Calibri"/>
          <w:sz w:val="24"/>
          <w:szCs w:val="24"/>
        </w:rPr>
        <w:t xml:space="preserve"> is required when</w:t>
      </w:r>
      <w:r w:rsidR="24DFCB1D" w:rsidRPr="00D90DF7">
        <w:rPr>
          <w:rFonts w:ascii="Calibri" w:hAnsi="Calibri" w:cs="Calibri"/>
          <w:sz w:val="24"/>
          <w:szCs w:val="24"/>
        </w:rPr>
        <w:t xml:space="preserve"> </w:t>
      </w:r>
      <w:r w:rsidR="000F1559" w:rsidRPr="00D90DF7">
        <w:rPr>
          <w:rFonts w:ascii="Calibri" w:hAnsi="Calibri" w:cs="Calibri"/>
          <w:sz w:val="24"/>
          <w:szCs w:val="24"/>
        </w:rPr>
        <w:t xml:space="preserve">following many spots </w:t>
      </w:r>
      <w:r w:rsidR="00383E55" w:rsidRPr="00D90DF7">
        <w:rPr>
          <w:rFonts w:ascii="Calibri" w:hAnsi="Calibri" w:cs="Calibri"/>
          <w:sz w:val="24"/>
          <w:szCs w:val="24"/>
        </w:rPr>
        <w:t>on the plane, which</w:t>
      </w:r>
      <w:r w:rsidR="000F1559" w:rsidRPr="00D90DF7">
        <w:rPr>
          <w:rFonts w:ascii="Calibri" w:hAnsi="Calibri" w:cs="Calibri"/>
          <w:sz w:val="24"/>
          <w:szCs w:val="24"/>
        </w:rPr>
        <w:t xml:space="preserve"> is challenging</w:t>
      </w:r>
      <w:r w:rsidR="24DFCB1D" w:rsidRPr="00D90DF7">
        <w:rPr>
          <w:rFonts w:ascii="Calibri" w:hAnsi="Calibri" w:cs="Calibri"/>
          <w:sz w:val="24"/>
          <w:szCs w:val="24"/>
        </w:rPr>
        <w:t>. Do not use the filter</w:t>
      </w:r>
      <w:r w:rsidR="00B20239" w:rsidRPr="00D90DF7">
        <w:rPr>
          <w:rFonts w:ascii="Calibri" w:hAnsi="Calibri" w:cs="Calibri"/>
          <w:sz w:val="24"/>
          <w:szCs w:val="24"/>
        </w:rPr>
        <w:t xml:space="preserve">; </w:t>
      </w:r>
      <w:r w:rsidR="00B20239" w:rsidRPr="00D90DF7">
        <w:rPr>
          <w:rFonts w:ascii="Calibri" w:hAnsi="Calibri" w:cs="Calibri"/>
          <w:sz w:val="24"/>
          <w:szCs w:val="24"/>
          <w:highlight w:val="yellow"/>
        </w:rPr>
        <w:t>press</w:t>
      </w:r>
      <w:r w:rsidR="24DFCB1D" w:rsidRPr="00D90DF7">
        <w:rPr>
          <w:rFonts w:ascii="Calibri" w:hAnsi="Calibri" w:cs="Calibri"/>
          <w:sz w:val="24"/>
          <w:szCs w:val="24"/>
          <w:highlight w:val="yellow"/>
        </w:rPr>
        <w:t xml:space="preserve"> </w:t>
      </w:r>
      <w:r w:rsidR="24DFCB1D" w:rsidRPr="00D90DF7">
        <w:rPr>
          <w:rFonts w:ascii="Calibri" w:hAnsi="Calibri" w:cs="Calibri"/>
          <w:b/>
          <w:bCs/>
          <w:sz w:val="24"/>
          <w:szCs w:val="24"/>
          <w:highlight w:val="yellow"/>
        </w:rPr>
        <w:t xml:space="preserve">NEXT </w:t>
      </w:r>
      <w:r w:rsidR="24DFCB1D" w:rsidRPr="00D90DF7">
        <w:rPr>
          <w:rFonts w:ascii="Calibri" w:hAnsi="Calibri" w:cs="Calibri"/>
          <w:sz w:val="24"/>
          <w:szCs w:val="24"/>
          <w:highlight w:val="yellow"/>
        </w:rPr>
        <w:t>without changing the parameters.</w:t>
      </w:r>
    </w:p>
    <w:p w14:paraId="161B282C" w14:textId="77777777" w:rsidR="00EF75D6" w:rsidRPr="00D90DF7" w:rsidRDefault="00EF75D6" w:rsidP="00D90DF7">
      <w:pPr>
        <w:pStyle w:val="ListParagraph"/>
        <w:spacing w:after="0" w:line="240" w:lineRule="auto"/>
        <w:ind w:left="0"/>
        <w:jc w:val="both"/>
        <w:rPr>
          <w:rFonts w:ascii="Calibri" w:hAnsi="Calibri" w:cs="Calibri"/>
          <w:sz w:val="24"/>
          <w:szCs w:val="24"/>
          <w:highlight w:val="yellow"/>
        </w:rPr>
      </w:pPr>
    </w:p>
    <w:p w14:paraId="538EB247" w14:textId="42AADBCE" w:rsidR="00EF75D6" w:rsidRPr="00D90DF7" w:rsidRDefault="24DFCB1D"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 xml:space="preserve">Select a View: Choose </w:t>
      </w:r>
      <w:proofErr w:type="spellStart"/>
      <w:r w:rsidRPr="00D90DF7">
        <w:rPr>
          <w:rFonts w:ascii="Calibri" w:hAnsi="Calibri" w:cs="Calibri"/>
          <w:b/>
          <w:bCs/>
          <w:sz w:val="24"/>
          <w:szCs w:val="24"/>
          <w:highlight w:val="yellow"/>
        </w:rPr>
        <w:t>HyperStack</w:t>
      </w:r>
      <w:proofErr w:type="spellEnd"/>
      <w:r w:rsidRPr="00D90DF7">
        <w:rPr>
          <w:rFonts w:ascii="Calibri" w:hAnsi="Calibri" w:cs="Calibri"/>
          <w:b/>
          <w:bCs/>
          <w:sz w:val="24"/>
          <w:szCs w:val="24"/>
          <w:highlight w:val="yellow"/>
        </w:rPr>
        <w:t xml:space="preserve"> Displayer</w:t>
      </w:r>
      <w:r w:rsidRPr="00D90DF7">
        <w:rPr>
          <w:rFonts w:ascii="Calibri" w:hAnsi="Calibri" w:cs="Calibri"/>
          <w:sz w:val="24"/>
          <w:szCs w:val="24"/>
          <w:highlight w:val="yellow"/>
        </w:rPr>
        <w:t xml:space="preserve"> and </w:t>
      </w:r>
      <w:r w:rsidR="000F10FD" w:rsidRPr="00D90DF7">
        <w:rPr>
          <w:rFonts w:ascii="Calibri" w:hAnsi="Calibri" w:cs="Calibri"/>
          <w:sz w:val="24"/>
          <w:szCs w:val="24"/>
          <w:highlight w:val="yellow"/>
        </w:rPr>
        <w:t xml:space="preserve">click on </w:t>
      </w:r>
      <w:r w:rsidR="00A06427" w:rsidRPr="00D90DF7">
        <w:rPr>
          <w:rFonts w:ascii="Calibri" w:hAnsi="Calibri" w:cs="Calibri"/>
          <w:b/>
          <w:bCs/>
          <w:sz w:val="24"/>
          <w:szCs w:val="24"/>
          <w:highlight w:val="yellow"/>
        </w:rPr>
        <w:t>NEXT</w:t>
      </w:r>
      <w:r w:rsidR="00A06427" w:rsidRPr="00D90DF7">
        <w:rPr>
          <w:rFonts w:ascii="Calibri" w:hAnsi="Calibri" w:cs="Calibri"/>
          <w:sz w:val="24"/>
          <w:szCs w:val="24"/>
          <w:highlight w:val="yellow"/>
        </w:rPr>
        <w:t>.</w:t>
      </w:r>
      <w:r w:rsidR="2D324A26" w:rsidRPr="00D90DF7">
        <w:rPr>
          <w:rFonts w:ascii="Calibri" w:hAnsi="Calibri" w:cs="Calibri"/>
          <w:sz w:val="24"/>
          <w:szCs w:val="24"/>
          <w:highlight w:val="yellow"/>
        </w:rPr>
        <w:t xml:space="preserve"> </w:t>
      </w:r>
    </w:p>
    <w:p w14:paraId="4E620A21" w14:textId="05BD2235" w:rsidR="00EF75D6" w:rsidRPr="00D90DF7" w:rsidRDefault="00EF75D6" w:rsidP="00D90DF7">
      <w:pPr>
        <w:pStyle w:val="ListParagraph"/>
        <w:spacing w:after="0" w:line="240" w:lineRule="auto"/>
        <w:ind w:left="0"/>
        <w:jc w:val="both"/>
        <w:rPr>
          <w:rFonts w:ascii="Calibri" w:hAnsi="Calibri" w:cs="Calibri"/>
          <w:sz w:val="24"/>
          <w:szCs w:val="24"/>
          <w:highlight w:val="yellow"/>
        </w:rPr>
      </w:pPr>
    </w:p>
    <w:p w14:paraId="6650662A" w14:textId="53BD7DB2" w:rsidR="00EF75D6" w:rsidRPr="00D90DF7" w:rsidRDefault="00BA7371"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Select</w:t>
      </w:r>
      <w:r w:rsidR="24DFCB1D" w:rsidRPr="00D90DF7">
        <w:rPr>
          <w:rFonts w:ascii="Calibri" w:hAnsi="Calibri" w:cs="Calibri"/>
          <w:sz w:val="24"/>
          <w:szCs w:val="24"/>
          <w:highlight w:val="yellow"/>
        </w:rPr>
        <w:t xml:space="preserve"> </w:t>
      </w:r>
      <w:r w:rsidR="24DFCB1D" w:rsidRPr="00D90DF7">
        <w:rPr>
          <w:rFonts w:ascii="Calibri" w:hAnsi="Calibri" w:cs="Calibri"/>
          <w:b/>
          <w:bCs/>
          <w:sz w:val="24"/>
          <w:szCs w:val="24"/>
          <w:highlight w:val="yellow"/>
        </w:rPr>
        <w:t>Linear motion LAP tracker</w:t>
      </w:r>
      <w:r w:rsidR="00D05430" w:rsidRPr="00D90DF7">
        <w:rPr>
          <w:rFonts w:ascii="Calibri" w:hAnsi="Calibri" w:cs="Calibri"/>
          <w:sz w:val="24"/>
          <w:szCs w:val="24"/>
          <w:highlight w:val="yellow"/>
        </w:rPr>
        <w:t xml:space="preserve"> </w:t>
      </w:r>
      <w:r w:rsidR="24DFCB1D" w:rsidRPr="00D90DF7">
        <w:rPr>
          <w:rFonts w:ascii="Calibri" w:hAnsi="Calibri" w:cs="Calibri"/>
          <w:sz w:val="24"/>
          <w:szCs w:val="24"/>
          <w:highlight w:val="yellow"/>
        </w:rPr>
        <w:t>for particles with constant speed in the plane.</w:t>
      </w:r>
    </w:p>
    <w:p w14:paraId="5AFA316C" w14:textId="77777777" w:rsidR="00EF75D6" w:rsidRPr="00D90DF7" w:rsidRDefault="00EF75D6" w:rsidP="00D90DF7">
      <w:pPr>
        <w:pStyle w:val="ListParagraph"/>
        <w:spacing w:after="0" w:line="240" w:lineRule="auto"/>
        <w:ind w:left="0"/>
        <w:jc w:val="both"/>
        <w:rPr>
          <w:rFonts w:ascii="Calibri" w:hAnsi="Calibri" w:cs="Calibri"/>
          <w:sz w:val="24"/>
          <w:szCs w:val="24"/>
          <w:highlight w:val="yellow"/>
        </w:rPr>
      </w:pPr>
    </w:p>
    <w:p w14:paraId="71E3AF56" w14:textId="4782036F" w:rsidR="00D05430" w:rsidRPr="00D90DF7" w:rsidRDefault="24DFCB1D"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highlight w:val="yellow"/>
        </w:rPr>
        <w:t xml:space="preserve">Define the maximum distance between two spots when starting a new track. </w:t>
      </w:r>
      <w:r w:rsidR="00C42ECA" w:rsidRPr="00D90DF7">
        <w:rPr>
          <w:rFonts w:ascii="Calibri" w:hAnsi="Calibri" w:cs="Calibri"/>
          <w:sz w:val="24"/>
          <w:szCs w:val="24"/>
        </w:rPr>
        <w:t xml:space="preserve">Depending on the images, it is suggested to be between 0.5 </w:t>
      </w:r>
      <w:r w:rsidR="000F10FD" w:rsidRPr="00D90DF7">
        <w:rPr>
          <w:rFonts w:ascii="Calibri" w:hAnsi="Calibri" w:cs="Calibri"/>
          <w:sz w:val="24"/>
          <w:szCs w:val="24"/>
        </w:rPr>
        <w:t>–</w:t>
      </w:r>
      <w:r w:rsidR="00C42ECA" w:rsidRPr="00D90DF7">
        <w:rPr>
          <w:rFonts w:ascii="Calibri" w:hAnsi="Calibri" w:cs="Calibri"/>
          <w:sz w:val="24"/>
          <w:szCs w:val="24"/>
        </w:rPr>
        <w:t>1 micron</w:t>
      </w:r>
      <w:r w:rsidRPr="00D90DF7">
        <w:rPr>
          <w:rFonts w:ascii="Calibri" w:hAnsi="Calibri" w:cs="Calibri"/>
          <w:sz w:val="24"/>
          <w:szCs w:val="24"/>
        </w:rPr>
        <w:t>.</w:t>
      </w:r>
    </w:p>
    <w:p w14:paraId="46CA5EB1" w14:textId="77777777" w:rsidR="00D05430" w:rsidRPr="00D90DF7" w:rsidRDefault="00D05430" w:rsidP="00D90DF7">
      <w:pPr>
        <w:pStyle w:val="ListParagraph"/>
        <w:spacing w:after="0" w:line="240" w:lineRule="auto"/>
        <w:ind w:left="0"/>
        <w:jc w:val="both"/>
        <w:rPr>
          <w:rFonts w:ascii="Calibri" w:hAnsi="Calibri" w:cs="Calibri"/>
          <w:sz w:val="24"/>
          <w:szCs w:val="24"/>
          <w:highlight w:val="yellow"/>
        </w:rPr>
      </w:pPr>
    </w:p>
    <w:p w14:paraId="2F67BAE9" w14:textId="25561155" w:rsidR="00074007" w:rsidRPr="00D90DF7" w:rsidRDefault="24DFCB1D" w:rsidP="00D90DF7">
      <w:pPr>
        <w:pStyle w:val="ListParagraph"/>
        <w:numPr>
          <w:ilvl w:val="2"/>
          <w:numId w:val="13"/>
        </w:numPr>
        <w:spacing w:after="0" w:line="240" w:lineRule="auto"/>
        <w:ind w:left="0" w:firstLine="0"/>
        <w:jc w:val="both"/>
        <w:rPr>
          <w:rFonts w:ascii="Calibri" w:hAnsi="Calibri" w:cs="Calibri"/>
          <w:sz w:val="24"/>
          <w:szCs w:val="24"/>
          <w:highlight w:val="yellow"/>
        </w:rPr>
      </w:pPr>
      <w:r w:rsidRPr="00D90DF7">
        <w:rPr>
          <w:rFonts w:ascii="Calibri" w:hAnsi="Calibri" w:cs="Calibri"/>
          <w:sz w:val="24"/>
          <w:szCs w:val="24"/>
          <w:highlight w:val="yellow"/>
        </w:rPr>
        <w:t>Set the maximum distance from a predicted position for candidate spots for analysis.</w:t>
      </w:r>
    </w:p>
    <w:p w14:paraId="0BE2AF32" w14:textId="2F4A8BC4" w:rsidR="4352745B" w:rsidRPr="00D90DF7" w:rsidRDefault="4352745B" w:rsidP="00D90DF7">
      <w:pPr>
        <w:pStyle w:val="ListParagraph"/>
        <w:spacing w:after="0" w:line="240" w:lineRule="auto"/>
        <w:ind w:left="0"/>
        <w:jc w:val="both"/>
        <w:rPr>
          <w:rFonts w:ascii="Calibri" w:hAnsi="Calibri" w:cs="Calibri"/>
          <w:sz w:val="24"/>
          <w:szCs w:val="24"/>
          <w:highlight w:val="yellow"/>
        </w:rPr>
      </w:pPr>
    </w:p>
    <w:p w14:paraId="04DAE199" w14:textId="6587FCC3" w:rsidR="188E28A2" w:rsidRPr="00D90DF7" w:rsidRDefault="00D05430"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highlight w:val="yellow"/>
        </w:rPr>
        <w:t xml:space="preserve">Set </w:t>
      </w:r>
      <w:r w:rsidR="188E28A2" w:rsidRPr="00D90DF7">
        <w:rPr>
          <w:rFonts w:ascii="Calibri" w:hAnsi="Calibri" w:cs="Calibri"/>
          <w:b/>
          <w:bCs/>
          <w:sz w:val="24"/>
          <w:szCs w:val="24"/>
          <w:highlight w:val="yellow"/>
        </w:rPr>
        <w:t>Max Frame Gap</w:t>
      </w:r>
      <w:r w:rsidRPr="00D90DF7">
        <w:rPr>
          <w:rFonts w:ascii="Calibri" w:hAnsi="Calibri" w:cs="Calibri"/>
          <w:sz w:val="24"/>
          <w:szCs w:val="24"/>
          <w:highlight w:val="yellow"/>
        </w:rPr>
        <w:t xml:space="preserve"> as the m</w:t>
      </w:r>
      <w:r w:rsidR="188E28A2" w:rsidRPr="00D90DF7">
        <w:rPr>
          <w:rFonts w:ascii="Calibri" w:hAnsi="Calibri" w:cs="Calibri"/>
          <w:sz w:val="24"/>
          <w:szCs w:val="24"/>
          <w:highlight w:val="yellow"/>
        </w:rPr>
        <w:t xml:space="preserve">aximum time to follow a spot that may disappear from the focal plane. </w:t>
      </w:r>
      <w:r w:rsidR="188E28A2" w:rsidRPr="00D90DF7">
        <w:rPr>
          <w:rFonts w:ascii="Calibri" w:hAnsi="Calibri" w:cs="Calibri"/>
          <w:sz w:val="24"/>
          <w:szCs w:val="24"/>
        </w:rPr>
        <w:t>We recommend two time points.</w:t>
      </w:r>
    </w:p>
    <w:p w14:paraId="2D33235C" w14:textId="54E288B7" w:rsidR="4352745B" w:rsidRPr="00D90DF7" w:rsidRDefault="4352745B" w:rsidP="00D90DF7">
      <w:pPr>
        <w:pStyle w:val="ListParagraph"/>
        <w:spacing w:after="0" w:line="240" w:lineRule="auto"/>
        <w:ind w:left="0"/>
        <w:jc w:val="both"/>
        <w:rPr>
          <w:rFonts w:ascii="Calibri" w:hAnsi="Calibri" w:cs="Calibri"/>
          <w:sz w:val="24"/>
          <w:szCs w:val="24"/>
          <w:highlight w:val="yellow"/>
        </w:rPr>
      </w:pPr>
    </w:p>
    <w:p w14:paraId="1434416B" w14:textId="1DB819B4" w:rsidR="00771EB9" w:rsidRPr="00D90DF7" w:rsidRDefault="003A4A27"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highlight w:val="yellow"/>
        </w:rPr>
        <w:t xml:space="preserve">Select </w:t>
      </w:r>
      <w:r w:rsidR="188E28A2" w:rsidRPr="00D90DF7">
        <w:rPr>
          <w:rFonts w:ascii="Calibri" w:hAnsi="Calibri" w:cs="Calibri"/>
          <w:b/>
          <w:bCs/>
          <w:sz w:val="24"/>
          <w:szCs w:val="24"/>
          <w:highlight w:val="yellow"/>
        </w:rPr>
        <w:t>Display Options</w:t>
      </w:r>
      <w:r w:rsidR="188E28A2" w:rsidRPr="00D90DF7">
        <w:rPr>
          <w:rFonts w:ascii="Calibri" w:hAnsi="Calibri" w:cs="Calibri"/>
          <w:sz w:val="24"/>
          <w:szCs w:val="24"/>
          <w:highlight w:val="yellow"/>
        </w:rPr>
        <w:t xml:space="preserve">. </w:t>
      </w:r>
      <w:r w:rsidR="188E28A2" w:rsidRPr="00D90DF7">
        <w:rPr>
          <w:rFonts w:ascii="Calibri" w:hAnsi="Calibri" w:cs="Calibri"/>
          <w:sz w:val="24"/>
          <w:szCs w:val="24"/>
        </w:rPr>
        <w:t>The summary table</w:t>
      </w:r>
      <w:r w:rsidR="001F5D44" w:rsidRPr="00D90DF7">
        <w:rPr>
          <w:rFonts w:ascii="Calibri" w:hAnsi="Calibri" w:cs="Calibri"/>
          <w:sz w:val="24"/>
          <w:szCs w:val="24"/>
        </w:rPr>
        <w:t xml:space="preserve">, including minimum speed, maximum speed, mean speed, median speed, and track displacement, is exported to Excel (see </w:t>
      </w:r>
      <w:r w:rsidR="000F10FD" w:rsidRPr="00D90DF7">
        <w:rPr>
          <w:rFonts w:ascii="Calibri" w:hAnsi="Calibri" w:cs="Calibri"/>
          <w:b/>
          <w:bCs/>
          <w:sz w:val="24"/>
          <w:szCs w:val="24"/>
        </w:rPr>
        <w:t>Supplementary File 2</w:t>
      </w:r>
      <w:r w:rsidR="0088006D" w:rsidRPr="00D90DF7">
        <w:rPr>
          <w:rFonts w:ascii="Calibri" w:hAnsi="Calibri" w:cs="Calibri"/>
          <w:sz w:val="24"/>
          <w:szCs w:val="24"/>
        </w:rPr>
        <w:t>)</w:t>
      </w:r>
      <w:r w:rsidR="188E28A2" w:rsidRPr="00D90DF7">
        <w:rPr>
          <w:rFonts w:ascii="Calibri" w:hAnsi="Calibri" w:cs="Calibri"/>
          <w:sz w:val="24"/>
          <w:szCs w:val="24"/>
        </w:rPr>
        <w:t>.</w:t>
      </w:r>
    </w:p>
    <w:p w14:paraId="33BE71C6" w14:textId="77777777" w:rsidR="00771EB9" w:rsidRPr="00D90DF7" w:rsidRDefault="00771EB9" w:rsidP="00D90DF7">
      <w:pPr>
        <w:pStyle w:val="ListParagraph"/>
        <w:spacing w:after="0" w:line="240" w:lineRule="auto"/>
        <w:ind w:left="0"/>
        <w:jc w:val="both"/>
        <w:rPr>
          <w:rFonts w:ascii="Calibri" w:hAnsi="Calibri" w:cs="Calibri"/>
          <w:sz w:val="24"/>
          <w:szCs w:val="24"/>
          <w:highlight w:val="yellow"/>
        </w:rPr>
      </w:pPr>
    </w:p>
    <w:p w14:paraId="20AEF5E0" w14:textId="722B924D" w:rsidR="00771EB9" w:rsidRPr="00D90DF7" w:rsidRDefault="00771EB9"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highlight w:val="yellow"/>
        </w:rPr>
        <w:t xml:space="preserve">Select </w:t>
      </w:r>
      <w:r w:rsidR="24DFCB1D" w:rsidRPr="00D90DF7">
        <w:rPr>
          <w:rFonts w:ascii="Calibri" w:hAnsi="Calibri" w:cs="Calibri"/>
          <w:b/>
          <w:bCs/>
          <w:sz w:val="24"/>
          <w:szCs w:val="24"/>
          <w:highlight w:val="yellow"/>
        </w:rPr>
        <w:t>Plot Features</w:t>
      </w:r>
      <w:r w:rsidR="00791832" w:rsidRPr="00D90DF7">
        <w:rPr>
          <w:rFonts w:ascii="Calibri" w:hAnsi="Calibri" w:cs="Calibri"/>
          <w:sz w:val="24"/>
          <w:szCs w:val="24"/>
          <w:highlight w:val="yellow"/>
        </w:rPr>
        <w:t xml:space="preserve">. </w:t>
      </w:r>
      <w:r w:rsidR="005234A0" w:rsidRPr="00D90DF7">
        <w:rPr>
          <w:rFonts w:ascii="Calibri" w:hAnsi="Calibri" w:cs="Calibri"/>
          <w:sz w:val="24"/>
          <w:szCs w:val="24"/>
          <w:highlight w:val="yellow"/>
        </w:rPr>
        <w:t>To represent the results visually</w:t>
      </w:r>
      <w:r w:rsidR="24DFCB1D" w:rsidRPr="00D90DF7">
        <w:rPr>
          <w:rFonts w:ascii="Calibri" w:hAnsi="Calibri" w:cs="Calibri"/>
          <w:sz w:val="24"/>
          <w:szCs w:val="24"/>
          <w:highlight w:val="yellow"/>
        </w:rPr>
        <w:t xml:space="preserve">, go to </w:t>
      </w:r>
      <w:r w:rsidR="24DFCB1D" w:rsidRPr="00D90DF7">
        <w:rPr>
          <w:rFonts w:ascii="Calibri" w:hAnsi="Calibri" w:cs="Calibri"/>
          <w:b/>
          <w:bCs/>
          <w:sz w:val="24"/>
          <w:szCs w:val="24"/>
          <w:highlight w:val="yellow"/>
        </w:rPr>
        <w:t>Tracks</w:t>
      </w:r>
      <w:r w:rsidR="005234A0" w:rsidRPr="00D90DF7">
        <w:rPr>
          <w:rFonts w:ascii="Calibri" w:hAnsi="Calibri" w:cs="Calibri"/>
          <w:sz w:val="24"/>
          <w:szCs w:val="24"/>
          <w:highlight w:val="yellow"/>
        </w:rPr>
        <w:t xml:space="preserve">. </w:t>
      </w:r>
      <w:r w:rsidR="005234A0" w:rsidRPr="00D90DF7">
        <w:rPr>
          <w:rFonts w:ascii="Calibri" w:hAnsi="Calibri" w:cs="Calibri"/>
          <w:sz w:val="24"/>
          <w:szCs w:val="24"/>
        </w:rPr>
        <w:t>Select the measure to represent (velocity and displacement) on the X-axis</w:t>
      </w:r>
      <w:r w:rsidR="24DFCB1D" w:rsidRPr="00D90DF7">
        <w:rPr>
          <w:rFonts w:ascii="Calibri" w:hAnsi="Calibri" w:cs="Calibri"/>
          <w:sz w:val="24"/>
          <w:szCs w:val="24"/>
        </w:rPr>
        <w:t xml:space="preserve">, </w:t>
      </w:r>
      <w:r w:rsidR="001F5D44" w:rsidRPr="00D90DF7">
        <w:rPr>
          <w:rFonts w:ascii="Calibri" w:hAnsi="Calibri" w:cs="Calibri"/>
          <w:sz w:val="24"/>
          <w:szCs w:val="24"/>
        </w:rPr>
        <w:t>and spots are placed on the Y-axis</w:t>
      </w:r>
      <w:r w:rsidR="24DFCB1D" w:rsidRPr="00D90DF7">
        <w:rPr>
          <w:rFonts w:ascii="Calibri" w:hAnsi="Calibri" w:cs="Calibri"/>
          <w:sz w:val="24"/>
          <w:szCs w:val="24"/>
        </w:rPr>
        <w:t>.</w:t>
      </w:r>
    </w:p>
    <w:p w14:paraId="731B64F1" w14:textId="77777777" w:rsidR="00771EB9" w:rsidRPr="00D90DF7" w:rsidRDefault="00771EB9" w:rsidP="00D90DF7">
      <w:pPr>
        <w:pStyle w:val="ListParagraph"/>
        <w:spacing w:after="0" w:line="240" w:lineRule="auto"/>
        <w:ind w:left="0"/>
        <w:jc w:val="both"/>
        <w:rPr>
          <w:rFonts w:ascii="Calibri" w:hAnsi="Calibri" w:cs="Calibri"/>
          <w:sz w:val="24"/>
          <w:szCs w:val="24"/>
        </w:rPr>
      </w:pPr>
    </w:p>
    <w:p w14:paraId="75CBF4B1" w14:textId="4BED65AF" w:rsidR="00CB71E1" w:rsidRPr="00D90DF7" w:rsidRDefault="24DFCB1D" w:rsidP="00D90DF7">
      <w:pPr>
        <w:pStyle w:val="ListParagraph"/>
        <w:numPr>
          <w:ilvl w:val="2"/>
          <w:numId w:val="13"/>
        </w:numPr>
        <w:spacing w:after="0" w:line="240" w:lineRule="auto"/>
        <w:ind w:left="0" w:firstLine="0"/>
        <w:jc w:val="both"/>
        <w:rPr>
          <w:rFonts w:ascii="Calibri" w:hAnsi="Calibri" w:cs="Calibri"/>
          <w:sz w:val="24"/>
          <w:szCs w:val="24"/>
        </w:rPr>
      </w:pPr>
      <w:r w:rsidRPr="00D90DF7">
        <w:rPr>
          <w:rFonts w:ascii="Calibri" w:hAnsi="Calibri" w:cs="Calibri"/>
          <w:sz w:val="24"/>
          <w:szCs w:val="24"/>
          <w:highlight w:val="yellow"/>
        </w:rPr>
        <w:t xml:space="preserve">Select an </w:t>
      </w:r>
      <w:r w:rsidRPr="00D90DF7">
        <w:rPr>
          <w:rFonts w:ascii="Calibri" w:hAnsi="Calibri" w:cs="Calibri"/>
          <w:b/>
          <w:bCs/>
          <w:sz w:val="24"/>
          <w:szCs w:val="24"/>
          <w:highlight w:val="yellow"/>
        </w:rPr>
        <w:t>Action</w:t>
      </w:r>
      <w:r w:rsidR="006E4E70" w:rsidRPr="00D90DF7">
        <w:rPr>
          <w:rFonts w:ascii="Calibri" w:hAnsi="Calibri" w:cs="Calibri"/>
          <w:sz w:val="24"/>
          <w:szCs w:val="24"/>
          <w:highlight w:val="yellow"/>
        </w:rPr>
        <w:t xml:space="preserve"> to s</w:t>
      </w:r>
      <w:r w:rsidRPr="00D90DF7">
        <w:rPr>
          <w:rFonts w:ascii="Calibri" w:hAnsi="Calibri" w:cs="Calibri"/>
          <w:sz w:val="24"/>
          <w:szCs w:val="24"/>
          <w:highlight w:val="yellow"/>
        </w:rPr>
        <w:t xml:space="preserve">ave videos showing the movement of spots. </w:t>
      </w:r>
      <w:r w:rsidRPr="00D90DF7">
        <w:rPr>
          <w:rFonts w:ascii="Calibri" w:hAnsi="Calibri" w:cs="Calibri"/>
          <w:sz w:val="24"/>
          <w:szCs w:val="24"/>
        </w:rPr>
        <w:t xml:space="preserve">This allows </w:t>
      </w:r>
      <w:r w:rsidR="001F5D44" w:rsidRPr="00D90DF7">
        <w:rPr>
          <w:rFonts w:ascii="Calibri" w:hAnsi="Calibri" w:cs="Calibri"/>
          <w:sz w:val="24"/>
          <w:szCs w:val="24"/>
        </w:rPr>
        <w:t>visualization of spots</w:t>
      </w:r>
      <w:r w:rsidR="00897965" w:rsidRPr="00D90DF7">
        <w:rPr>
          <w:rFonts w:ascii="Calibri" w:hAnsi="Calibri" w:cs="Calibri"/>
          <w:sz w:val="24"/>
          <w:szCs w:val="24"/>
        </w:rPr>
        <w:t xml:space="preserve"> </w:t>
      </w:r>
      <w:r w:rsidRPr="00D90DF7">
        <w:rPr>
          <w:rFonts w:ascii="Calibri" w:hAnsi="Calibri" w:cs="Calibri"/>
          <w:sz w:val="24"/>
          <w:szCs w:val="24"/>
        </w:rPr>
        <w:t>that show significant changes.</w:t>
      </w:r>
    </w:p>
    <w:p w14:paraId="5E3F5FB3" w14:textId="77777777" w:rsidR="00EF75D6" w:rsidRPr="00D90DF7" w:rsidRDefault="00EF75D6" w:rsidP="00D90DF7">
      <w:pPr>
        <w:pStyle w:val="ListParagraph"/>
        <w:spacing w:after="0" w:line="240" w:lineRule="auto"/>
        <w:ind w:left="0"/>
        <w:jc w:val="both"/>
        <w:rPr>
          <w:rFonts w:ascii="Calibri" w:hAnsi="Calibri" w:cs="Calibri"/>
          <w:sz w:val="24"/>
          <w:szCs w:val="24"/>
        </w:rPr>
      </w:pPr>
    </w:p>
    <w:p w14:paraId="20803B3B" w14:textId="1676BA29" w:rsidR="1B912274" w:rsidRDefault="192E8BA6" w:rsidP="00D90DF7">
      <w:r w:rsidRPr="00D90DF7">
        <w:t xml:space="preserve">NOTE: Enhancing autophagy </w:t>
      </w:r>
      <w:r w:rsidR="001F5D44" w:rsidRPr="00D90DF7">
        <w:t>optimizes cellular flux and reduces LD number, highlighting its</w:t>
      </w:r>
      <w:r w:rsidRPr="00D90DF7">
        <w:t xml:space="preserve"> </w:t>
      </w:r>
      <w:r w:rsidR="000F1559" w:rsidRPr="00D90DF7">
        <w:t xml:space="preserve">crucial </w:t>
      </w:r>
      <w:r w:rsidRPr="00D90DF7">
        <w:t>role in metabolic regulation and cellular homeostasis</w:t>
      </w:r>
      <w:r w:rsidR="00E06B2B"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00E06B2B" w:rsidRPr="00D90DF7">
        <w:instrText xml:space="preserve"> ADDIN EN.CITE </w:instrText>
      </w:r>
      <w:r w:rsidR="00E06B2B"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00E06B2B" w:rsidRPr="00D90DF7">
        <w:instrText xml:space="preserve"> ADDIN EN.CITE.DATA </w:instrText>
      </w:r>
      <w:r w:rsidR="00E06B2B" w:rsidRPr="00D90DF7">
        <w:fldChar w:fldCharType="end"/>
      </w:r>
      <w:r w:rsidR="00E06B2B" w:rsidRPr="00D90DF7">
        <w:fldChar w:fldCharType="separate"/>
      </w:r>
      <w:r w:rsidR="7E9FF5CF" w:rsidRPr="00D90DF7">
        <w:rPr>
          <w:vertAlign w:val="superscript"/>
        </w:rPr>
        <w:t>16</w:t>
      </w:r>
      <w:r w:rsidR="00E06B2B" w:rsidRPr="00D90DF7">
        <w:fldChar w:fldCharType="end"/>
      </w:r>
      <w:r w:rsidR="00740582" w:rsidRPr="00D90DF7">
        <w:t xml:space="preserve">. </w:t>
      </w:r>
      <w:r w:rsidR="63F38869" w:rsidRPr="00D90DF7">
        <w:t xml:space="preserve">The </w:t>
      </w:r>
      <w:r w:rsidR="001F5D44" w:rsidRPr="00D90DF7">
        <w:t xml:space="preserve">plugins mentioned are available for ImageJ software (FIJI distribution). Equivalent software can also be used. </w:t>
      </w:r>
      <w:r w:rsidR="000A3652">
        <w:t>For all fluorescence intensity measurements, the integrated fluorescence density ("</w:t>
      </w:r>
      <w:proofErr w:type="spellStart"/>
      <w:r w:rsidR="000A3652">
        <w:t>RawIntDen</w:t>
      </w:r>
      <w:proofErr w:type="spellEnd"/>
      <w:r w:rsidR="000A3652">
        <w:t>" in ImageJ) was used, which accounts for the total fluorescence across each image pixel, taking the area into consideration.</w:t>
      </w:r>
    </w:p>
    <w:p w14:paraId="190A9ED7" w14:textId="77777777" w:rsidR="000A3652" w:rsidRPr="00D90DF7" w:rsidRDefault="000A3652" w:rsidP="00D90DF7"/>
    <w:p w14:paraId="7036CC74" w14:textId="0EBDB98B" w:rsidR="4A75277B" w:rsidRPr="00D90DF7" w:rsidRDefault="01D310AC" w:rsidP="00D90DF7">
      <w:pPr>
        <w:pStyle w:val="ListParagraph"/>
        <w:numPr>
          <w:ilvl w:val="0"/>
          <w:numId w:val="13"/>
        </w:numPr>
        <w:spacing w:after="0" w:line="240" w:lineRule="auto"/>
        <w:ind w:left="0" w:firstLine="0"/>
        <w:jc w:val="both"/>
        <w:rPr>
          <w:rFonts w:ascii="Calibri" w:hAnsi="Calibri" w:cs="Calibri"/>
          <w:b/>
          <w:sz w:val="24"/>
          <w:szCs w:val="24"/>
        </w:rPr>
      </w:pPr>
      <w:r w:rsidRPr="00D90DF7">
        <w:rPr>
          <w:rFonts w:ascii="Calibri" w:hAnsi="Calibri" w:cs="Calibri"/>
          <w:b/>
          <w:sz w:val="24"/>
          <w:szCs w:val="24"/>
        </w:rPr>
        <w:t>Full</w:t>
      </w:r>
      <w:r w:rsidR="004F765A" w:rsidRPr="00D90DF7">
        <w:rPr>
          <w:rFonts w:ascii="Calibri" w:hAnsi="Calibri" w:cs="Calibri"/>
          <w:b/>
          <w:sz w:val="24"/>
          <w:szCs w:val="24"/>
        </w:rPr>
        <w:t>y</w:t>
      </w:r>
      <w:r w:rsidR="4A75277B" w:rsidRPr="00D90DF7">
        <w:rPr>
          <w:rFonts w:ascii="Calibri" w:hAnsi="Calibri" w:cs="Calibri"/>
          <w:b/>
          <w:sz w:val="24"/>
          <w:szCs w:val="24"/>
        </w:rPr>
        <w:t xml:space="preserve"> </w:t>
      </w:r>
      <w:r w:rsidR="004F765A" w:rsidRPr="00D90DF7">
        <w:rPr>
          <w:rFonts w:ascii="Calibri" w:hAnsi="Calibri" w:cs="Calibri"/>
          <w:b/>
          <w:sz w:val="24"/>
          <w:szCs w:val="24"/>
        </w:rPr>
        <w:t>automated confocal image acquisition and image analysis in fixed cells</w:t>
      </w:r>
    </w:p>
    <w:p w14:paraId="3A87AED5" w14:textId="77777777" w:rsidR="004F765A" w:rsidRPr="00D90DF7" w:rsidRDefault="004F765A" w:rsidP="00D90DF7"/>
    <w:p w14:paraId="3FC2BF50" w14:textId="7A7CEBF5" w:rsidR="4A75277B" w:rsidRPr="00D90DF7" w:rsidRDefault="004F765A" w:rsidP="00D90DF7">
      <w:r w:rsidRPr="00D90DF7">
        <w:t xml:space="preserve">NOTE: </w:t>
      </w:r>
      <w:r w:rsidR="4A75277B" w:rsidRPr="00D90DF7">
        <w:t xml:space="preserve">This method allows </w:t>
      </w:r>
      <w:r w:rsidR="001F5D44" w:rsidRPr="00D90DF7">
        <w:t xml:space="preserve">for </w:t>
      </w:r>
      <w:r w:rsidR="00A16040" w:rsidRPr="00D90DF7">
        <w:t>assessing several conditions and developing</w:t>
      </w:r>
      <w:r w:rsidR="001F5D44" w:rsidRPr="00D90DF7">
        <w:t xml:space="preserve"> triplicate </w:t>
      </w:r>
      <w:r w:rsidR="001F5D44" w:rsidRPr="00D90DF7">
        <w:lastRenderedPageBreak/>
        <w:t xml:space="preserve">measurements for each condition, improving the confidence in average measured </w:t>
      </w:r>
      <w:proofErr w:type="gramStart"/>
      <w:r w:rsidR="001F5D44" w:rsidRPr="00D90DF7">
        <w:t>values</w:t>
      </w:r>
      <w:proofErr w:type="gramEnd"/>
      <w:r w:rsidR="4A75277B" w:rsidRPr="00D90DF7">
        <w:t xml:space="preserve"> and enabling the determination of standard deviation or standard error for statistical differentiation between experiments.</w:t>
      </w:r>
      <w:r w:rsidR="7F427C73" w:rsidRPr="00D90DF7">
        <w:t xml:space="preserve"> The workflow of the method is depicted in the flowchart shown in </w:t>
      </w:r>
      <w:r w:rsidR="7F427C73" w:rsidRPr="00D90DF7">
        <w:rPr>
          <w:b/>
          <w:bCs/>
        </w:rPr>
        <w:t>Figure 1</w:t>
      </w:r>
      <w:r w:rsidR="7F427C73" w:rsidRPr="00D90DF7">
        <w:t>.</w:t>
      </w:r>
    </w:p>
    <w:p w14:paraId="4963ACCA" w14:textId="77777777" w:rsidR="0018788A" w:rsidRPr="00D90DF7" w:rsidRDefault="0018788A" w:rsidP="00D90DF7"/>
    <w:p w14:paraId="1C38C367" w14:textId="5D14FA5E" w:rsidR="4A75277B" w:rsidRPr="00D90DF7" w:rsidRDefault="4A75277B" w:rsidP="00D90DF7">
      <w:pPr>
        <w:pStyle w:val="ListParagraph"/>
        <w:numPr>
          <w:ilvl w:val="1"/>
          <w:numId w:val="12"/>
        </w:numPr>
        <w:spacing w:after="0" w:line="240" w:lineRule="auto"/>
        <w:ind w:left="0" w:firstLine="0"/>
        <w:jc w:val="both"/>
        <w:rPr>
          <w:rFonts w:ascii="Calibri" w:hAnsi="Calibri" w:cs="Calibri"/>
          <w:b/>
          <w:bCs/>
          <w:sz w:val="24"/>
          <w:szCs w:val="24"/>
        </w:rPr>
      </w:pPr>
      <w:r w:rsidRPr="00D90DF7">
        <w:rPr>
          <w:rFonts w:ascii="Calibri" w:hAnsi="Calibri" w:cs="Calibri"/>
          <w:b/>
          <w:bCs/>
          <w:sz w:val="24"/>
          <w:szCs w:val="24"/>
        </w:rPr>
        <w:t>Cell Culture</w:t>
      </w:r>
    </w:p>
    <w:p w14:paraId="06F2BE97" w14:textId="77777777" w:rsidR="00EF75D6" w:rsidRPr="00D90DF7" w:rsidRDefault="00EF75D6" w:rsidP="00D90DF7">
      <w:pPr>
        <w:pStyle w:val="ListParagraph"/>
        <w:spacing w:after="0" w:line="240" w:lineRule="auto"/>
        <w:ind w:left="0"/>
        <w:jc w:val="both"/>
        <w:rPr>
          <w:rFonts w:ascii="Calibri" w:hAnsi="Calibri" w:cs="Calibri"/>
          <w:b/>
          <w:bCs/>
          <w:sz w:val="24"/>
          <w:szCs w:val="24"/>
        </w:rPr>
      </w:pPr>
    </w:p>
    <w:p w14:paraId="51D25D6E" w14:textId="00D85C0B" w:rsidR="001572C9" w:rsidRPr="00D90DF7" w:rsidRDefault="4A75277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C</w:t>
      </w:r>
      <w:r w:rsidR="47E08E6A" w:rsidRPr="00D90DF7">
        <w:rPr>
          <w:rFonts w:ascii="Calibri" w:hAnsi="Calibri" w:cs="Calibri"/>
          <w:sz w:val="24"/>
          <w:szCs w:val="24"/>
        </w:rPr>
        <w:t>ulture the cells</w:t>
      </w:r>
      <w:r w:rsidRPr="00D90DF7">
        <w:rPr>
          <w:rFonts w:ascii="Calibri" w:hAnsi="Calibri" w:cs="Calibri"/>
          <w:sz w:val="24"/>
          <w:szCs w:val="24"/>
        </w:rPr>
        <w:t xml:space="preserve"> at 37</w:t>
      </w:r>
      <w:r w:rsidR="000C3566" w:rsidRPr="00D90DF7">
        <w:rPr>
          <w:rFonts w:ascii="Calibri" w:hAnsi="Calibri" w:cs="Calibri"/>
          <w:sz w:val="24"/>
          <w:szCs w:val="24"/>
        </w:rPr>
        <w:t xml:space="preserve"> </w:t>
      </w:r>
      <w:r w:rsidRPr="00D90DF7">
        <w:rPr>
          <w:rFonts w:ascii="Calibri" w:hAnsi="Calibri" w:cs="Calibri"/>
          <w:sz w:val="24"/>
          <w:szCs w:val="24"/>
        </w:rPr>
        <w:t>°C and 5% CO₂ in Dulbecco’s Modified Eagle’s Medium (DMEM), supplemented with 10% v/v fetal bovine serum (FBS), 1,000 U/mL penicillin, 100 µg/mL streptomycin, and Amphotericin B</w:t>
      </w:r>
      <w:r w:rsidR="3FF8F9D0" w:rsidRPr="00D90DF7">
        <w:rPr>
          <w:rFonts w:ascii="Calibri" w:hAnsi="Calibri" w:cs="Calibri"/>
          <w:sz w:val="24"/>
          <w:szCs w:val="24"/>
        </w:rPr>
        <w:t>.</w:t>
      </w:r>
    </w:p>
    <w:p w14:paraId="22AE9BC5" w14:textId="77777777" w:rsidR="00EF75D6" w:rsidRPr="00D90DF7" w:rsidRDefault="00EF75D6" w:rsidP="00D90DF7">
      <w:pPr>
        <w:pStyle w:val="ListParagraph"/>
        <w:spacing w:after="0" w:line="240" w:lineRule="auto"/>
        <w:ind w:left="0"/>
        <w:jc w:val="both"/>
        <w:rPr>
          <w:rFonts w:ascii="Calibri" w:hAnsi="Calibri" w:cs="Calibri"/>
          <w:sz w:val="24"/>
          <w:szCs w:val="24"/>
        </w:rPr>
      </w:pPr>
    </w:p>
    <w:p w14:paraId="0DFCAF2B" w14:textId="174F9087" w:rsidR="005E7609" w:rsidRPr="00D90DF7" w:rsidRDefault="4906F854"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Wash the cells</w:t>
      </w:r>
      <w:r w:rsidR="4A75277B" w:rsidRPr="00D90DF7">
        <w:rPr>
          <w:rFonts w:ascii="Calibri" w:hAnsi="Calibri" w:cs="Calibri"/>
          <w:sz w:val="24"/>
          <w:szCs w:val="24"/>
        </w:rPr>
        <w:t xml:space="preserve"> with 1 mL of 1x phosphate-buffered saline (PBS), harvested using 0.25% v/v trypsin/EDTA</w:t>
      </w:r>
      <w:r w:rsidR="005E7609" w:rsidRPr="00D90DF7">
        <w:rPr>
          <w:rFonts w:ascii="Calibri" w:hAnsi="Calibri" w:cs="Calibri"/>
          <w:sz w:val="24"/>
          <w:szCs w:val="24"/>
        </w:rPr>
        <w:t>.</w:t>
      </w:r>
    </w:p>
    <w:p w14:paraId="4754B47B" w14:textId="77777777" w:rsidR="005E7609" w:rsidRPr="00D90DF7" w:rsidRDefault="005E7609" w:rsidP="00D90DF7">
      <w:pPr>
        <w:pStyle w:val="ListParagraph"/>
        <w:spacing w:after="0" w:line="240" w:lineRule="auto"/>
        <w:ind w:left="0"/>
        <w:jc w:val="both"/>
        <w:rPr>
          <w:rFonts w:ascii="Calibri" w:hAnsi="Calibri" w:cs="Calibri"/>
          <w:sz w:val="24"/>
          <w:szCs w:val="24"/>
        </w:rPr>
      </w:pPr>
    </w:p>
    <w:p w14:paraId="57B14945" w14:textId="1AE5F536" w:rsidR="005E7609" w:rsidRPr="00D90DF7" w:rsidRDefault="005E7609"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Collect the cells in a 15 m</w:t>
      </w:r>
      <w:r w:rsidR="000C3566" w:rsidRPr="00D90DF7">
        <w:rPr>
          <w:rFonts w:ascii="Calibri" w:hAnsi="Calibri" w:cs="Calibri"/>
          <w:sz w:val="24"/>
          <w:szCs w:val="24"/>
        </w:rPr>
        <w:t>L</w:t>
      </w:r>
      <w:r w:rsidR="00447CE8" w:rsidRPr="00D90DF7">
        <w:rPr>
          <w:rFonts w:ascii="Calibri" w:hAnsi="Calibri" w:cs="Calibri"/>
          <w:sz w:val="24"/>
          <w:szCs w:val="24"/>
        </w:rPr>
        <w:t xml:space="preserve"> </w:t>
      </w:r>
      <w:r w:rsidR="000C3566" w:rsidRPr="00D90DF7">
        <w:rPr>
          <w:rFonts w:ascii="Calibri" w:hAnsi="Calibri" w:cs="Calibri"/>
          <w:sz w:val="24"/>
          <w:szCs w:val="24"/>
        </w:rPr>
        <w:t>centrifuge</w:t>
      </w:r>
      <w:r w:rsidR="00447CE8" w:rsidRPr="00D90DF7">
        <w:rPr>
          <w:rFonts w:ascii="Calibri" w:hAnsi="Calibri" w:cs="Calibri"/>
          <w:sz w:val="24"/>
          <w:szCs w:val="24"/>
        </w:rPr>
        <w:t xml:space="preserve"> tube.</w:t>
      </w:r>
    </w:p>
    <w:p w14:paraId="31D8B52D" w14:textId="77777777" w:rsidR="005E7609" w:rsidRPr="00D90DF7" w:rsidRDefault="005E7609" w:rsidP="00D90DF7">
      <w:pPr>
        <w:pStyle w:val="ListParagraph"/>
        <w:spacing w:after="0" w:line="240" w:lineRule="auto"/>
        <w:ind w:left="0"/>
        <w:jc w:val="both"/>
        <w:rPr>
          <w:rFonts w:ascii="Calibri" w:hAnsi="Calibri" w:cs="Calibri"/>
          <w:sz w:val="24"/>
          <w:szCs w:val="24"/>
        </w:rPr>
      </w:pPr>
    </w:p>
    <w:p w14:paraId="154709DA" w14:textId="3BA7D5C0" w:rsidR="00447CE8" w:rsidRPr="00D90DF7" w:rsidRDefault="00447CE8"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C</w:t>
      </w:r>
      <w:r w:rsidR="4A75277B" w:rsidRPr="00D90DF7">
        <w:rPr>
          <w:rFonts w:ascii="Calibri" w:hAnsi="Calibri" w:cs="Calibri"/>
          <w:sz w:val="24"/>
          <w:szCs w:val="24"/>
        </w:rPr>
        <w:t xml:space="preserve">entrifuge </w:t>
      </w:r>
      <w:r w:rsidR="006E4E70" w:rsidRPr="00D90DF7">
        <w:rPr>
          <w:rFonts w:ascii="Calibri" w:hAnsi="Calibri" w:cs="Calibri"/>
          <w:sz w:val="24"/>
          <w:szCs w:val="24"/>
        </w:rPr>
        <w:t xml:space="preserve">the cells </w:t>
      </w:r>
      <w:r w:rsidR="001F5D44" w:rsidRPr="00D90DF7">
        <w:rPr>
          <w:rFonts w:ascii="Calibri" w:hAnsi="Calibri" w:cs="Calibri"/>
          <w:sz w:val="24"/>
          <w:szCs w:val="24"/>
        </w:rPr>
        <w:t xml:space="preserve">at room temperature at 100 x </w:t>
      </w:r>
      <w:r w:rsidR="001F5D44" w:rsidRPr="00D90DF7">
        <w:rPr>
          <w:rFonts w:ascii="Calibri" w:hAnsi="Calibri" w:cs="Calibri"/>
          <w:i/>
          <w:iCs/>
          <w:sz w:val="24"/>
          <w:szCs w:val="24"/>
        </w:rPr>
        <w:t>g</w:t>
      </w:r>
      <w:r w:rsidR="001F5D44" w:rsidRPr="00D90DF7">
        <w:rPr>
          <w:rFonts w:ascii="Calibri" w:hAnsi="Calibri" w:cs="Calibri"/>
          <w:sz w:val="24"/>
          <w:szCs w:val="24"/>
        </w:rPr>
        <w:t xml:space="preserve"> for 5 min</w:t>
      </w:r>
      <w:r w:rsidR="4A75277B" w:rsidRPr="00D90DF7">
        <w:rPr>
          <w:rFonts w:ascii="Calibri" w:hAnsi="Calibri" w:cs="Calibri"/>
          <w:sz w:val="24"/>
          <w:szCs w:val="24"/>
        </w:rPr>
        <w:t>.</w:t>
      </w:r>
    </w:p>
    <w:p w14:paraId="6151AA1D" w14:textId="77777777" w:rsidR="00447CE8" w:rsidRPr="00D90DF7" w:rsidRDefault="00447CE8" w:rsidP="00D90DF7">
      <w:pPr>
        <w:pStyle w:val="ListParagraph"/>
        <w:spacing w:after="0" w:line="240" w:lineRule="auto"/>
        <w:ind w:left="0"/>
        <w:jc w:val="both"/>
        <w:rPr>
          <w:rFonts w:ascii="Calibri" w:hAnsi="Calibri" w:cs="Calibri"/>
          <w:sz w:val="24"/>
          <w:szCs w:val="24"/>
        </w:rPr>
      </w:pPr>
    </w:p>
    <w:p w14:paraId="0675FEC4" w14:textId="161BECFA" w:rsidR="00EF75D6" w:rsidRPr="00D90DF7" w:rsidRDefault="00447CE8"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Aspirate t</w:t>
      </w:r>
      <w:r w:rsidR="4A75277B" w:rsidRPr="00D90DF7">
        <w:rPr>
          <w:rFonts w:ascii="Calibri" w:hAnsi="Calibri" w:cs="Calibri"/>
          <w:sz w:val="24"/>
          <w:szCs w:val="24"/>
        </w:rPr>
        <w:t>he supernatant</w:t>
      </w:r>
      <w:r w:rsidRPr="00D90DF7">
        <w:rPr>
          <w:rFonts w:ascii="Calibri" w:hAnsi="Calibri" w:cs="Calibri"/>
          <w:sz w:val="24"/>
          <w:szCs w:val="24"/>
        </w:rPr>
        <w:t xml:space="preserve"> carefully</w:t>
      </w:r>
      <w:r w:rsidR="00197F26" w:rsidRPr="00D90DF7">
        <w:rPr>
          <w:rFonts w:ascii="Calibri" w:hAnsi="Calibri" w:cs="Calibri"/>
          <w:sz w:val="24"/>
          <w:szCs w:val="24"/>
        </w:rPr>
        <w:t xml:space="preserve"> with a pipette</w:t>
      </w:r>
      <w:r w:rsidR="003C75C0" w:rsidRPr="00D90DF7">
        <w:rPr>
          <w:rFonts w:ascii="Calibri" w:hAnsi="Calibri" w:cs="Calibri"/>
          <w:sz w:val="24"/>
          <w:szCs w:val="24"/>
        </w:rPr>
        <w:t xml:space="preserve"> and keep the cell pellet</w:t>
      </w:r>
      <w:r w:rsidR="4A75277B" w:rsidRPr="00D90DF7">
        <w:rPr>
          <w:rFonts w:ascii="Calibri" w:hAnsi="Calibri" w:cs="Calibri"/>
          <w:sz w:val="24"/>
          <w:szCs w:val="24"/>
        </w:rPr>
        <w:t>.</w:t>
      </w:r>
    </w:p>
    <w:p w14:paraId="3F1D42B1" w14:textId="006707E9" w:rsidR="3C7BFCA6" w:rsidRPr="00D90DF7" w:rsidRDefault="3C7BFCA6" w:rsidP="00D90DF7">
      <w:pPr>
        <w:pStyle w:val="ListParagraph"/>
        <w:spacing w:after="0" w:line="240" w:lineRule="auto"/>
        <w:ind w:left="0"/>
        <w:jc w:val="both"/>
        <w:rPr>
          <w:rFonts w:ascii="Calibri" w:hAnsi="Calibri" w:cs="Calibri"/>
          <w:sz w:val="24"/>
          <w:szCs w:val="24"/>
        </w:rPr>
      </w:pPr>
    </w:p>
    <w:p w14:paraId="195C0C07" w14:textId="6228358B" w:rsidR="4A75277B" w:rsidRPr="00D90DF7" w:rsidRDefault="00447CE8"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Res</w:t>
      </w:r>
      <w:r w:rsidR="1051AD81" w:rsidRPr="00D90DF7">
        <w:rPr>
          <w:rFonts w:ascii="Calibri" w:hAnsi="Calibri" w:cs="Calibri"/>
          <w:sz w:val="24"/>
          <w:szCs w:val="24"/>
        </w:rPr>
        <w:t xml:space="preserve">uspend </w:t>
      </w:r>
      <w:r w:rsidRPr="00D90DF7">
        <w:rPr>
          <w:rFonts w:ascii="Calibri" w:hAnsi="Calibri" w:cs="Calibri"/>
          <w:sz w:val="24"/>
          <w:szCs w:val="24"/>
        </w:rPr>
        <w:t xml:space="preserve">the </w:t>
      </w:r>
      <w:r w:rsidR="1051AD81" w:rsidRPr="00D90DF7">
        <w:rPr>
          <w:rFonts w:ascii="Calibri" w:hAnsi="Calibri" w:cs="Calibri"/>
          <w:sz w:val="24"/>
          <w:szCs w:val="24"/>
        </w:rPr>
        <w:t>c</w:t>
      </w:r>
      <w:r w:rsidR="4A75277B" w:rsidRPr="00D90DF7">
        <w:rPr>
          <w:rFonts w:ascii="Calibri" w:hAnsi="Calibri" w:cs="Calibri"/>
          <w:sz w:val="24"/>
          <w:szCs w:val="24"/>
        </w:rPr>
        <w:t>ell</w:t>
      </w:r>
      <w:r w:rsidR="0010668D" w:rsidRPr="00D90DF7">
        <w:rPr>
          <w:rFonts w:ascii="Calibri" w:hAnsi="Calibri" w:cs="Calibri"/>
          <w:sz w:val="24"/>
          <w:szCs w:val="24"/>
        </w:rPr>
        <w:t xml:space="preserve"> pellet </w:t>
      </w:r>
      <w:r w:rsidR="4A75277B" w:rsidRPr="00D90DF7">
        <w:rPr>
          <w:rFonts w:ascii="Calibri" w:hAnsi="Calibri" w:cs="Calibri"/>
          <w:sz w:val="24"/>
          <w:szCs w:val="24"/>
        </w:rPr>
        <w:t>in DMEM culture medium with 10% v/v FBS and see</w:t>
      </w:r>
      <w:r w:rsidR="6CB3B36B" w:rsidRPr="00D90DF7">
        <w:rPr>
          <w:rFonts w:ascii="Calibri" w:hAnsi="Calibri" w:cs="Calibri"/>
          <w:sz w:val="24"/>
          <w:szCs w:val="24"/>
        </w:rPr>
        <w:t>d</w:t>
      </w:r>
      <w:r w:rsidR="4A75277B" w:rsidRPr="00D90DF7">
        <w:rPr>
          <w:rFonts w:ascii="Calibri" w:hAnsi="Calibri" w:cs="Calibri"/>
          <w:sz w:val="24"/>
          <w:szCs w:val="24"/>
        </w:rPr>
        <w:t xml:space="preserve"> into optical bottom 96-well plates</w:t>
      </w:r>
      <w:r w:rsidR="0010668D" w:rsidRPr="00D90DF7">
        <w:rPr>
          <w:rFonts w:ascii="Calibri" w:hAnsi="Calibri" w:cs="Calibri"/>
          <w:sz w:val="24"/>
          <w:szCs w:val="24"/>
        </w:rPr>
        <w:t xml:space="preserve"> (0.05 x 10⁶ cells/well)</w:t>
      </w:r>
      <w:r w:rsidR="3FF8F9D0" w:rsidRPr="00D90DF7">
        <w:rPr>
          <w:rFonts w:ascii="Calibri" w:hAnsi="Calibri" w:cs="Calibri"/>
          <w:sz w:val="24"/>
          <w:szCs w:val="24"/>
        </w:rPr>
        <w:t>.</w:t>
      </w:r>
      <w:r w:rsidR="4A75277B" w:rsidRPr="00D90DF7">
        <w:rPr>
          <w:rFonts w:ascii="Calibri" w:hAnsi="Calibri" w:cs="Calibri"/>
          <w:sz w:val="24"/>
          <w:szCs w:val="24"/>
        </w:rPr>
        <w:t xml:space="preserve"> </w:t>
      </w:r>
    </w:p>
    <w:p w14:paraId="4CC51E04" w14:textId="77777777" w:rsidR="000C3566" w:rsidRPr="00D90DF7" w:rsidRDefault="000C3566" w:rsidP="00D90DF7"/>
    <w:p w14:paraId="774A2393" w14:textId="165E4817" w:rsidR="4A75277B" w:rsidRPr="00D90DF7" w:rsidRDefault="4A75277B" w:rsidP="00D90DF7">
      <w:r w:rsidRPr="00D90DF7">
        <w:t>NOTE</w:t>
      </w:r>
      <w:r w:rsidR="11F6B0A7" w:rsidRPr="00D90DF7">
        <w:t>:</w:t>
      </w:r>
      <w:r w:rsidRPr="00D90DF7">
        <w:t xml:space="preserve"> Cells are incubated at 37</w:t>
      </w:r>
      <w:r w:rsidR="000C3566" w:rsidRPr="00D90DF7">
        <w:t xml:space="preserve"> </w:t>
      </w:r>
      <w:r w:rsidRPr="00D90DF7">
        <w:t>°C and 5% CO₂ for 24 h before proceeding with subsequent treatments.</w:t>
      </w:r>
    </w:p>
    <w:p w14:paraId="54CB7BDC" w14:textId="39D5BC1A" w:rsidR="3C7BFCA6" w:rsidRPr="00D90DF7" w:rsidRDefault="3C7BFCA6" w:rsidP="00D90DF7"/>
    <w:p w14:paraId="46DD0710" w14:textId="129F9E88" w:rsidR="4A75277B" w:rsidRPr="00D90DF7" w:rsidRDefault="4A75277B" w:rsidP="00D90DF7">
      <w:pPr>
        <w:pStyle w:val="ListParagraph"/>
        <w:numPr>
          <w:ilvl w:val="1"/>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Autophagy </w:t>
      </w:r>
      <w:r w:rsidR="000C3566" w:rsidRPr="00D90DF7">
        <w:rPr>
          <w:rFonts w:ascii="Calibri" w:hAnsi="Calibri" w:cs="Calibri"/>
          <w:sz w:val="24"/>
          <w:szCs w:val="24"/>
        </w:rPr>
        <w:t>induction by serum starvation</w:t>
      </w:r>
    </w:p>
    <w:p w14:paraId="332E976B" w14:textId="77777777" w:rsidR="00EF75D6" w:rsidRPr="00D90DF7" w:rsidRDefault="00EF75D6" w:rsidP="00D90DF7">
      <w:pPr>
        <w:pStyle w:val="ListParagraph"/>
        <w:spacing w:after="0" w:line="240" w:lineRule="auto"/>
        <w:ind w:left="0"/>
        <w:jc w:val="both"/>
        <w:rPr>
          <w:rFonts w:ascii="Calibri" w:hAnsi="Calibri" w:cs="Calibri"/>
          <w:b/>
          <w:bCs/>
          <w:sz w:val="24"/>
          <w:szCs w:val="24"/>
        </w:rPr>
      </w:pPr>
    </w:p>
    <w:p w14:paraId="50DBC9B7" w14:textId="09928290" w:rsidR="00173B0C" w:rsidRPr="00D90DF7" w:rsidRDefault="009E1814"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Remove </w:t>
      </w:r>
      <w:r w:rsidR="000C3566" w:rsidRPr="00D90DF7">
        <w:rPr>
          <w:rFonts w:ascii="Calibri" w:hAnsi="Calibri" w:cs="Calibri"/>
          <w:sz w:val="24"/>
          <w:szCs w:val="24"/>
        </w:rPr>
        <w:t xml:space="preserve">the </w:t>
      </w:r>
      <w:r w:rsidRPr="00D90DF7">
        <w:rPr>
          <w:rFonts w:ascii="Calibri" w:hAnsi="Calibri" w:cs="Calibri"/>
          <w:sz w:val="24"/>
          <w:szCs w:val="24"/>
        </w:rPr>
        <w:t>cell</w:t>
      </w:r>
      <w:r w:rsidR="0024789F" w:rsidRPr="00D90DF7">
        <w:rPr>
          <w:rFonts w:ascii="Calibri" w:hAnsi="Calibri" w:cs="Calibri"/>
          <w:sz w:val="24"/>
          <w:szCs w:val="24"/>
        </w:rPr>
        <w:t xml:space="preserve"> culture</w:t>
      </w:r>
      <w:r w:rsidRPr="00D90DF7">
        <w:rPr>
          <w:rFonts w:ascii="Calibri" w:hAnsi="Calibri" w:cs="Calibri"/>
          <w:sz w:val="24"/>
          <w:szCs w:val="24"/>
        </w:rPr>
        <w:t xml:space="preserve"> medi</w:t>
      </w:r>
      <w:r w:rsidR="0024789F" w:rsidRPr="00D90DF7">
        <w:rPr>
          <w:rFonts w:ascii="Calibri" w:hAnsi="Calibri" w:cs="Calibri"/>
          <w:sz w:val="24"/>
          <w:szCs w:val="24"/>
        </w:rPr>
        <w:t>um</w:t>
      </w:r>
      <w:r w:rsidRPr="00D90DF7">
        <w:rPr>
          <w:rFonts w:ascii="Calibri" w:hAnsi="Calibri" w:cs="Calibri"/>
          <w:sz w:val="24"/>
          <w:szCs w:val="24"/>
        </w:rPr>
        <w:t xml:space="preserve"> and incubate the cells in </w:t>
      </w:r>
      <w:r w:rsidR="00CB6552" w:rsidRPr="00D90DF7">
        <w:rPr>
          <w:rFonts w:ascii="Calibri" w:hAnsi="Calibri" w:cs="Calibri"/>
          <w:sz w:val="24"/>
          <w:szCs w:val="24"/>
        </w:rPr>
        <w:t xml:space="preserve">serum-deprived DMEM medium </w:t>
      </w:r>
      <w:r w:rsidRPr="00D90DF7">
        <w:rPr>
          <w:rFonts w:ascii="Calibri" w:hAnsi="Calibri" w:cs="Calibri"/>
          <w:sz w:val="24"/>
          <w:szCs w:val="24"/>
        </w:rPr>
        <w:t>to remove serum</w:t>
      </w:r>
      <w:r w:rsidR="00293445" w:rsidRPr="00D90DF7">
        <w:rPr>
          <w:rFonts w:ascii="Calibri" w:hAnsi="Calibri" w:cs="Calibri"/>
          <w:sz w:val="24"/>
          <w:szCs w:val="24"/>
        </w:rPr>
        <w:t xml:space="preserve"> </w:t>
      </w:r>
      <w:r w:rsidR="00157883" w:rsidRPr="00D90DF7">
        <w:rPr>
          <w:rFonts w:ascii="Calibri" w:hAnsi="Calibri" w:cs="Calibri"/>
          <w:sz w:val="24"/>
          <w:szCs w:val="24"/>
        </w:rPr>
        <w:t xml:space="preserve">and </w:t>
      </w:r>
      <w:r w:rsidR="00293445" w:rsidRPr="00D90DF7">
        <w:rPr>
          <w:rFonts w:ascii="Calibri" w:hAnsi="Calibri" w:cs="Calibri"/>
          <w:sz w:val="24"/>
          <w:szCs w:val="24"/>
        </w:rPr>
        <w:t>induce autophagy for 6 h.</w:t>
      </w:r>
    </w:p>
    <w:p w14:paraId="7D55B45F" w14:textId="77777777" w:rsidR="00EF75D6" w:rsidRPr="00D90DF7" w:rsidRDefault="00EF75D6" w:rsidP="00D90DF7">
      <w:pPr>
        <w:pStyle w:val="ListParagraph"/>
        <w:spacing w:after="0" w:line="240" w:lineRule="auto"/>
        <w:ind w:left="0"/>
        <w:jc w:val="both"/>
        <w:rPr>
          <w:rFonts w:ascii="Calibri" w:hAnsi="Calibri" w:cs="Calibri"/>
          <w:sz w:val="24"/>
          <w:szCs w:val="24"/>
        </w:rPr>
      </w:pPr>
    </w:p>
    <w:p w14:paraId="4F4D4B5F" w14:textId="4C82460A" w:rsidR="4A75277B" w:rsidRPr="00D90DF7" w:rsidRDefault="00293445"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Use</w:t>
      </w:r>
      <w:r w:rsidR="4A75277B" w:rsidRPr="00D90DF7">
        <w:rPr>
          <w:rFonts w:ascii="Calibri" w:hAnsi="Calibri" w:cs="Calibri"/>
          <w:sz w:val="24"/>
          <w:szCs w:val="24"/>
        </w:rPr>
        <w:t xml:space="preserve"> bafilomycin </w:t>
      </w:r>
      <w:r w:rsidR="26FB0188" w:rsidRPr="00D90DF7">
        <w:rPr>
          <w:rFonts w:ascii="Calibri" w:hAnsi="Calibri" w:cs="Calibri"/>
          <w:sz w:val="24"/>
          <w:szCs w:val="24"/>
        </w:rPr>
        <w:t>A1</w:t>
      </w:r>
      <w:r w:rsidR="6EB7690D" w:rsidRPr="00D90DF7">
        <w:rPr>
          <w:rFonts w:ascii="Calibri" w:hAnsi="Calibri" w:cs="Calibri"/>
          <w:sz w:val="24"/>
          <w:szCs w:val="24"/>
        </w:rPr>
        <w:t xml:space="preserve"> </w:t>
      </w:r>
      <w:r w:rsidR="4A75277B" w:rsidRPr="00D90DF7">
        <w:rPr>
          <w:rFonts w:ascii="Calibri" w:hAnsi="Calibri" w:cs="Calibri"/>
          <w:sz w:val="24"/>
          <w:szCs w:val="24"/>
        </w:rPr>
        <w:t xml:space="preserve">200 </w:t>
      </w:r>
      <w:proofErr w:type="spellStart"/>
      <w:r w:rsidR="4A75277B" w:rsidRPr="00D90DF7">
        <w:rPr>
          <w:rFonts w:ascii="Calibri" w:hAnsi="Calibri" w:cs="Calibri"/>
          <w:sz w:val="24"/>
          <w:szCs w:val="24"/>
        </w:rPr>
        <w:t>nM</w:t>
      </w:r>
      <w:proofErr w:type="spellEnd"/>
      <w:r w:rsidR="0045405E" w:rsidRPr="00D90DF7">
        <w:rPr>
          <w:rFonts w:ascii="Calibri" w:hAnsi="Calibri" w:cs="Calibri"/>
          <w:sz w:val="24"/>
          <w:szCs w:val="24"/>
        </w:rPr>
        <w:t xml:space="preserve"> t</w:t>
      </w:r>
      <w:r w:rsidR="4A75277B" w:rsidRPr="00D90DF7">
        <w:rPr>
          <w:rFonts w:ascii="Calibri" w:hAnsi="Calibri" w:cs="Calibri"/>
          <w:sz w:val="24"/>
          <w:szCs w:val="24"/>
        </w:rPr>
        <w:t xml:space="preserve">o inhibit LD </w:t>
      </w:r>
      <w:proofErr w:type="spellStart"/>
      <w:r w:rsidR="00587756" w:rsidRPr="00D90DF7">
        <w:rPr>
          <w:rFonts w:ascii="Calibri" w:hAnsi="Calibri" w:cs="Calibri"/>
          <w:sz w:val="24"/>
          <w:szCs w:val="24"/>
        </w:rPr>
        <w:t>lipo</w:t>
      </w:r>
      <w:r w:rsidR="008E621B" w:rsidRPr="00D90DF7">
        <w:rPr>
          <w:rFonts w:ascii="Calibri" w:hAnsi="Calibri" w:cs="Calibri"/>
          <w:sz w:val="24"/>
          <w:szCs w:val="24"/>
        </w:rPr>
        <w:t>phagy</w:t>
      </w:r>
      <w:proofErr w:type="spellEnd"/>
      <w:r w:rsidR="0045405E" w:rsidRPr="00D90DF7">
        <w:rPr>
          <w:rFonts w:ascii="Calibri" w:hAnsi="Calibri" w:cs="Calibri"/>
          <w:sz w:val="24"/>
          <w:szCs w:val="24"/>
        </w:rPr>
        <w:t xml:space="preserve">. </w:t>
      </w:r>
      <w:r w:rsidR="00157883" w:rsidRPr="00D90DF7">
        <w:rPr>
          <w:rFonts w:ascii="Calibri" w:hAnsi="Calibri" w:cs="Calibri"/>
          <w:sz w:val="24"/>
          <w:szCs w:val="24"/>
        </w:rPr>
        <w:t>Diacylglycerol acyltransferase-1 (DGAT1) inhibitor T863 (50 µM) inhibits</w:t>
      </w:r>
      <w:r w:rsidR="4A75277B" w:rsidRPr="00D90DF7">
        <w:rPr>
          <w:rFonts w:ascii="Calibri" w:hAnsi="Calibri" w:cs="Calibri"/>
          <w:sz w:val="24"/>
          <w:szCs w:val="24"/>
        </w:rPr>
        <w:t xml:space="preserve"> </w:t>
      </w:r>
      <w:r w:rsidR="3FF8F9D0" w:rsidRPr="00D90DF7">
        <w:rPr>
          <w:rFonts w:ascii="Calibri" w:hAnsi="Calibri" w:cs="Calibri"/>
          <w:sz w:val="24"/>
          <w:szCs w:val="24"/>
        </w:rPr>
        <w:t>LD</w:t>
      </w:r>
      <w:r w:rsidR="00587756" w:rsidRPr="00D90DF7">
        <w:rPr>
          <w:rFonts w:ascii="Calibri" w:hAnsi="Calibri" w:cs="Calibri"/>
          <w:sz w:val="24"/>
          <w:szCs w:val="24"/>
        </w:rPr>
        <w:t xml:space="preserve"> biogenesis.</w:t>
      </w:r>
      <w:r w:rsidR="4A75277B" w:rsidRPr="00D90DF7">
        <w:rPr>
          <w:rFonts w:ascii="Calibri" w:hAnsi="Calibri" w:cs="Calibri"/>
          <w:sz w:val="24"/>
          <w:szCs w:val="24"/>
        </w:rPr>
        <w:t xml:space="preserve"> </w:t>
      </w:r>
      <w:r w:rsidR="00587756" w:rsidRPr="00D90DF7">
        <w:rPr>
          <w:rFonts w:ascii="Calibri" w:hAnsi="Calibri" w:cs="Calibri"/>
          <w:sz w:val="24"/>
          <w:szCs w:val="24"/>
        </w:rPr>
        <w:t xml:space="preserve">Use </w:t>
      </w:r>
      <w:r w:rsidR="00DB2B7A" w:rsidRPr="00D90DF7">
        <w:rPr>
          <w:rFonts w:ascii="Calibri" w:hAnsi="Calibri" w:cs="Calibri"/>
          <w:sz w:val="24"/>
          <w:szCs w:val="24"/>
        </w:rPr>
        <w:t xml:space="preserve">the Carnitine </w:t>
      </w:r>
      <w:proofErr w:type="spellStart"/>
      <w:r w:rsidR="00DB2B7A" w:rsidRPr="00D90DF7">
        <w:rPr>
          <w:rFonts w:ascii="Calibri" w:hAnsi="Calibri" w:cs="Calibri"/>
          <w:sz w:val="24"/>
          <w:szCs w:val="24"/>
        </w:rPr>
        <w:t>Palmitoyltransferase</w:t>
      </w:r>
      <w:proofErr w:type="spellEnd"/>
      <w:r w:rsidR="00DB2B7A" w:rsidRPr="00D90DF7">
        <w:rPr>
          <w:rFonts w:ascii="Calibri" w:hAnsi="Calibri" w:cs="Calibri"/>
          <w:sz w:val="24"/>
          <w:szCs w:val="24"/>
        </w:rPr>
        <w:t xml:space="preserve"> I (CPT1) inhibitor </w:t>
      </w:r>
      <w:r w:rsidR="00E7409C" w:rsidRPr="00D90DF7">
        <w:rPr>
          <w:rFonts w:ascii="Calibri" w:hAnsi="Calibri" w:cs="Calibri"/>
          <w:sz w:val="24"/>
          <w:szCs w:val="24"/>
        </w:rPr>
        <w:t>Etomoxir (100 µM) to inhibit</w:t>
      </w:r>
      <w:r w:rsidR="4A75277B" w:rsidRPr="00D90DF7">
        <w:rPr>
          <w:rFonts w:ascii="Calibri" w:hAnsi="Calibri" w:cs="Calibri"/>
          <w:sz w:val="24"/>
          <w:szCs w:val="24"/>
        </w:rPr>
        <w:t xml:space="preserve"> </w:t>
      </w:r>
      <w:r w:rsidR="3FF8F9D0" w:rsidRPr="00D90DF7">
        <w:rPr>
          <w:rFonts w:ascii="Calibri" w:hAnsi="Calibri" w:cs="Calibri"/>
          <w:sz w:val="24"/>
          <w:szCs w:val="24"/>
        </w:rPr>
        <w:t>FFAs</w:t>
      </w:r>
      <w:r w:rsidR="4A75277B" w:rsidRPr="00D90DF7">
        <w:rPr>
          <w:rFonts w:ascii="Calibri" w:hAnsi="Calibri" w:cs="Calibri"/>
          <w:sz w:val="24"/>
          <w:szCs w:val="24"/>
        </w:rPr>
        <w:t xml:space="preserve"> conversion to acyl-carnitine.</w:t>
      </w:r>
      <w:r w:rsidR="002A72A0" w:rsidRPr="00D90DF7">
        <w:rPr>
          <w:rFonts w:ascii="Calibri" w:hAnsi="Calibri" w:cs="Calibri"/>
          <w:sz w:val="24"/>
          <w:szCs w:val="24"/>
        </w:rPr>
        <w:t xml:space="preserve"> Additionally</w:t>
      </w:r>
      <w:r w:rsidR="001744CF" w:rsidRPr="00D90DF7">
        <w:rPr>
          <w:rFonts w:ascii="Calibri" w:hAnsi="Calibri" w:cs="Calibri"/>
          <w:sz w:val="24"/>
          <w:szCs w:val="24"/>
        </w:rPr>
        <w:t xml:space="preserve">, lipolysis can be inhibited by using </w:t>
      </w:r>
      <w:proofErr w:type="spellStart"/>
      <w:r w:rsidR="001744CF" w:rsidRPr="00D90DF7">
        <w:rPr>
          <w:rFonts w:ascii="Calibri" w:hAnsi="Calibri" w:cs="Calibri"/>
          <w:sz w:val="24"/>
          <w:szCs w:val="24"/>
        </w:rPr>
        <w:t>ATGLstatin</w:t>
      </w:r>
      <w:proofErr w:type="spellEnd"/>
      <w:r w:rsidR="001744CF" w:rsidRPr="00D90DF7">
        <w:rPr>
          <w:rFonts w:ascii="Calibri" w:hAnsi="Calibri" w:cs="Calibri"/>
          <w:sz w:val="24"/>
          <w:szCs w:val="24"/>
        </w:rPr>
        <w:t xml:space="preserve"> (</w:t>
      </w:r>
      <w:r w:rsidR="00F14A77" w:rsidRPr="00D90DF7">
        <w:rPr>
          <w:rFonts w:ascii="Calibri" w:hAnsi="Calibri" w:cs="Calibri"/>
          <w:sz w:val="24"/>
          <w:szCs w:val="24"/>
        </w:rPr>
        <w:t xml:space="preserve">10 </w:t>
      </w:r>
      <w:r w:rsidR="001744CF" w:rsidRPr="00D90DF7">
        <w:rPr>
          <w:rFonts w:ascii="Calibri" w:hAnsi="Calibri" w:cs="Calibri"/>
          <w:sz w:val="24"/>
          <w:szCs w:val="24"/>
        </w:rPr>
        <w:t>µM).</w:t>
      </w:r>
    </w:p>
    <w:p w14:paraId="47464B79" w14:textId="39551674" w:rsidR="4A75277B" w:rsidRPr="00D90DF7" w:rsidRDefault="4A75277B" w:rsidP="00D90DF7">
      <w:r w:rsidRPr="00D90DF7">
        <w:t xml:space="preserve"> </w:t>
      </w:r>
    </w:p>
    <w:p w14:paraId="2133B8A5" w14:textId="6BBD984F" w:rsidR="4A75277B" w:rsidRPr="00D90DF7" w:rsidRDefault="4A75277B" w:rsidP="00D90DF7">
      <w:pPr>
        <w:pStyle w:val="ListParagraph"/>
        <w:numPr>
          <w:ilvl w:val="1"/>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Cell </w:t>
      </w:r>
      <w:r w:rsidR="006C4D4F" w:rsidRPr="00D90DF7">
        <w:rPr>
          <w:rFonts w:ascii="Calibri" w:hAnsi="Calibri" w:cs="Calibri"/>
          <w:sz w:val="24"/>
          <w:szCs w:val="24"/>
        </w:rPr>
        <w:t>f</w:t>
      </w:r>
      <w:r w:rsidRPr="00D90DF7">
        <w:rPr>
          <w:rFonts w:ascii="Calibri" w:hAnsi="Calibri" w:cs="Calibri"/>
          <w:sz w:val="24"/>
          <w:szCs w:val="24"/>
        </w:rPr>
        <w:t>ixation</w:t>
      </w:r>
    </w:p>
    <w:p w14:paraId="774633B1" w14:textId="77777777" w:rsidR="00EF75D6" w:rsidRPr="00D90DF7" w:rsidRDefault="00EF75D6" w:rsidP="00D90DF7">
      <w:pPr>
        <w:pStyle w:val="ListParagraph"/>
        <w:spacing w:after="0" w:line="240" w:lineRule="auto"/>
        <w:ind w:left="0"/>
        <w:jc w:val="both"/>
        <w:rPr>
          <w:rFonts w:ascii="Calibri" w:hAnsi="Calibri" w:cs="Calibri"/>
          <w:b/>
          <w:bCs/>
          <w:sz w:val="24"/>
          <w:szCs w:val="24"/>
        </w:rPr>
      </w:pPr>
    </w:p>
    <w:p w14:paraId="626188AE" w14:textId="570E4AED" w:rsidR="001A449D" w:rsidRPr="00D90DF7" w:rsidRDefault="001A449D"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Wash the cells three times with </w:t>
      </w:r>
      <w:r w:rsidR="00D3536B" w:rsidRPr="00D90DF7">
        <w:rPr>
          <w:rFonts w:ascii="Calibri" w:hAnsi="Calibri" w:cs="Calibri"/>
          <w:sz w:val="24"/>
          <w:szCs w:val="24"/>
        </w:rPr>
        <w:t xml:space="preserve">ice-cold </w:t>
      </w:r>
      <w:r w:rsidRPr="00D90DF7">
        <w:rPr>
          <w:rFonts w:ascii="Calibri" w:hAnsi="Calibri" w:cs="Calibri"/>
          <w:sz w:val="24"/>
          <w:szCs w:val="24"/>
        </w:rPr>
        <w:t>PBS-CM (200 µL/well)</w:t>
      </w:r>
      <w:r w:rsidR="007A4CBB" w:rsidRPr="00D90DF7">
        <w:rPr>
          <w:rFonts w:ascii="Calibri" w:hAnsi="Calibri" w:cs="Calibri"/>
          <w:sz w:val="24"/>
          <w:szCs w:val="24"/>
        </w:rPr>
        <w:t>.</w:t>
      </w:r>
    </w:p>
    <w:p w14:paraId="48EBAF05" w14:textId="77777777" w:rsidR="007A4CBB" w:rsidRPr="00D90DF7" w:rsidRDefault="007A4CBB" w:rsidP="00D90DF7">
      <w:pPr>
        <w:pStyle w:val="ListParagraph"/>
        <w:spacing w:after="0" w:line="240" w:lineRule="auto"/>
        <w:ind w:left="0"/>
        <w:jc w:val="both"/>
        <w:rPr>
          <w:rFonts w:ascii="Calibri" w:hAnsi="Calibri" w:cs="Calibri"/>
          <w:sz w:val="24"/>
          <w:szCs w:val="24"/>
        </w:rPr>
      </w:pPr>
    </w:p>
    <w:p w14:paraId="36677317" w14:textId="5BCE62E2" w:rsidR="007A4CBB" w:rsidRPr="00D90DF7" w:rsidRDefault="00D3536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F</w:t>
      </w:r>
      <w:r w:rsidR="4A75277B" w:rsidRPr="00D90DF7">
        <w:rPr>
          <w:rFonts w:ascii="Calibri" w:hAnsi="Calibri" w:cs="Calibri"/>
          <w:sz w:val="24"/>
          <w:szCs w:val="24"/>
        </w:rPr>
        <w:t>ix</w:t>
      </w:r>
      <w:r w:rsidRPr="00D90DF7">
        <w:rPr>
          <w:rFonts w:ascii="Calibri" w:hAnsi="Calibri" w:cs="Calibri"/>
          <w:sz w:val="24"/>
          <w:szCs w:val="24"/>
        </w:rPr>
        <w:t xml:space="preserve"> the cells</w:t>
      </w:r>
      <w:r w:rsidR="4A75277B" w:rsidRPr="00D90DF7">
        <w:rPr>
          <w:rFonts w:ascii="Calibri" w:hAnsi="Calibri" w:cs="Calibri"/>
          <w:sz w:val="24"/>
          <w:szCs w:val="24"/>
        </w:rPr>
        <w:t xml:space="preserve"> with 4% paraformaldehyde diluted in PBS</w:t>
      </w:r>
      <w:r w:rsidR="70D765D0" w:rsidRPr="00D90DF7">
        <w:rPr>
          <w:rFonts w:ascii="Calibri" w:hAnsi="Calibri" w:cs="Calibri"/>
          <w:sz w:val="24"/>
          <w:szCs w:val="24"/>
        </w:rPr>
        <w:t xml:space="preserve"> </w:t>
      </w:r>
      <w:r w:rsidR="03B10ADD" w:rsidRPr="00D90DF7">
        <w:rPr>
          <w:rFonts w:ascii="Calibri" w:hAnsi="Calibri" w:cs="Calibri"/>
          <w:sz w:val="24"/>
          <w:szCs w:val="24"/>
        </w:rPr>
        <w:t xml:space="preserve">supplemented </w:t>
      </w:r>
      <w:r w:rsidR="0D317B66" w:rsidRPr="00D90DF7">
        <w:rPr>
          <w:rFonts w:ascii="Calibri" w:hAnsi="Calibri" w:cs="Calibri"/>
          <w:sz w:val="24"/>
          <w:szCs w:val="24"/>
        </w:rPr>
        <w:t xml:space="preserve">with </w:t>
      </w:r>
      <w:r w:rsidR="744BAB54" w:rsidRPr="00D90DF7">
        <w:rPr>
          <w:rFonts w:ascii="Calibri" w:hAnsi="Calibri" w:cs="Calibri"/>
          <w:sz w:val="24"/>
          <w:szCs w:val="24"/>
        </w:rPr>
        <w:t>0.</w:t>
      </w:r>
      <w:r w:rsidR="399EBF6D" w:rsidRPr="00D90DF7">
        <w:rPr>
          <w:rFonts w:ascii="Calibri" w:hAnsi="Calibri" w:cs="Calibri"/>
          <w:sz w:val="24"/>
          <w:szCs w:val="24"/>
        </w:rPr>
        <w:t xml:space="preserve">1 mM </w:t>
      </w:r>
      <w:r w:rsidR="744BAB54" w:rsidRPr="00D90DF7">
        <w:rPr>
          <w:rFonts w:ascii="Calibri" w:hAnsi="Calibri" w:cs="Calibri"/>
          <w:sz w:val="24"/>
          <w:szCs w:val="24"/>
        </w:rPr>
        <w:t>CaCl</w:t>
      </w:r>
      <w:r w:rsidR="744BAB54" w:rsidRPr="00D90DF7">
        <w:rPr>
          <w:rFonts w:ascii="Calibri" w:hAnsi="Calibri" w:cs="Calibri"/>
          <w:sz w:val="24"/>
          <w:szCs w:val="24"/>
          <w:vertAlign w:val="subscript"/>
        </w:rPr>
        <w:t>2</w:t>
      </w:r>
      <w:r w:rsidR="744BAB54" w:rsidRPr="00D90DF7">
        <w:rPr>
          <w:rFonts w:ascii="Calibri" w:hAnsi="Calibri" w:cs="Calibri"/>
          <w:sz w:val="24"/>
          <w:szCs w:val="24"/>
        </w:rPr>
        <w:t xml:space="preserve"> </w:t>
      </w:r>
      <w:r w:rsidR="7E443671" w:rsidRPr="00D90DF7">
        <w:rPr>
          <w:rFonts w:ascii="Calibri" w:hAnsi="Calibri" w:cs="Calibri"/>
          <w:sz w:val="24"/>
          <w:szCs w:val="24"/>
        </w:rPr>
        <w:t>and</w:t>
      </w:r>
      <w:r w:rsidR="744BAB54" w:rsidRPr="00D90DF7">
        <w:rPr>
          <w:rFonts w:ascii="Calibri" w:hAnsi="Calibri" w:cs="Calibri"/>
          <w:sz w:val="24"/>
          <w:szCs w:val="24"/>
        </w:rPr>
        <w:t xml:space="preserve"> 1 mM MgCl</w:t>
      </w:r>
      <w:r w:rsidR="744BAB54" w:rsidRPr="00D90DF7">
        <w:rPr>
          <w:rFonts w:ascii="Calibri" w:hAnsi="Calibri" w:cs="Calibri"/>
          <w:sz w:val="24"/>
          <w:szCs w:val="24"/>
          <w:vertAlign w:val="subscript"/>
        </w:rPr>
        <w:t>2</w:t>
      </w:r>
      <w:r w:rsidR="7341E82D" w:rsidRPr="00D90DF7">
        <w:rPr>
          <w:rFonts w:ascii="Calibri" w:hAnsi="Calibri" w:cs="Calibri"/>
          <w:sz w:val="24"/>
          <w:szCs w:val="24"/>
        </w:rPr>
        <w:t xml:space="preserve"> </w:t>
      </w:r>
      <w:r w:rsidR="6AE33438" w:rsidRPr="00D90DF7">
        <w:rPr>
          <w:rFonts w:ascii="Calibri" w:hAnsi="Calibri" w:cs="Calibri"/>
          <w:sz w:val="24"/>
          <w:szCs w:val="24"/>
        </w:rPr>
        <w:t>(</w:t>
      </w:r>
      <w:r w:rsidR="76E2C68C" w:rsidRPr="00D90DF7">
        <w:rPr>
          <w:rFonts w:ascii="Calibri" w:hAnsi="Calibri" w:cs="Calibri"/>
          <w:sz w:val="24"/>
          <w:szCs w:val="24"/>
        </w:rPr>
        <w:t>PBS-CM</w:t>
      </w:r>
      <w:r w:rsidR="34068212" w:rsidRPr="00D90DF7">
        <w:rPr>
          <w:rFonts w:ascii="Calibri" w:hAnsi="Calibri" w:cs="Calibri"/>
          <w:sz w:val="24"/>
          <w:szCs w:val="24"/>
        </w:rPr>
        <w:t>)</w:t>
      </w:r>
      <w:r w:rsidR="4A75277B" w:rsidRPr="00D90DF7">
        <w:rPr>
          <w:rFonts w:ascii="Calibri" w:hAnsi="Calibri" w:cs="Calibri"/>
          <w:sz w:val="24"/>
          <w:szCs w:val="24"/>
        </w:rPr>
        <w:t xml:space="preserve"> at room temperature for 15 min</w:t>
      </w:r>
      <w:r w:rsidR="00197F26" w:rsidRPr="00D90DF7">
        <w:rPr>
          <w:rFonts w:ascii="Calibri" w:hAnsi="Calibri" w:cs="Calibri"/>
          <w:sz w:val="24"/>
          <w:szCs w:val="24"/>
        </w:rPr>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00197F26" w:rsidRPr="00D90DF7">
        <w:rPr>
          <w:rFonts w:ascii="Calibri" w:hAnsi="Calibri" w:cs="Calibri"/>
          <w:sz w:val="24"/>
          <w:szCs w:val="24"/>
        </w:rPr>
        <w:instrText xml:space="preserve"> ADDIN EN.CITE </w:instrText>
      </w:r>
      <w:r w:rsidR="00197F26" w:rsidRPr="00D90DF7">
        <w:rPr>
          <w:rFonts w:ascii="Calibri" w:hAnsi="Calibri" w:cs="Calibri"/>
          <w:sz w:val="24"/>
          <w:szCs w:val="24"/>
        </w:rPr>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00197F26" w:rsidRPr="00D90DF7">
        <w:rPr>
          <w:rFonts w:ascii="Calibri" w:hAnsi="Calibri" w:cs="Calibri"/>
          <w:sz w:val="24"/>
          <w:szCs w:val="24"/>
        </w:rPr>
        <w:instrText xml:space="preserve"> ADDIN EN.CITE.DATA </w:instrText>
      </w:r>
      <w:r w:rsidR="00197F26" w:rsidRPr="00D90DF7">
        <w:rPr>
          <w:rFonts w:ascii="Calibri" w:hAnsi="Calibri" w:cs="Calibri"/>
          <w:sz w:val="24"/>
          <w:szCs w:val="24"/>
        </w:rPr>
      </w:r>
      <w:r w:rsidR="00197F26" w:rsidRPr="00D90DF7">
        <w:rPr>
          <w:rFonts w:ascii="Calibri" w:hAnsi="Calibri" w:cs="Calibri"/>
          <w:sz w:val="24"/>
          <w:szCs w:val="24"/>
        </w:rPr>
        <w:fldChar w:fldCharType="end"/>
      </w:r>
      <w:r w:rsidR="00197F26" w:rsidRPr="00D90DF7">
        <w:rPr>
          <w:rFonts w:ascii="Calibri" w:hAnsi="Calibri" w:cs="Calibri"/>
          <w:sz w:val="24"/>
          <w:szCs w:val="24"/>
        </w:rPr>
      </w:r>
      <w:r w:rsidR="00197F26" w:rsidRPr="00D90DF7">
        <w:rPr>
          <w:rFonts w:ascii="Calibri" w:hAnsi="Calibri" w:cs="Calibri"/>
          <w:sz w:val="24"/>
          <w:szCs w:val="24"/>
        </w:rPr>
        <w:fldChar w:fldCharType="separate"/>
      </w:r>
      <w:r w:rsidR="00197F26" w:rsidRPr="00D90DF7">
        <w:rPr>
          <w:rFonts w:ascii="Calibri" w:hAnsi="Calibri" w:cs="Calibri"/>
          <w:sz w:val="24"/>
          <w:szCs w:val="24"/>
          <w:vertAlign w:val="superscript"/>
        </w:rPr>
        <w:t>16</w:t>
      </w:r>
      <w:r w:rsidR="00197F26" w:rsidRPr="00D90DF7">
        <w:rPr>
          <w:rFonts w:ascii="Calibri" w:hAnsi="Calibri" w:cs="Calibri"/>
          <w:sz w:val="24"/>
          <w:szCs w:val="24"/>
        </w:rPr>
        <w:fldChar w:fldCharType="end"/>
      </w:r>
      <w:r w:rsidR="4A75277B" w:rsidRPr="00D90DF7">
        <w:rPr>
          <w:rFonts w:ascii="Calibri" w:hAnsi="Calibri" w:cs="Calibri"/>
          <w:sz w:val="24"/>
          <w:szCs w:val="24"/>
        </w:rPr>
        <w:t>.</w:t>
      </w:r>
    </w:p>
    <w:p w14:paraId="0D7BE44D" w14:textId="77777777" w:rsidR="005D1728" w:rsidRPr="00D90DF7" w:rsidRDefault="005D1728" w:rsidP="00D90DF7"/>
    <w:p w14:paraId="210A65CF" w14:textId="3CC5CC58" w:rsidR="00F47557" w:rsidRPr="00D90DF7" w:rsidRDefault="35FAAD2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Wash t</w:t>
      </w:r>
      <w:r w:rsidR="4A75277B" w:rsidRPr="00D90DF7">
        <w:rPr>
          <w:rFonts w:ascii="Calibri" w:hAnsi="Calibri" w:cs="Calibri"/>
          <w:sz w:val="24"/>
          <w:szCs w:val="24"/>
        </w:rPr>
        <w:t>he cells</w:t>
      </w:r>
      <w:r w:rsidR="041AB6E7" w:rsidRPr="00D90DF7">
        <w:rPr>
          <w:rFonts w:ascii="Calibri" w:hAnsi="Calibri" w:cs="Calibri"/>
          <w:sz w:val="24"/>
          <w:szCs w:val="24"/>
        </w:rPr>
        <w:t xml:space="preserve"> </w:t>
      </w:r>
      <w:r w:rsidR="4A75277B" w:rsidRPr="00D90DF7">
        <w:rPr>
          <w:rFonts w:ascii="Calibri" w:hAnsi="Calibri" w:cs="Calibri"/>
          <w:sz w:val="24"/>
          <w:szCs w:val="24"/>
        </w:rPr>
        <w:t>three times with PBS-CM (200 µL</w:t>
      </w:r>
      <w:r w:rsidR="3FF8F9D0" w:rsidRPr="00D90DF7">
        <w:rPr>
          <w:rFonts w:ascii="Calibri" w:hAnsi="Calibri" w:cs="Calibri"/>
          <w:sz w:val="24"/>
          <w:szCs w:val="24"/>
        </w:rPr>
        <w:t>/well</w:t>
      </w:r>
      <w:r w:rsidR="4A75277B" w:rsidRPr="00D90DF7">
        <w:rPr>
          <w:rFonts w:ascii="Calibri" w:hAnsi="Calibri" w:cs="Calibri"/>
          <w:sz w:val="24"/>
          <w:szCs w:val="24"/>
        </w:rPr>
        <w:t>)</w:t>
      </w:r>
      <w:r w:rsidR="00F47557" w:rsidRPr="00D90DF7">
        <w:rPr>
          <w:rFonts w:ascii="Calibri" w:hAnsi="Calibri" w:cs="Calibri"/>
          <w:sz w:val="24"/>
          <w:szCs w:val="24"/>
        </w:rPr>
        <w:t>.</w:t>
      </w:r>
    </w:p>
    <w:p w14:paraId="2C08B82C" w14:textId="77777777" w:rsidR="005D1728" w:rsidRPr="00D90DF7" w:rsidRDefault="005D1728" w:rsidP="00D90DF7">
      <w:pPr>
        <w:pStyle w:val="ListParagraph"/>
        <w:spacing w:after="0" w:line="240" w:lineRule="auto"/>
        <w:ind w:left="0"/>
        <w:jc w:val="both"/>
        <w:rPr>
          <w:rFonts w:ascii="Calibri" w:hAnsi="Calibri" w:cs="Calibri"/>
          <w:sz w:val="24"/>
          <w:szCs w:val="24"/>
        </w:rPr>
      </w:pPr>
    </w:p>
    <w:p w14:paraId="1D0985F6" w14:textId="19032E19" w:rsidR="001B5E2C" w:rsidRPr="00D90DF7" w:rsidRDefault="005D1728"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P</w:t>
      </w:r>
      <w:r w:rsidR="4A75277B" w:rsidRPr="00D90DF7">
        <w:rPr>
          <w:rFonts w:ascii="Calibri" w:hAnsi="Calibri" w:cs="Calibri"/>
          <w:sz w:val="24"/>
          <w:szCs w:val="24"/>
        </w:rPr>
        <w:t>ermeabiliz</w:t>
      </w:r>
      <w:r w:rsidR="38366E42" w:rsidRPr="00D90DF7">
        <w:rPr>
          <w:rFonts w:ascii="Calibri" w:hAnsi="Calibri" w:cs="Calibri"/>
          <w:sz w:val="24"/>
          <w:szCs w:val="24"/>
        </w:rPr>
        <w:t>e</w:t>
      </w:r>
      <w:r w:rsidR="4A75277B" w:rsidRPr="00D90DF7">
        <w:rPr>
          <w:rFonts w:ascii="Calibri" w:hAnsi="Calibri" w:cs="Calibri"/>
          <w:sz w:val="24"/>
          <w:szCs w:val="24"/>
        </w:rPr>
        <w:t xml:space="preserve"> with 0.2% Triton X-100 in PBS-CM at room temperature for 15 min.</w:t>
      </w:r>
    </w:p>
    <w:p w14:paraId="1D966221" w14:textId="77777777" w:rsidR="005D1728" w:rsidRPr="00D90DF7" w:rsidRDefault="005D1728" w:rsidP="00D90DF7"/>
    <w:p w14:paraId="43905A43" w14:textId="0EF8DC82" w:rsidR="4A75277B" w:rsidRPr="00D90DF7" w:rsidRDefault="1A095974"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Wash t</w:t>
      </w:r>
      <w:r w:rsidR="4A75277B" w:rsidRPr="00D90DF7">
        <w:rPr>
          <w:rFonts w:ascii="Calibri" w:hAnsi="Calibri" w:cs="Calibri"/>
          <w:sz w:val="24"/>
          <w:szCs w:val="24"/>
        </w:rPr>
        <w:t xml:space="preserve">he </w:t>
      </w:r>
      <w:r w:rsidR="01757CC3" w:rsidRPr="00D90DF7">
        <w:rPr>
          <w:rFonts w:ascii="Calibri" w:hAnsi="Calibri" w:cs="Calibri"/>
          <w:sz w:val="24"/>
          <w:szCs w:val="24"/>
        </w:rPr>
        <w:t>cells</w:t>
      </w:r>
      <w:r w:rsidR="4A75277B" w:rsidRPr="00D90DF7">
        <w:rPr>
          <w:rFonts w:ascii="Calibri" w:hAnsi="Calibri" w:cs="Calibri"/>
          <w:sz w:val="24"/>
          <w:szCs w:val="24"/>
        </w:rPr>
        <w:t xml:space="preserve"> three times with PBS-CM.</w:t>
      </w:r>
    </w:p>
    <w:p w14:paraId="67E2FA40" w14:textId="7CCD8BC5" w:rsidR="4A75277B" w:rsidRPr="00D90DF7" w:rsidRDefault="4A75277B" w:rsidP="00D90DF7">
      <w:r w:rsidRPr="00D90DF7">
        <w:t xml:space="preserve"> </w:t>
      </w:r>
    </w:p>
    <w:p w14:paraId="3448B843" w14:textId="57E1EFD8" w:rsidR="4A75277B" w:rsidRPr="00D90DF7" w:rsidRDefault="4A75277B" w:rsidP="00D90DF7">
      <w:pPr>
        <w:pStyle w:val="ListParagraph"/>
        <w:numPr>
          <w:ilvl w:val="1"/>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Organelle </w:t>
      </w:r>
      <w:r w:rsidR="003E113E" w:rsidRPr="00D90DF7">
        <w:rPr>
          <w:rFonts w:ascii="Calibri" w:hAnsi="Calibri" w:cs="Calibri"/>
          <w:sz w:val="24"/>
          <w:szCs w:val="24"/>
        </w:rPr>
        <w:t>l</w:t>
      </w:r>
      <w:r w:rsidRPr="00D90DF7">
        <w:rPr>
          <w:rFonts w:ascii="Calibri" w:hAnsi="Calibri" w:cs="Calibri"/>
          <w:sz w:val="24"/>
          <w:szCs w:val="24"/>
        </w:rPr>
        <w:t>abeling</w:t>
      </w:r>
    </w:p>
    <w:p w14:paraId="6AC238E4" w14:textId="77777777" w:rsidR="001B5E2C" w:rsidRPr="00D90DF7" w:rsidRDefault="001B5E2C" w:rsidP="00D90DF7">
      <w:pPr>
        <w:pStyle w:val="ListParagraph"/>
        <w:spacing w:after="0" w:line="240" w:lineRule="auto"/>
        <w:ind w:left="0"/>
        <w:jc w:val="both"/>
        <w:rPr>
          <w:rFonts w:ascii="Calibri" w:hAnsi="Calibri" w:cs="Calibri"/>
          <w:b/>
          <w:bCs/>
          <w:sz w:val="24"/>
          <w:szCs w:val="24"/>
        </w:rPr>
      </w:pPr>
    </w:p>
    <w:p w14:paraId="4397483B" w14:textId="167A752E" w:rsidR="007A4793" w:rsidRPr="00D90DF7" w:rsidRDefault="007A4793"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Incubate the cells with BODIPY 493/503 diluted at 0.5 µM </w:t>
      </w:r>
      <w:r w:rsidR="00354A33" w:rsidRPr="00D90DF7">
        <w:rPr>
          <w:rFonts w:ascii="Calibri" w:hAnsi="Calibri" w:cs="Calibri"/>
          <w:sz w:val="24"/>
          <w:szCs w:val="24"/>
        </w:rPr>
        <w:t xml:space="preserve">and DAPI </w:t>
      </w:r>
      <w:r w:rsidR="00C06C86" w:rsidRPr="00D90DF7">
        <w:rPr>
          <w:rFonts w:ascii="Calibri" w:hAnsi="Calibri" w:cs="Calibri"/>
          <w:sz w:val="24"/>
          <w:szCs w:val="24"/>
        </w:rPr>
        <w:t>(</w:t>
      </w:r>
      <w:r w:rsidR="00A65111" w:rsidRPr="00D90DF7">
        <w:rPr>
          <w:rFonts w:ascii="Calibri" w:hAnsi="Calibri" w:cs="Calibri"/>
          <w:sz w:val="24"/>
          <w:szCs w:val="24"/>
        </w:rPr>
        <w:t>125 mg/mL</w:t>
      </w:r>
      <w:r w:rsidR="00C06C86" w:rsidRPr="00D90DF7">
        <w:rPr>
          <w:rFonts w:ascii="Calibri" w:hAnsi="Calibri" w:cs="Calibri"/>
          <w:sz w:val="24"/>
          <w:szCs w:val="24"/>
        </w:rPr>
        <w:t xml:space="preserve">) </w:t>
      </w:r>
      <w:r w:rsidRPr="00D90DF7">
        <w:rPr>
          <w:rFonts w:ascii="Calibri" w:hAnsi="Calibri" w:cs="Calibri"/>
          <w:sz w:val="24"/>
          <w:szCs w:val="24"/>
        </w:rPr>
        <w:t xml:space="preserve">in </w:t>
      </w:r>
      <w:r w:rsidR="00712820" w:rsidRPr="00D90DF7">
        <w:rPr>
          <w:rFonts w:ascii="Calibri" w:hAnsi="Calibri" w:cs="Calibri"/>
          <w:sz w:val="24"/>
          <w:szCs w:val="24"/>
        </w:rPr>
        <w:t>PBS-CM</w:t>
      </w:r>
      <w:r w:rsidRPr="00D90DF7">
        <w:rPr>
          <w:rFonts w:ascii="Calibri" w:hAnsi="Calibri" w:cs="Calibri"/>
          <w:sz w:val="24"/>
          <w:szCs w:val="24"/>
        </w:rPr>
        <w:t xml:space="preserve"> for 30 min at 37</w:t>
      </w:r>
      <w:r w:rsidR="003E113E" w:rsidRPr="00D90DF7">
        <w:rPr>
          <w:rFonts w:ascii="Calibri" w:hAnsi="Calibri" w:cs="Calibri"/>
          <w:sz w:val="24"/>
          <w:szCs w:val="24"/>
        </w:rPr>
        <w:t xml:space="preserve"> </w:t>
      </w:r>
      <w:r w:rsidRPr="00D90DF7">
        <w:rPr>
          <w:rFonts w:ascii="Calibri" w:hAnsi="Calibri" w:cs="Calibri"/>
          <w:sz w:val="24"/>
          <w:szCs w:val="24"/>
        </w:rPr>
        <w:t>°C.</w:t>
      </w:r>
    </w:p>
    <w:p w14:paraId="770CF6BC" w14:textId="77777777" w:rsidR="001B5E2C" w:rsidRPr="00D90DF7" w:rsidRDefault="001B5E2C" w:rsidP="00D90DF7">
      <w:pPr>
        <w:pStyle w:val="ListParagraph"/>
        <w:spacing w:after="0" w:line="240" w:lineRule="auto"/>
        <w:ind w:left="0"/>
        <w:jc w:val="both"/>
        <w:rPr>
          <w:rFonts w:ascii="Calibri" w:hAnsi="Calibri" w:cs="Calibri"/>
          <w:sz w:val="24"/>
          <w:szCs w:val="24"/>
        </w:rPr>
      </w:pPr>
    </w:p>
    <w:p w14:paraId="2D7D8F95" w14:textId="3F8F055A" w:rsidR="001B5E2C" w:rsidRPr="00D90DF7" w:rsidRDefault="073637DC"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Wash t</w:t>
      </w:r>
      <w:r w:rsidR="7EC36EF6" w:rsidRPr="00D90DF7">
        <w:rPr>
          <w:rFonts w:ascii="Calibri" w:hAnsi="Calibri" w:cs="Calibri"/>
          <w:sz w:val="24"/>
          <w:szCs w:val="24"/>
        </w:rPr>
        <w:t>h</w:t>
      </w:r>
      <w:r w:rsidRPr="00D90DF7">
        <w:rPr>
          <w:rFonts w:ascii="Calibri" w:hAnsi="Calibri" w:cs="Calibri"/>
          <w:sz w:val="24"/>
          <w:szCs w:val="24"/>
        </w:rPr>
        <w:t>ree time</w:t>
      </w:r>
      <w:r w:rsidR="004F16BB" w:rsidRPr="00D90DF7">
        <w:rPr>
          <w:rFonts w:ascii="Calibri" w:hAnsi="Calibri" w:cs="Calibri"/>
          <w:sz w:val="24"/>
          <w:szCs w:val="24"/>
        </w:rPr>
        <w:t>s</w:t>
      </w:r>
      <w:r w:rsidR="4A75277B" w:rsidRPr="00D90DF7">
        <w:rPr>
          <w:rFonts w:ascii="Calibri" w:hAnsi="Calibri" w:cs="Calibri"/>
          <w:sz w:val="24"/>
          <w:szCs w:val="24"/>
        </w:rPr>
        <w:t xml:space="preserve"> with PBS-CM. </w:t>
      </w:r>
    </w:p>
    <w:p w14:paraId="2224F5AF" w14:textId="77777777" w:rsidR="00E71F78" w:rsidRPr="00D90DF7" w:rsidRDefault="00E71F78" w:rsidP="00D90DF7">
      <w:pPr>
        <w:pStyle w:val="ListParagraph"/>
        <w:spacing w:after="0" w:line="240" w:lineRule="auto"/>
        <w:ind w:left="0"/>
        <w:jc w:val="both"/>
        <w:rPr>
          <w:rFonts w:ascii="Calibri" w:hAnsi="Calibri" w:cs="Calibri"/>
          <w:sz w:val="24"/>
          <w:szCs w:val="24"/>
        </w:rPr>
      </w:pPr>
    </w:p>
    <w:p w14:paraId="566DEF24" w14:textId="30D198AA" w:rsidR="0007222D" w:rsidRPr="00D90DF7" w:rsidRDefault="004F16B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Keep the f</w:t>
      </w:r>
      <w:r w:rsidR="4A75277B" w:rsidRPr="00D90DF7">
        <w:rPr>
          <w:rFonts w:ascii="Calibri" w:hAnsi="Calibri" w:cs="Calibri"/>
          <w:sz w:val="24"/>
          <w:szCs w:val="24"/>
        </w:rPr>
        <w:t>ix</w:t>
      </w:r>
      <w:r w:rsidR="4FBACF56" w:rsidRPr="00D90DF7">
        <w:rPr>
          <w:rFonts w:ascii="Calibri" w:hAnsi="Calibri" w:cs="Calibri"/>
          <w:sz w:val="24"/>
          <w:szCs w:val="24"/>
        </w:rPr>
        <w:t>ed</w:t>
      </w:r>
      <w:r w:rsidR="4A75277B" w:rsidRPr="00D90DF7">
        <w:rPr>
          <w:rFonts w:ascii="Calibri" w:hAnsi="Calibri" w:cs="Calibri"/>
          <w:sz w:val="24"/>
          <w:szCs w:val="24"/>
        </w:rPr>
        <w:t xml:space="preserve"> </w:t>
      </w:r>
      <w:r w:rsidR="22C12FF2" w:rsidRPr="00D90DF7">
        <w:rPr>
          <w:rFonts w:ascii="Calibri" w:hAnsi="Calibri" w:cs="Calibri"/>
          <w:sz w:val="24"/>
          <w:szCs w:val="24"/>
        </w:rPr>
        <w:t>and stain</w:t>
      </w:r>
      <w:r w:rsidR="57AEF4AD" w:rsidRPr="00D90DF7">
        <w:rPr>
          <w:rFonts w:ascii="Calibri" w:hAnsi="Calibri" w:cs="Calibri"/>
          <w:sz w:val="24"/>
          <w:szCs w:val="24"/>
        </w:rPr>
        <w:t xml:space="preserve">ed </w:t>
      </w:r>
      <w:r w:rsidR="2FE92E97" w:rsidRPr="00D90DF7">
        <w:rPr>
          <w:rFonts w:ascii="Calibri" w:hAnsi="Calibri" w:cs="Calibri"/>
          <w:sz w:val="24"/>
          <w:szCs w:val="24"/>
        </w:rPr>
        <w:t xml:space="preserve">cells </w:t>
      </w:r>
      <w:r w:rsidR="4A75277B" w:rsidRPr="00D90DF7">
        <w:rPr>
          <w:rFonts w:ascii="Calibri" w:hAnsi="Calibri" w:cs="Calibri"/>
          <w:sz w:val="24"/>
          <w:szCs w:val="24"/>
        </w:rPr>
        <w:t xml:space="preserve">in 200 µL </w:t>
      </w:r>
      <w:r w:rsidR="003E113E" w:rsidRPr="00D90DF7">
        <w:rPr>
          <w:rFonts w:ascii="Calibri" w:hAnsi="Calibri" w:cs="Calibri"/>
          <w:sz w:val="24"/>
          <w:szCs w:val="24"/>
        </w:rPr>
        <w:t xml:space="preserve">of </w:t>
      </w:r>
      <w:r w:rsidR="4A75277B" w:rsidRPr="00D90DF7">
        <w:rPr>
          <w:rFonts w:ascii="Calibri" w:hAnsi="Calibri" w:cs="Calibri"/>
          <w:sz w:val="24"/>
          <w:szCs w:val="24"/>
        </w:rPr>
        <w:t xml:space="preserve">PBS </w:t>
      </w:r>
      <w:r w:rsidR="2DBA6651" w:rsidRPr="00D90DF7">
        <w:rPr>
          <w:rFonts w:ascii="Calibri" w:hAnsi="Calibri" w:cs="Calibri"/>
          <w:sz w:val="24"/>
          <w:szCs w:val="24"/>
        </w:rPr>
        <w:t>per well</w:t>
      </w:r>
      <w:r w:rsidR="7A9A7B5A" w:rsidRPr="00D90DF7">
        <w:rPr>
          <w:rFonts w:ascii="Calibri" w:hAnsi="Calibri" w:cs="Calibri"/>
          <w:sz w:val="24"/>
          <w:szCs w:val="24"/>
        </w:rPr>
        <w:t xml:space="preserve"> </w:t>
      </w:r>
      <w:r w:rsidR="3333F102" w:rsidRPr="00D90DF7">
        <w:rPr>
          <w:rFonts w:ascii="Calibri" w:hAnsi="Calibri" w:cs="Calibri"/>
          <w:sz w:val="24"/>
          <w:szCs w:val="24"/>
        </w:rPr>
        <w:t>until</w:t>
      </w:r>
      <w:r w:rsidR="4A75277B" w:rsidRPr="00D90DF7">
        <w:rPr>
          <w:rFonts w:ascii="Calibri" w:hAnsi="Calibri" w:cs="Calibri"/>
          <w:sz w:val="24"/>
          <w:szCs w:val="24"/>
        </w:rPr>
        <w:t xml:space="preserve"> image acquisition.</w:t>
      </w:r>
      <w:r w:rsidR="216626C6" w:rsidRPr="00D90DF7">
        <w:rPr>
          <w:rFonts w:ascii="Calibri" w:hAnsi="Calibri" w:cs="Calibri"/>
          <w:sz w:val="24"/>
          <w:szCs w:val="24"/>
        </w:rPr>
        <w:t xml:space="preserve"> </w:t>
      </w:r>
    </w:p>
    <w:p w14:paraId="3D2D16D3" w14:textId="77777777" w:rsidR="008C7FAA" w:rsidRPr="00D90DF7" w:rsidRDefault="008C7FAA" w:rsidP="00D90DF7"/>
    <w:p w14:paraId="38AC9CC0" w14:textId="4AE4F76D" w:rsidR="4A75277B" w:rsidRPr="00D90DF7" w:rsidRDefault="003E113E" w:rsidP="00D90DF7">
      <w:r w:rsidRPr="00D90DF7">
        <w:t>NOTE</w:t>
      </w:r>
      <w:r w:rsidR="0007222D" w:rsidRPr="00D90DF7">
        <w:t xml:space="preserve">: </w:t>
      </w:r>
      <w:r w:rsidR="00157883" w:rsidRPr="00D90DF7">
        <w:t>The 96-well plate can be stored at 4</w:t>
      </w:r>
      <w:r w:rsidRPr="00D90DF7">
        <w:t xml:space="preserve"> </w:t>
      </w:r>
      <w:r w:rsidR="00157883" w:rsidRPr="00D90DF7">
        <w:t>°C for several weeks, protected from light and dehydration. Mounting with commonly used </w:t>
      </w:r>
      <w:r w:rsidR="00E71F78" w:rsidRPr="00D90DF7">
        <w:t>antifade mounting media is not required.</w:t>
      </w:r>
    </w:p>
    <w:p w14:paraId="02AB2773" w14:textId="45095716" w:rsidR="4A75277B" w:rsidRPr="00D90DF7" w:rsidRDefault="4A75277B" w:rsidP="00D90DF7">
      <w:r w:rsidRPr="00D90DF7">
        <w:t xml:space="preserve"> </w:t>
      </w:r>
    </w:p>
    <w:p w14:paraId="58C32798" w14:textId="53DFB3FE" w:rsidR="4A75277B" w:rsidRPr="00D90DF7" w:rsidRDefault="4A75277B" w:rsidP="00D90DF7">
      <w:pPr>
        <w:pStyle w:val="ListParagraph"/>
        <w:numPr>
          <w:ilvl w:val="1"/>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Automated </w:t>
      </w:r>
      <w:r w:rsidR="008625AD" w:rsidRPr="00D90DF7">
        <w:rPr>
          <w:rFonts w:ascii="Calibri" w:hAnsi="Calibri" w:cs="Calibri"/>
          <w:sz w:val="24"/>
          <w:szCs w:val="24"/>
        </w:rPr>
        <w:t>confocal microscopy (fixed cells)</w:t>
      </w:r>
    </w:p>
    <w:p w14:paraId="00C9EDD2" w14:textId="77777777" w:rsidR="008C7FAA" w:rsidRPr="00D90DF7" w:rsidRDefault="008C7FAA" w:rsidP="00D90DF7"/>
    <w:p w14:paraId="58C5B0A1" w14:textId="44F7FEA4" w:rsidR="00AB6EC2" w:rsidRPr="00D90DF7" w:rsidRDefault="008625AD"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Perform n</w:t>
      </w:r>
      <w:r w:rsidR="00AB6EC2" w:rsidRPr="00D90DF7">
        <w:rPr>
          <w:rFonts w:ascii="Calibri" w:hAnsi="Calibri" w:cs="Calibri"/>
          <w:sz w:val="24"/>
          <w:szCs w:val="24"/>
        </w:rPr>
        <w:t>uclei staining for automated image segmentation</w:t>
      </w:r>
      <w:r w:rsidR="003C2C57" w:rsidRPr="00D90DF7">
        <w:rPr>
          <w:rFonts w:ascii="Calibri" w:hAnsi="Calibri" w:cs="Calibri"/>
          <w:sz w:val="24"/>
          <w:szCs w:val="24"/>
          <w:vertAlign w:val="superscript"/>
        </w:rPr>
        <w:t>16</w:t>
      </w:r>
      <w:r w:rsidR="00AB6EC2" w:rsidRPr="00D90DF7">
        <w:rPr>
          <w:rFonts w:ascii="Calibri" w:hAnsi="Calibri" w:cs="Calibri"/>
          <w:sz w:val="24"/>
          <w:szCs w:val="24"/>
        </w:rPr>
        <w:t xml:space="preserve">. </w:t>
      </w:r>
    </w:p>
    <w:p w14:paraId="446432C4" w14:textId="77777777" w:rsidR="008625AD" w:rsidRPr="00D90DF7" w:rsidRDefault="008625AD" w:rsidP="00D90DF7"/>
    <w:p w14:paraId="247D1FA3" w14:textId="593043AD" w:rsidR="4A75277B" w:rsidRPr="00D90DF7" w:rsidRDefault="003C2C57" w:rsidP="00D90DF7">
      <w:r w:rsidRPr="00D90DF7">
        <w:t xml:space="preserve">NOTE: </w:t>
      </w:r>
      <w:r w:rsidR="4A75277B" w:rsidRPr="00D90DF7">
        <w:t xml:space="preserve">Image acquisition </w:t>
      </w:r>
      <w:r w:rsidR="003F533C" w:rsidRPr="00D90DF7">
        <w:t>uses</w:t>
      </w:r>
      <w:r w:rsidR="4A75277B" w:rsidRPr="00D90DF7">
        <w:t xml:space="preserve"> a</w:t>
      </w:r>
      <w:r w:rsidRPr="00D90DF7">
        <w:t xml:space="preserve"> </w:t>
      </w:r>
      <w:r w:rsidR="4A75277B" w:rsidRPr="00D90DF7">
        <w:t>spinning-disk microscope with a 40x (N.A 1.1) water immersion objective. DAPI acquisition is performed using 305 nm LED illumination (Ex: 355</w:t>
      </w:r>
      <w:r w:rsidRPr="00D90DF7">
        <w:t>–</w:t>
      </w:r>
      <w:r w:rsidR="4A75277B" w:rsidRPr="00D90DF7">
        <w:t>385 nm; Em: 430</w:t>
      </w:r>
      <w:r w:rsidRPr="00D90DF7">
        <w:t>–</w:t>
      </w:r>
      <w:r w:rsidR="4A75277B" w:rsidRPr="00D90DF7">
        <w:t>500 nm), and BODIPY 493/503 acquisition is performed using 488 nm LED illumination (Ex: 460</w:t>
      </w:r>
      <w:r w:rsidRPr="00D90DF7">
        <w:t>–</w:t>
      </w:r>
      <w:r w:rsidR="4A75277B" w:rsidRPr="00D90DF7">
        <w:t>490 nm; Em: 550</w:t>
      </w:r>
      <w:r w:rsidRPr="00D90DF7">
        <w:t>–</w:t>
      </w:r>
      <w:r w:rsidR="4A75277B" w:rsidRPr="00D90DF7">
        <w:t>550 nm).</w:t>
      </w:r>
    </w:p>
    <w:p w14:paraId="12E3D50F" w14:textId="2A7239B5" w:rsidR="4A75277B" w:rsidRPr="00D90DF7" w:rsidRDefault="4A75277B" w:rsidP="00D90DF7">
      <w:r w:rsidRPr="00D90DF7">
        <w:t xml:space="preserve"> </w:t>
      </w:r>
    </w:p>
    <w:p w14:paraId="5D973784" w14:textId="31B01C50" w:rsidR="4A75277B" w:rsidRPr="00D90DF7" w:rsidRDefault="4A75277B" w:rsidP="00D90DF7">
      <w:pPr>
        <w:pStyle w:val="ListParagraph"/>
        <w:numPr>
          <w:ilvl w:val="1"/>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Image </w:t>
      </w:r>
      <w:r w:rsidR="00CE1A66" w:rsidRPr="00D90DF7">
        <w:rPr>
          <w:rFonts w:ascii="Calibri" w:hAnsi="Calibri" w:cs="Calibri"/>
          <w:sz w:val="24"/>
          <w:szCs w:val="24"/>
        </w:rPr>
        <w:t>a</w:t>
      </w:r>
      <w:r w:rsidRPr="00D90DF7">
        <w:rPr>
          <w:rFonts w:ascii="Calibri" w:hAnsi="Calibri" w:cs="Calibri"/>
          <w:sz w:val="24"/>
          <w:szCs w:val="24"/>
        </w:rPr>
        <w:t>nalysis</w:t>
      </w:r>
    </w:p>
    <w:p w14:paraId="555507FA" w14:textId="77777777" w:rsidR="00CE1A66" w:rsidRPr="00D90DF7" w:rsidRDefault="00CE1A66" w:rsidP="00D90DF7"/>
    <w:p w14:paraId="494B8D39" w14:textId="1DFF1F9E" w:rsidR="001B5E2C" w:rsidRPr="00D90DF7" w:rsidRDefault="00CE1A66" w:rsidP="00D90DF7">
      <w:r w:rsidRPr="00D90DF7">
        <w:t xml:space="preserve">NOTE: </w:t>
      </w:r>
      <w:r w:rsidR="4A75277B" w:rsidRPr="00D90DF7">
        <w:t>Image analysis</w:t>
      </w:r>
      <w:r w:rsidR="00ED7F50" w:rsidRPr="00D90DF7">
        <w:rPr>
          <w:vertAlign w:val="superscript"/>
        </w:rPr>
        <w:t>16</w:t>
      </w:r>
      <w:r w:rsidR="4A75277B" w:rsidRPr="00D90DF7">
        <w:t xml:space="preserve"> is performed using </w:t>
      </w:r>
      <w:r w:rsidR="00B70ED0" w:rsidRPr="00D90DF7">
        <w:t>compatible software</w:t>
      </w:r>
      <w:r w:rsidR="4A75277B" w:rsidRPr="00D90DF7">
        <w:t xml:space="preserve"> with a dedicated LD analysis module. The software </w:t>
      </w:r>
      <w:r w:rsidR="00F464E7" w:rsidRPr="00D90DF7">
        <w:t xml:space="preserve">used in this study (see </w:t>
      </w:r>
      <w:r w:rsidR="00F464E7" w:rsidRPr="00D90DF7">
        <w:rPr>
          <w:b/>
          <w:bCs/>
        </w:rPr>
        <w:t>Table of Materials</w:t>
      </w:r>
      <w:r w:rsidR="00F464E7" w:rsidRPr="00D90DF7">
        <w:t xml:space="preserve">) </w:t>
      </w:r>
      <w:r w:rsidR="4A75277B" w:rsidRPr="00D90DF7">
        <w:t>has a ready-made solution (RMS Lipid Droplet Analysis) algorithm combination for image segmentation and quantification.</w:t>
      </w:r>
    </w:p>
    <w:p w14:paraId="6A36D580" w14:textId="77777777" w:rsidR="001B5E2C" w:rsidRPr="00D90DF7" w:rsidRDefault="001B5E2C" w:rsidP="00D90DF7"/>
    <w:p w14:paraId="327A465E" w14:textId="39189D82" w:rsidR="00861B6B" w:rsidRPr="00D90DF7" w:rsidRDefault="243B9B29"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I</w:t>
      </w:r>
      <w:r w:rsidR="4A75277B" w:rsidRPr="00D90DF7">
        <w:rPr>
          <w:rFonts w:ascii="Calibri" w:hAnsi="Calibri" w:cs="Calibri"/>
          <w:sz w:val="24"/>
          <w:szCs w:val="24"/>
        </w:rPr>
        <w:t xml:space="preserve">dentify </w:t>
      </w:r>
      <w:r w:rsidR="00471035" w:rsidRPr="00D90DF7">
        <w:rPr>
          <w:rFonts w:ascii="Calibri" w:hAnsi="Calibri" w:cs="Calibri"/>
          <w:sz w:val="24"/>
          <w:szCs w:val="24"/>
        </w:rPr>
        <w:t xml:space="preserve">the </w:t>
      </w:r>
      <w:r w:rsidR="4A75277B" w:rsidRPr="00D90DF7">
        <w:rPr>
          <w:rFonts w:ascii="Calibri" w:hAnsi="Calibri" w:cs="Calibri"/>
          <w:sz w:val="24"/>
          <w:szCs w:val="24"/>
        </w:rPr>
        <w:t>nuclei</w:t>
      </w:r>
      <w:r w:rsidR="6CC4A50C" w:rsidRPr="00D90DF7">
        <w:rPr>
          <w:rFonts w:ascii="Calibri" w:hAnsi="Calibri" w:cs="Calibri"/>
          <w:sz w:val="24"/>
          <w:szCs w:val="24"/>
        </w:rPr>
        <w:t xml:space="preserve"> </w:t>
      </w:r>
      <w:r w:rsidR="00471035" w:rsidRPr="00D90DF7">
        <w:rPr>
          <w:rFonts w:ascii="Calibri" w:hAnsi="Calibri" w:cs="Calibri"/>
          <w:sz w:val="24"/>
          <w:szCs w:val="24"/>
        </w:rPr>
        <w:t xml:space="preserve">by </w:t>
      </w:r>
      <w:r w:rsidR="4A75277B" w:rsidRPr="00D90DF7">
        <w:rPr>
          <w:rFonts w:ascii="Calibri" w:hAnsi="Calibri" w:cs="Calibri"/>
          <w:sz w:val="24"/>
          <w:szCs w:val="24"/>
        </w:rPr>
        <w:t xml:space="preserve">selecting the </w:t>
      </w:r>
      <w:r w:rsidR="4A75277B" w:rsidRPr="00D90DF7">
        <w:rPr>
          <w:rFonts w:ascii="Calibri" w:hAnsi="Calibri" w:cs="Calibri"/>
          <w:b/>
          <w:bCs/>
          <w:sz w:val="24"/>
          <w:szCs w:val="24"/>
        </w:rPr>
        <w:t>DAPI</w:t>
      </w:r>
      <w:r w:rsidR="4A75277B" w:rsidRPr="00D90DF7">
        <w:rPr>
          <w:rFonts w:ascii="Calibri" w:hAnsi="Calibri" w:cs="Calibri"/>
          <w:sz w:val="24"/>
          <w:szCs w:val="24"/>
        </w:rPr>
        <w:t xml:space="preserve"> channel and adjust the threshold based on signal and background.</w:t>
      </w:r>
    </w:p>
    <w:p w14:paraId="0706690F" w14:textId="77777777" w:rsidR="001B5E2C" w:rsidRPr="00D90DF7" w:rsidRDefault="001B5E2C" w:rsidP="00D90DF7">
      <w:pPr>
        <w:pStyle w:val="ListParagraph"/>
        <w:spacing w:after="0" w:line="240" w:lineRule="auto"/>
        <w:ind w:left="0"/>
        <w:jc w:val="both"/>
        <w:rPr>
          <w:rFonts w:ascii="Calibri" w:hAnsi="Calibri" w:cs="Calibri"/>
          <w:sz w:val="24"/>
          <w:szCs w:val="24"/>
        </w:rPr>
      </w:pPr>
    </w:p>
    <w:p w14:paraId="3EC708E2" w14:textId="2F17302A" w:rsidR="001B5E2C" w:rsidRPr="00D90DF7" w:rsidRDefault="4A75277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Identify the cytoplasm.</w:t>
      </w:r>
      <w:r w:rsidR="616DA5BC" w:rsidRPr="00D90DF7">
        <w:rPr>
          <w:rFonts w:ascii="Calibri" w:hAnsi="Calibri" w:cs="Calibri"/>
          <w:sz w:val="24"/>
          <w:szCs w:val="24"/>
        </w:rPr>
        <w:t xml:space="preserve"> Select the appropriate method based on </w:t>
      </w:r>
      <w:r w:rsidR="343E50FA" w:rsidRPr="00D90DF7">
        <w:rPr>
          <w:rFonts w:ascii="Calibri" w:hAnsi="Calibri" w:cs="Calibri"/>
          <w:sz w:val="24"/>
          <w:szCs w:val="24"/>
        </w:rPr>
        <w:t xml:space="preserve">the </w:t>
      </w:r>
      <w:r w:rsidR="616DA5BC" w:rsidRPr="00D90DF7">
        <w:rPr>
          <w:rFonts w:ascii="Calibri" w:hAnsi="Calibri" w:cs="Calibri"/>
          <w:sz w:val="24"/>
          <w:szCs w:val="24"/>
        </w:rPr>
        <w:t xml:space="preserve">LDs </w:t>
      </w:r>
      <w:r w:rsidR="343E50FA" w:rsidRPr="00D90DF7">
        <w:rPr>
          <w:rFonts w:ascii="Calibri" w:hAnsi="Calibri" w:cs="Calibri"/>
          <w:sz w:val="24"/>
          <w:szCs w:val="24"/>
        </w:rPr>
        <w:t xml:space="preserve">fluorescence </w:t>
      </w:r>
      <w:r w:rsidR="616DA5BC" w:rsidRPr="00D90DF7">
        <w:rPr>
          <w:rFonts w:ascii="Calibri" w:hAnsi="Calibri" w:cs="Calibri"/>
          <w:sz w:val="24"/>
          <w:szCs w:val="24"/>
        </w:rPr>
        <w:t>channel.</w:t>
      </w:r>
    </w:p>
    <w:p w14:paraId="2EC90188" w14:textId="77777777" w:rsidR="001B5E2C" w:rsidRPr="00D90DF7" w:rsidRDefault="001B5E2C" w:rsidP="00D90DF7">
      <w:pPr>
        <w:pStyle w:val="ListParagraph"/>
        <w:spacing w:after="0" w:line="240" w:lineRule="auto"/>
        <w:ind w:left="0"/>
        <w:jc w:val="both"/>
        <w:rPr>
          <w:rFonts w:ascii="Calibri" w:hAnsi="Calibri" w:cs="Calibri"/>
          <w:sz w:val="24"/>
          <w:szCs w:val="24"/>
        </w:rPr>
      </w:pPr>
    </w:p>
    <w:p w14:paraId="4603745A" w14:textId="49C01697" w:rsidR="001B5E2C" w:rsidRPr="00D90DF7" w:rsidRDefault="4A75277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Identify spots by adjusting parameters: Radius (1</w:t>
      </w:r>
      <w:r w:rsidR="001164E5" w:rsidRPr="00D90DF7">
        <w:rPr>
          <w:rFonts w:ascii="Calibri" w:hAnsi="Calibri" w:cs="Calibri"/>
          <w:sz w:val="24"/>
          <w:szCs w:val="24"/>
        </w:rPr>
        <w:t>–</w:t>
      </w:r>
      <w:r w:rsidRPr="00D90DF7">
        <w:rPr>
          <w:rFonts w:ascii="Calibri" w:hAnsi="Calibri" w:cs="Calibri"/>
          <w:sz w:val="24"/>
          <w:szCs w:val="24"/>
        </w:rPr>
        <w:t>1.5 µm), Contrast (0.2</w:t>
      </w:r>
      <w:r w:rsidR="001164E5" w:rsidRPr="00D90DF7">
        <w:rPr>
          <w:rFonts w:ascii="Calibri" w:hAnsi="Calibri" w:cs="Calibri"/>
          <w:sz w:val="24"/>
          <w:szCs w:val="24"/>
        </w:rPr>
        <w:t>–</w:t>
      </w:r>
      <w:r w:rsidRPr="00D90DF7">
        <w:rPr>
          <w:rFonts w:ascii="Calibri" w:hAnsi="Calibri" w:cs="Calibri"/>
          <w:sz w:val="24"/>
          <w:szCs w:val="24"/>
        </w:rPr>
        <w:t>0.25), Uncorrected Spot to Region Intensity (0.4</w:t>
      </w:r>
      <w:r w:rsidR="001164E5" w:rsidRPr="00D90DF7">
        <w:rPr>
          <w:rFonts w:ascii="Calibri" w:hAnsi="Calibri" w:cs="Calibri"/>
          <w:sz w:val="24"/>
          <w:szCs w:val="24"/>
        </w:rPr>
        <w:t>–</w:t>
      </w:r>
      <w:r w:rsidRPr="00D90DF7">
        <w:rPr>
          <w:rFonts w:ascii="Calibri" w:hAnsi="Calibri" w:cs="Calibri"/>
          <w:sz w:val="24"/>
          <w:szCs w:val="24"/>
        </w:rPr>
        <w:t>0.6), Distance (0.3</w:t>
      </w:r>
      <w:r w:rsidR="001164E5" w:rsidRPr="00D90DF7">
        <w:rPr>
          <w:rFonts w:ascii="Calibri" w:hAnsi="Calibri" w:cs="Calibri"/>
          <w:sz w:val="24"/>
          <w:szCs w:val="24"/>
        </w:rPr>
        <w:t>–</w:t>
      </w:r>
      <w:r w:rsidRPr="00D90DF7">
        <w:rPr>
          <w:rFonts w:ascii="Calibri" w:hAnsi="Calibri" w:cs="Calibri"/>
          <w:sz w:val="24"/>
          <w:szCs w:val="24"/>
        </w:rPr>
        <w:t>0.4 µm), Spot Peak Radius (0.2</w:t>
      </w:r>
      <w:r w:rsidR="001164E5" w:rsidRPr="00D90DF7">
        <w:rPr>
          <w:rFonts w:ascii="Calibri" w:hAnsi="Calibri" w:cs="Calibri"/>
          <w:sz w:val="24"/>
          <w:szCs w:val="24"/>
        </w:rPr>
        <w:t>–</w:t>
      </w:r>
      <w:r w:rsidRPr="00D90DF7">
        <w:rPr>
          <w:rFonts w:ascii="Calibri" w:hAnsi="Calibri" w:cs="Calibri"/>
          <w:sz w:val="24"/>
          <w:szCs w:val="24"/>
        </w:rPr>
        <w:t>0.25 µm).</w:t>
      </w:r>
    </w:p>
    <w:p w14:paraId="4AEFBE7D" w14:textId="77777777" w:rsidR="001B5E2C" w:rsidRPr="00D90DF7" w:rsidRDefault="001B5E2C" w:rsidP="00D90DF7">
      <w:pPr>
        <w:pStyle w:val="ListParagraph"/>
        <w:spacing w:after="0" w:line="240" w:lineRule="auto"/>
        <w:ind w:left="0"/>
        <w:jc w:val="both"/>
        <w:rPr>
          <w:rFonts w:ascii="Calibri" w:hAnsi="Calibri" w:cs="Calibri"/>
          <w:sz w:val="24"/>
          <w:szCs w:val="24"/>
        </w:rPr>
      </w:pPr>
    </w:p>
    <w:p w14:paraId="3F29A129" w14:textId="5A3B5A3E" w:rsidR="001B5E2C" w:rsidRPr="00D90DF7" w:rsidRDefault="4A75277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Calculate morphology properties: Select </w:t>
      </w:r>
      <w:r w:rsidRPr="00D90DF7">
        <w:rPr>
          <w:rFonts w:ascii="Calibri" w:hAnsi="Calibri" w:cs="Calibri"/>
          <w:b/>
          <w:bCs/>
          <w:sz w:val="24"/>
          <w:szCs w:val="24"/>
        </w:rPr>
        <w:t>population LDs</w:t>
      </w:r>
      <w:r w:rsidRPr="00D90DF7">
        <w:rPr>
          <w:rFonts w:ascii="Calibri" w:hAnsi="Calibri" w:cs="Calibri"/>
          <w:sz w:val="24"/>
          <w:szCs w:val="24"/>
        </w:rPr>
        <w:t xml:space="preserve">, </w:t>
      </w:r>
      <w:r w:rsidR="00ED7F50" w:rsidRPr="00D90DF7">
        <w:rPr>
          <w:rFonts w:ascii="Calibri" w:hAnsi="Calibri" w:cs="Calibri"/>
          <w:b/>
          <w:bCs/>
          <w:sz w:val="24"/>
          <w:szCs w:val="24"/>
        </w:rPr>
        <w:t>R</w:t>
      </w:r>
      <w:r w:rsidRPr="00D90DF7">
        <w:rPr>
          <w:rFonts w:ascii="Calibri" w:hAnsi="Calibri" w:cs="Calibri"/>
          <w:b/>
          <w:bCs/>
          <w:sz w:val="24"/>
          <w:szCs w:val="24"/>
        </w:rPr>
        <w:t>egion Spot</w:t>
      </w:r>
      <w:r w:rsidRPr="00D90DF7">
        <w:rPr>
          <w:rFonts w:ascii="Calibri" w:hAnsi="Calibri" w:cs="Calibri"/>
          <w:sz w:val="24"/>
          <w:szCs w:val="24"/>
        </w:rPr>
        <w:t xml:space="preserve">, and </w:t>
      </w:r>
      <w:r w:rsidRPr="00D90DF7">
        <w:rPr>
          <w:rFonts w:ascii="Calibri" w:hAnsi="Calibri" w:cs="Calibri"/>
          <w:b/>
          <w:bCs/>
          <w:sz w:val="24"/>
          <w:szCs w:val="24"/>
        </w:rPr>
        <w:t>standard</w:t>
      </w:r>
      <w:r w:rsidRPr="00D90DF7">
        <w:rPr>
          <w:rFonts w:ascii="Calibri" w:hAnsi="Calibri" w:cs="Calibri"/>
          <w:sz w:val="24"/>
          <w:szCs w:val="24"/>
        </w:rPr>
        <w:t xml:space="preserve"> method, then select </w:t>
      </w:r>
      <w:r w:rsidRPr="00D90DF7">
        <w:rPr>
          <w:rFonts w:ascii="Calibri" w:hAnsi="Calibri" w:cs="Calibri"/>
          <w:b/>
          <w:bCs/>
          <w:sz w:val="24"/>
          <w:szCs w:val="24"/>
        </w:rPr>
        <w:t>Area</w:t>
      </w:r>
      <w:r w:rsidRPr="00D90DF7">
        <w:rPr>
          <w:rFonts w:ascii="Calibri" w:hAnsi="Calibri" w:cs="Calibri"/>
          <w:sz w:val="24"/>
          <w:szCs w:val="24"/>
        </w:rPr>
        <w:t>.</w:t>
      </w:r>
    </w:p>
    <w:p w14:paraId="1387EE8E" w14:textId="77777777" w:rsidR="001B5E2C" w:rsidRPr="00D90DF7" w:rsidRDefault="001B5E2C" w:rsidP="00D90DF7">
      <w:pPr>
        <w:pStyle w:val="ListParagraph"/>
        <w:spacing w:after="0" w:line="240" w:lineRule="auto"/>
        <w:ind w:left="0"/>
        <w:jc w:val="both"/>
        <w:rPr>
          <w:rFonts w:ascii="Calibri" w:hAnsi="Calibri" w:cs="Calibri"/>
          <w:sz w:val="24"/>
          <w:szCs w:val="24"/>
        </w:rPr>
      </w:pPr>
    </w:p>
    <w:p w14:paraId="694225C3" w14:textId="55720DCA" w:rsidR="00500260" w:rsidRPr="00D90DF7" w:rsidRDefault="4A75277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Calculate intensity properties: Select </w:t>
      </w:r>
      <w:r w:rsidRPr="00D90DF7">
        <w:rPr>
          <w:rFonts w:ascii="Calibri" w:hAnsi="Calibri" w:cs="Calibri"/>
          <w:b/>
          <w:bCs/>
          <w:sz w:val="24"/>
          <w:szCs w:val="24"/>
        </w:rPr>
        <w:t>LDs</w:t>
      </w:r>
      <w:r w:rsidRPr="00D90DF7">
        <w:rPr>
          <w:rFonts w:ascii="Calibri" w:hAnsi="Calibri" w:cs="Calibri"/>
          <w:sz w:val="24"/>
          <w:szCs w:val="24"/>
        </w:rPr>
        <w:t xml:space="preserve"> channel, </w:t>
      </w:r>
      <w:r w:rsidRPr="00D90DF7">
        <w:rPr>
          <w:rFonts w:ascii="Calibri" w:hAnsi="Calibri" w:cs="Calibri"/>
          <w:b/>
          <w:bCs/>
          <w:sz w:val="24"/>
          <w:szCs w:val="24"/>
        </w:rPr>
        <w:t>population LDs</w:t>
      </w:r>
      <w:r w:rsidRPr="00D90DF7">
        <w:rPr>
          <w:rFonts w:ascii="Calibri" w:hAnsi="Calibri" w:cs="Calibri"/>
          <w:sz w:val="24"/>
          <w:szCs w:val="24"/>
        </w:rPr>
        <w:t xml:space="preserve">, </w:t>
      </w:r>
      <w:r w:rsidRPr="00D90DF7">
        <w:rPr>
          <w:rFonts w:ascii="Calibri" w:hAnsi="Calibri" w:cs="Calibri"/>
          <w:b/>
          <w:bCs/>
          <w:sz w:val="24"/>
          <w:szCs w:val="24"/>
        </w:rPr>
        <w:t>Region Spot</w:t>
      </w:r>
      <w:r w:rsidRPr="00D90DF7">
        <w:rPr>
          <w:rFonts w:ascii="Calibri" w:hAnsi="Calibri" w:cs="Calibri"/>
          <w:sz w:val="24"/>
          <w:szCs w:val="24"/>
        </w:rPr>
        <w:t xml:space="preserve">, and </w:t>
      </w:r>
      <w:r w:rsidRPr="00D90DF7">
        <w:rPr>
          <w:rFonts w:ascii="Calibri" w:hAnsi="Calibri" w:cs="Calibri"/>
          <w:b/>
          <w:bCs/>
          <w:sz w:val="24"/>
          <w:szCs w:val="24"/>
        </w:rPr>
        <w:t>standard</w:t>
      </w:r>
      <w:r w:rsidRPr="00D90DF7">
        <w:rPr>
          <w:rFonts w:ascii="Calibri" w:hAnsi="Calibri" w:cs="Calibri"/>
          <w:sz w:val="24"/>
          <w:szCs w:val="24"/>
        </w:rPr>
        <w:t xml:space="preserve"> method.</w:t>
      </w:r>
    </w:p>
    <w:p w14:paraId="439DAA0C" w14:textId="77777777" w:rsidR="001B5E2C" w:rsidRPr="00D90DF7" w:rsidRDefault="001B5E2C" w:rsidP="00D90DF7">
      <w:pPr>
        <w:pStyle w:val="ListParagraph"/>
        <w:spacing w:after="0" w:line="240" w:lineRule="auto"/>
        <w:ind w:left="0"/>
        <w:jc w:val="both"/>
        <w:rPr>
          <w:rFonts w:ascii="Calibri" w:hAnsi="Calibri" w:cs="Calibri"/>
          <w:sz w:val="24"/>
          <w:szCs w:val="24"/>
        </w:rPr>
      </w:pPr>
    </w:p>
    <w:p w14:paraId="24628151" w14:textId="15CAF877" w:rsidR="00500260" w:rsidRPr="00D90DF7" w:rsidRDefault="4A75277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Calculate properties: Select </w:t>
      </w:r>
      <w:r w:rsidR="003F533C" w:rsidRPr="00D90DF7">
        <w:rPr>
          <w:rFonts w:ascii="Calibri" w:hAnsi="Calibri" w:cs="Calibri"/>
          <w:sz w:val="24"/>
          <w:szCs w:val="24"/>
        </w:rPr>
        <w:t>the Population of all cells, select the method by related population LDs, and then select</w:t>
      </w:r>
      <w:r w:rsidR="002C494C" w:rsidRPr="00D90DF7">
        <w:rPr>
          <w:rFonts w:ascii="Calibri" w:hAnsi="Calibri" w:cs="Calibri"/>
          <w:sz w:val="24"/>
          <w:szCs w:val="24"/>
        </w:rPr>
        <w:t> the </w:t>
      </w:r>
      <w:r w:rsidRPr="00D90DF7">
        <w:rPr>
          <w:rFonts w:ascii="Calibri" w:hAnsi="Calibri" w:cs="Calibri"/>
          <w:sz w:val="24"/>
          <w:szCs w:val="24"/>
        </w:rPr>
        <w:t xml:space="preserve">number of LDs, area, and intensity (mean and sum; </w:t>
      </w:r>
      <w:r w:rsidR="343E50FA" w:rsidRPr="00D90DF7">
        <w:rPr>
          <w:rFonts w:ascii="Calibri" w:hAnsi="Calibri" w:cs="Calibri"/>
          <w:sz w:val="24"/>
          <w:szCs w:val="24"/>
        </w:rPr>
        <w:t xml:space="preserve">the </w:t>
      </w:r>
      <w:r w:rsidRPr="00D90DF7">
        <w:rPr>
          <w:rFonts w:ascii="Calibri" w:hAnsi="Calibri" w:cs="Calibri"/>
          <w:sz w:val="24"/>
          <w:szCs w:val="24"/>
        </w:rPr>
        <w:t>sum is integrated fluorescence density/intensity). This will yield LD measurements related to the cell.</w:t>
      </w:r>
    </w:p>
    <w:p w14:paraId="6D157831" w14:textId="77777777" w:rsidR="001B5E2C" w:rsidRPr="00D90DF7" w:rsidRDefault="001B5E2C" w:rsidP="00D90DF7">
      <w:pPr>
        <w:pStyle w:val="ListParagraph"/>
        <w:spacing w:after="0" w:line="240" w:lineRule="auto"/>
        <w:ind w:left="0"/>
        <w:jc w:val="both"/>
        <w:rPr>
          <w:rFonts w:ascii="Calibri" w:hAnsi="Calibri" w:cs="Calibri"/>
          <w:sz w:val="24"/>
          <w:szCs w:val="24"/>
        </w:rPr>
      </w:pPr>
    </w:p>
    <w:p w14:paraId="5EE33ACD" w14:textId="12915924" w:rsidR="4A75277B" w:rsidRPr="00D90DF7" w:rsidRDefault="4A75277B" w:rsidP="00D90DF7">
      <w:pPr>
        <w:pStyle w:val="ListParagraph"/>
        <w:numPr>
          <w:ilvl w:val="2"/>
          <w:numId w:val="12"/>
        </w:numPr>
        <w:spacing w:after="0" w:line="240" w:lineRule="auto"/>
        <w:ind w:left="0" w:firstLine="0"/>
        <w:jc w:val="both"/>
        <w:rPr>
          <w:rFonts w:ascii="Calibri" w:hAnsi="Calibri" w:cs="Calibri"/>
          <w:sz w:val="24"/>
          <w:szCs w:val="24"/>
        </w:rPr>
      </w:pPr>
      <w:r w:rsidRPr="00D90DF7">
        <w:rPr>
          <w:rFonts w:ascii="Calibri" w:hAnsi="Calibri" w:cs="Calibri"/>
          <w:sz w:val="24"/>
          <w:szCs w:val="24"/>
        </w:rPr>
        <w:t xml:space="preserve">Define results by selecting </w:t>
      </w:r>
      <w:r w:rsidRPr="00D90DF7">
        <w:rPr>
          <w:rFonts w:ascii="Calibri" w:hAnsi="Calibri" w:cs="Calibri"/>
          <w:b/>
          <w:bCs/>
          <w:sz w:val="24"/>
          <w:szCs w:val="24"/>
        </w:rPr>
        <w:t>Standard Output</w:t>
      </w:r>
      <w:r w:rsidRPr="00D90DF7">
        <w:rPr>
          <w:rFonts w:ascii="Calibri" w:hAnsi="Calibri" w:cs="Calibri"/>
          <w:sz w:val="24"/>
          <w:szCs w:val="24"/>
        </w:rPr>
        <w:t xml:space="preserve">, </w:t>
      </w:r>
      <w:r w:rsidRPr="00D90DF7">
        <w:rPr>
          <w:rFonts w:ascii="Calibri" w:hAnsi="Calibri" w:cs="Calibri"/>
          <w:b/>
          <w:bCs/>
          <w:sz w:val="24"/>
          <w:szCs w:val="24"/>
        </w:rPr>
        <w:t>Object Count</w:t>
      </w:r>
      <w:r w:rsidRPr="00D90DF7">
        <w:rPr>
          <w:rFonts w:ascii="Calibri" w:hAnsi="Calibri" w:cs="Calibri"/>
          <w:sz w:val="24"/>
          <w:szCs w:val="24"/>
        </w:rPr>
        <w:t xml:space="preserve">, </w:t>
      </w:r>
      <w:r w:rsidRPr="00D90DF7">
        <w:rPr>
          <w:rFonts w:ascii="Calibri" w:hAnsi="Calibri" w:cs="Calibri"/>
          <w:b/>
          <w:bCs/>
          <w:sz w:val="24"/>
          <w:szCs w:val="24"/>
        </w:rPr>
        <w:t>number of LDs</w:t>
      </w:r>
      <w:r w:rsidRPr="00D90DF7">
        <w:rPr>
          <w:rFonts w:ascii="Calibri" w:hAnsi="Calibri" w:cs="Calibri"/>
          <w:sz w:val="24"/>
          <w:szCs w:val="24"/>
        </w:rPr>
        <w:t xml:space="preserve"> per cell expressed as mean ± SD, </w:t>
      </w:r>
      <w:r w:rsidRPr="00D90DF7">
        <w:rPr>
          <w:rFonts w:ascii="Calibri" w:hAnsi="Calibri" w:cs="Calibri"/>
          <w:b/>
          <w:bCs/>
          <w:sz w:val="24"/>
          <w:szCs w:val="24"/>
        </w:rPr>
        <w:t>Average LDs per area</w:t>
      </w:r>
      <w:r w:rsidRPr="00D90DF7">
        <w:rPr>
          <w:rFonts w:ascii="Calibri" w:hAnsi="Calibri" w:cs="Calibri"/>
          <w:sz w:val="24"/>
          <w:szCs w:val="24"/>
        </w:rPr>
        <w:t xml:space="preserve">, </w:t>
      </w:r>
      <w:r w:rsidRPr="00D90DF7">
        <w:rPr>
          <w:rFonts w:ascii="Calibri" w:hAnsi="Calibri" w:cs="Calibri"/>
          <w:b/>
          <w:bCs/>
          <w:sz w:val="24"/>
          <w:szCs w:val="24"/>
        </w:rPr>
        <w:t>Total LDs per area</w:t>
      </w:r>
      <w:r w:rsidRPr="00D90DF7">
        <w:rPr>
          <w:rFonts w:ascii="Calibri" w:hAnsi="Calibri" w:cs="Calibri"/>
          <w:sz w:val="24"/>
          <w:szCs w:val="24"/>
        </w:rPr>
        <w:t xml:space="preserve">, </w:t>
      </w:r>
      <w:r w:rsidR="616DA5BC" w:rsidRPr="00D90DF7">
        <w:rPr>
          <w:rFonts w:ascii="Calibri" w:hAnsi="Calibri" w:cs="Calibri"/>
          <w:b/>
          <w:bCs/>
          <w:sz w:val="24"/>
          <w:szCs w:val="24"/>
        </w:rPr>
        <w:t>Fractions</w:t>
      </w:r>
      <w:r w:rsidRPr="00D90DF7">
        <w:rPr>
          <w:rFonts w:ascii="Calibri" w:hAnsi="Calibri" w:cs="Calibri"/>
          <w:b/>
          <w:bCs/>
          <w:sz w:val="24"/>
          <w:szCs w:val="24"/>
        </w:rPr>
        <w:t xml:space="preserve"> of LD </w:t>
      </w:r>
      <w:r w:rsidR="616DA5BC" w:rsidRPr="00D90DF7">
        <w:rPr>
          <w:rFonts w:ascii="Calibri" w:hAnsi="Calibri" w:cs="Calibri"/>
          <w:b/>
          <w:bCs/>
          <w:sz w:val="24"/>
          <w:szCs w:val="24"/>
        </w:rPr>
        <w:t xml:space="preserve">per </w:t>
      </w:r>
      <w:r w:rsidRPr="00D90DF7">
        <w:rPr>
          <w:rFonts w:ascii="Calibri" w:hAnsi="Calibri" w:cs="Calibri"/>
          <w:b/>
          <w:bCs/>
          <w:sz w:val="24"/>
          <w:szCs w:val="24"/>
        </w:rPr>
        <w:t>area</w:t>
      </w:r>
      <w:r w:rsidRPr="00D90DF7">
        <w:rPr>
          <w:rFonts w:ascii="Calibri" w:hAnsi="Calibri" w:cs="Calibri"/>
          <w:sz w:val="24"/>
          <w:szCs w:val="24"/>
        </w:rPr>
        <w:t xml:space="preserve">, and </w:t>
      </w:r>
      <w:r w:rsidRPr="00D90DF7">
        <w:rPr>
          <w:rFonts w:ascii="Calibri" w:hAnsi="Calibri" w:cs="Calibri"/>
          <w:b/>
          <w:bCs/>
          <w:sz w:val="24"/>
          <w:szCs w:val="24"/>
        </w:rPr>
        <w:t xml:space="preserve">Total </w:t>
      </w:r>
      <w:r w:rsidR="616DA5BC" w:rsidRPr="00D90DF7">
        <w:rPr>
          <w:rFonts w:ascii="Calibri" w:hAnsi="Calibri" w:cs="Calibri"/>
          <w:b/>
          <w:bCs/>
          <w:sz w:val="24"/>
          <w:szCs w:val="24"/>
        </w:rPr>
        <w:t>LDs</w:t>
      </w:r>
      <w:r w:rsidRPr="00D90DF7">
        <w:rPr>
          <w:rFonts w:ascii="Calibri" w:hAnsi="Calibri" w:cs="Calibri"/>
          <w:b/>
          <w:bCs/>
          <w:sz w:val="24"/>
          <w:szCs w:val="24"/>
        </w:rPr>
        <w:t xml:space="preserve"> intensity</w:t>
      </w:r>
      <w:r w:rsidRPr="00D90DF7">
        <w:rPr>
          <w:rFonts w:ascii="Calibri" w:hAnsi="Calibri" w:cs="Calibri"/>
          <w:sz w:val="24"/>
          <w:szCs w:val="24"/>
        </w:rPr>
        <w:t>.</w:t>
      </w:r>
    </w:p>
    <w:p w14:paraId="06CDC2D6" w14:textId="77777777" w:rsidR="00F02E69" w:rsidRPr="00D90DF7" w:rsidRDefault="00F02E69" w:rsidP="00D90DF7">
      <w:pPr>
        <w:pStyle w:val="ListParagraph"/>
        <w:spacing w:after="0" w:line="240" w:lineRule="auto"/>
        <w:ind w:left="0"/>
        <w:jc w:val="both"/>
        <w:rPr>
          <w:rFonts w:ascii="Calibri" w:hAnsi="Calibri" w:cs="Calibri"/>
          <w:sz w:val="24"/>
          <w:szCs w:val="24"/>
        </w:rPr>
      </w:pPr>
    </w:p>
    <w:p w14:paraId="08AF3300" w14:textId="6D15842A" w:rsidR="006E4797" w:rsidRPr="00D90DF7" w:rsidRDefault="6EFDB1EB" w:rsidP="00D90DF7">
      <w:pPr>
        <w:pBdr>
          <w:top w:val="nil"/>
          <w:left w:val="nil"/>
          <w:bottom w:val="nil"/>
          <w:right w:val="nil"/>
          <w:between w:val="nil"/>
        </w:pBdr>
        <w:rPr>
          <w:b/>
          <w:bCs/>
        </w:rPr>
      </w:pPr>
      <w:r w:rsidRPr="00D90DF7">
        <w:rPr>
          <w:b/>
          <w:bCs/>
        </w:rPr>
        <w:t xml:space="preserve">REPRESENTATIVE RESULTS: </w:t>
      </w:r>
    </w:p>
    <w:p w14:paraId="7B8A23D6" w14:textId="77777777" w:rsidR="001B5E2C" w:rsidRPr="00D90DF7" w:rsidRDefault="001B5E2C" w:rsidP="00D90DF7">
      <w:pPr>
        <w:pBdr>
          <w:top w:val="nil"/>
          <w:left w:val="nil"/>
          <w:bottom w:val="nil"/>
          <w:right w:val="nil"/>
          <w:between w:val="nil"/>
        </w:pBdr>
        <w:rPr>
          <w:b/>
          <w:bCs/>
        </w:rPr>
      </w:pPr>
    </w:p>
    <w:p w14:paraId="54FB8B6B" w14:textId="38B94A5B" w:rsidR="607AAAF4" w:rsidRPr="00D90DF7" w:rsidRDefault="607AAAF4" w:rsidP="00D90DF7">
      <w:pPr>
        <w:rPr>
          <w:b/>
          <w:bCs/>
        </w:rPr>
      </w:pPr>
      <w:r w:rsidRPr="00D90DF7">
        <w:rPr>
          <w:b/>
          <w:bCs/>
        </w:rPr>
        <w:t xml:space="preserve">Confocal </w:t>
      </w:r>
      <w:r w:rsidR="000D6F7E" w:rsidRPr="00D90DF7">
        <w:rPr>
          <w:b/>
          <w:bCs/>
        </w:rPr>
        <w:t>live cell imaging</w:t>
      </w:r>
    </w:p>
    <w:p w14:paraId="3B9BB5CC" w14:textId="0F6675D3" w:rsidR="607AAAF4" w:rsidRPr="00D90DF7" w:rsidRDefault="6B441417" w:rsidP="00D90DF7">
      <w:r w:rsidRPr="00D90DF7">
        <w:t>LDs</w:t>
      </w:r>
      <w:r w:rsidR="607AAAF4" w:rsidRPr="00D90DF7">
        <w:t xml:space="preserve"> are dynamic and transiently interact with p62/SQSTM1-positive autophagosomes. When </w:t>
      </w:r>
      <w:proofErr w:type="spellStart"/>
      <w:r w:rsidR="607AAAF4" w:rsidRPr="00D90DF7">
        <w:t>lipophagy</w:t>
      </w:r>
      <w:proofErr w:type="spellEnd"/>
      <w:r w:rsidR="607AAAF4" w:rsidRPr="00D90DF7">
        <w:t xml:space="preserve"> is induced, these interactions decrease the number of LDs and their total fluorescent intensity. </w:t>
      </w:r>
      <w:r w:rsidR="000D6F7E" w:rsidRPr="00D90DF7">
        <w:t>T</w:t>
      </w:r>
      <w:r w:rsidR="607AAAF4" w:rsidRPr="00D90DF7">
        <w:t xml:space="preserve">his </w:t>
      </w:r>
      <w:r w:rsidR="22CFF6E9" w:rsidRPr="00D90DF7">
        <w:t>protocol</w:t>
      </w:r>
      <w:r w:rsidR="000D6F7E" w:rsidRPr="00D90DF7">
        <w:t xml:space="preserve"> </w:t>
      </w:r>
      <w:r w:rsidR="00A90EA0" w:rsidRPr="00D90DF7">
        <w:t>used</w:t>
      </w:r>
      <w:r w:rsidR="607AAAF4" w:rsidRPr="00D90DF7">
        <w:t xml:space="preserve"> phospho-</w:t>
      </w:r>
      <w:r w:rsidR="00BD33E1" w:rsidRPr="00D90DF7">
        <w:t>mutant</w:t>
      </w:r>
      <w:r w:rsidR="607AAAF4" w:rsidRPr="00D90DF7">
        <w:t xml:space="preserve"> version</w:t>
      </w:r>
      <w:r w:rsidR="00BD33E1" w:rsidRPr="00D90DF7">
        <w:t>s</w:t>
      </w:r>
      <w:r w:rsidR="607AAAF4" w:rsidRPr="00D90DF7">
        <w:t xml:space="preserve"> of the autophagy receptor p62/SQSTM1 to examine these effects</w:t>
      </w:r>
      <w:r w:rsidR="000D6F7E" w:rsidRPr="00D90DF7">
        <w:rPr>
          <w:vertAlign w:val="superscript"/>
        </w:rPr>
        <w:t>16</w:t>
      </w:r>
      <w:r w:rsidR="607AAAF4" w:rsidRPr="00D90DF7">
        <w:t>.</w:t>
      </w:r>
    </w:p>
    <w:p w14:paraId="38542693" w14:textId="15BF28B5" w:rsidR="3C7BFCA6" w:rsidRPr="00D90DF7" w:rsidRDefault="3C7BFCA6" w:rsidP="00D90DF7">
      <w:pPr>
        <w:rPr>
          <w:b/>
          <w:bCs/>
        </w:rPr>
      </w:pPr>
    </w:p>
    <w:p w14:paraId="71F316B6" w14:textId="7F9CFB00" w:rsidR="3B37B8C7" w:rsidRPr="00D90DF7" w:rsidRDefault="3B37B8C7" w:rsidP="00D90DF7">
      <w:pPr>
        <w:rPr>
          <w:color w:val="000000" w:themeColor="text1"/>
        </w:rPr>
      </w:pPr>
      <w:r w:rsidRPr="00D90DF7">
        <w:rPr>
          <w:color w:val="000000" w:themeColor="text1"/>
        </w:rPr>
        <w:t xml:space="preserve">The number and fluorescence intensity of LDs are regulated by </w:t>
      </w:r>
      <w:proofErr w:type="spellStart"/>
      <w:r w:rsidRPr="00D90DF7">
        <w:rPr>
          <w:color w:val="000000" w:themeColor="text1"/>
        </w:rPr>
        <w:t>lipophagy</w:t>
      </w:r>
      <w:proofErr w:type="spellEnd"/>
      <w:r w:rsidRPr="00D90DF7">
        <w:rPr>
          <w:color w:val="000000" w:themeColor="text1"/>
        </w:rPr>
        <w:t xml:space="preserve">, dependent on the expression variants of p62/SQSTM1. Expression of p62/SQSTM1-S182A increases the number of lipid droplets and their fluorescence intensity, while p62/SQSTM1-S182E decreases the number of lipid droplets and their total fluorescence intensity. This mechanism occurs through </w:t>
      </w:r>
      <w:r w:rsidR="002C494C" w:rsidRPr="00D90DF7">
        <w:rPr>
          <w:color w:val="000000" w:themeColor="text1"/>
        </w:rPr>
        <w:t>inhibiting</w:t>
      </w:r>
      <w:r w:rsidRPr="00D90DF7">
        <w:rPr>
          <w:color w:val="000000" w:themeColor="text1"/>
        </w:rPr>
        <w:t xml:space="preserve"> </w:t>
      </w:r>
      <w:proofErr w:type="spellStart"/>
      <w:r w:rsidRPr="00D90DF7">
        <w:rPr>
          <w:color w:val="000000" w:themeColor="text1"/>
        </w:rPr>
        <w:t>lipophagy</w:t>
      </w:r>
      <w:proofErr w:type="spellEnd"/>
      <w:r w:rsidRPr="00D90DF7">
        <w:rPr>
          <w:color w:val="000000" w:themeColor="text1"/>
        </w:rPr>
        <w:t xml:space="preserve"> by p62/SQSTM1-S182A or its activation by p62/SQSTM1-S182E, </w:t>
      </w:r>
      <w:r w:rsidR="002C494C" w:rsidRPr="00D90DF7">
        <w:rPr>
          <w:color w:val="000000" w:themeColor="text1"/>
        </w:rPr>
        <w:t>which leads to the inhibition or activation of LDs degradation</w:t>
      </w:r>
      <w:r w:rsidRPr="00D90DF7">
        <w:rPr>
          <w:color w:val="000000" w:themeColor="text1"/>
        </w:rPr>
        <w:t xml:space="preserve">. Quantitative changes include </w:t>
      </w:r>
      <w:r w:rsidR="002C494C" w:rsidRPr="00D90DF7">
        <w:rPr>
          <w:color w:val="000000" w:themeColor="text1"/>
        </w:rPr>
        <w:t>increased LDs by about 20</w:t>
      </w:r>
      <w:r w:rsidR="000D6F7E" w:rsidRPr="00D90DF7">
        <w:rPr>
          <w:color w:val="000000" w:themeColor="text1"/>
        </w:rPr>
        <w:t>%–</w:t>
      </w:r>
      <w:r w:rsidR="002C494C" w:rsidRPr="00D90DF7">
        <w:rPr>
          <w:color w:val="000000" w:themeColor="text1"/>
        </w:rPr>
        <w:t>25% after 48 h of expression and increased</w:t>
      </w:r>
      <w:r w:rsidRPr="00D90DF7">
        <w:rPr>
          <w:color w:val="000000" w:themeColor="text1"/>
        </w:rPr>
        <w:t xml:space="preserve"> total fluorescence intensity by 30</w:t>
      </w:r>
      <w:r w:rsidR="000D6F7E" w:rsidRPr="00D90DF7">
        <w:rPr>
          <w:color w:val="000000" w:themeColor="text1"/>
        </w:rPr>
        <w:t>%–</w:t>
      </w:r>
      <w:r w:rsidRPr="00D90DF7">
        <w:rPr>
          <w:color w:val="000000" w:themeColor="text1"/>
        </w:rPr>
        <w:t xml:space="preserve">35%. Conversely, </w:t>
      </w:r>
      <w:r w:rsidR="002C494C" w:rsidRPr="00D90DF7">
        <w:rPr>
          <w:color w:val="000000" w:themeColor="text1"/>
        </w:rPr>
        <w:t>LDs decrease</w:t>
      </w:r>
      <w:r w:rsidRPr="00D90DF7">
        <w:rPr>
          <w:color w:val="000000" w:themeColor="text1"/>
        </w:rPr>
        <w:t xml:space="preserve"> by 50</w:t>
      </w:r>
      <w:r w:rsidR="000D6F7E" w:rsidRPr="00D90DF7">
        <w:rPr>
          <w:color w:val="000000" w:themeColor="text1"/>
        </w:rPr>
        <w:t>%–</w:t>
      </w:r>
      <w:r w:rsidRPr="00D90DF7">
        <w:rPr>
          <w:color w:val="000000" w:themeColor="text1"/>
        </w:rPr>
        <w:t>60% after 48 h, with fluorescence intensity reduced by 60%</w:t>
      </w:r>
      <w:r w:rsidR="000D6F7E" w:rsidRPr="00D90DF7">
        <w:rPr>
          <w:color w:val="000000" w:themeColor="text1"/>
        </w:rPr>
        <w:t xml:space="preserve"> (</w:t>
      </w:r>
      <w:r w:rsidRPr="00D90DF7">
        <w:rPr>
          <w:b/>
          <w:bCs/>
          <w:color w:val="000000" w:themeColor="text1"/>
        </w:rPr>
        <w:t>Figure 2</w:t>
      </w:r>
      <w:r w:rsidR="000D6F7E" w:rsidRPr="00D90DF7">
        <w:rPr>
          <w:color w:val="000000" w:themeColor="text1"/>
        </w:rPr>
        <w:t>)</w:t>
      </w:r>
      <w:r w:rsidRPr="00D90DF7">
        <w:rPr>
          <w:color w:val="000000" w:themeColor="text1"/>
        </w:rPr>
        <w:t>.</w:t>
      </w:r>
    </w:p>
    <w:p w14:paraId="124BE524" w14:textId="77777777" w:rsidR="00464D7C" w:rsidRPr="00D90DF7" w:rsidRDefault="3B37B8C7" w:rsidP="00D90DF7">
      <w:pPr>
        <w:rPr>
          <w:color w:val="000000" w:themeColor="text1"/>
        </w:rPr>
      </w:pPr>
      <w:r w:rsidRPr="00D90DF7">
        <w:rPr>
          <w:color w:val="000000" w:themeColor="text1"/>
        </w:rPr>
        <w:t xml:space="preserve"> </w:t>
      </w:r>
    </w:p>
    <w:p w14:paraId="73009DAB" w14:textId="38AFB701" w:rsidR="3B37B8C7" w:rsidRPr="00D90DF7" w:rsidRDefault="3B37B8C7" w:rsidP="00D90DF7">
      <w:pPr>
        <w:rPr>
          <w:color w:val="000000" w:themeColor="text1"/>
        </w:rPr>
      </w:pPr>
      <w:r w:rsidRPr="00D90DF7">
        <w:rPr>
          <w:color w:val="000000" w:themeColor="text1"/>
        </w:rPr>
        <w:t xml:space="preserve">PKA activation also reduces </w:t>
      </w:r>
      <w:r w:rsidR="00FF47A2" w:rsidRPr="00D90DF7">
        <w:rPr>
          <w:color w:val="000000" w:themeColor="text1"/>
        </w:rPr>
        <w:t>LDs' number and total fluorescence intensity </w:t>
      </w:r>
      <w:r w:rsidRPr="00D90DF7">
        <w:rPr>
          <w:color w:val="000000" w:themeColor="text1"/>
        </w:rPr>
        <w:t xml:space="preserve">compared to the p62/SQSTM1-S182 </w:t>
      </w:r>
      <w:r w:rsidR="006626ED" w:rsidRPr="00D90DF7">
        <w:rPr>
          <w:color w:val="000000" w:themeColor="text1"/>
        </w:rPr>
        <w:t xml:space="preserve">wild-type control, as enhancing </w:t>
      </w:r>
      <w:proofErr w:type="spellStart"/>
      <w:r w:rsidR="006626ED" w:rsidRPr="00D90DF7">
        <w:rPr>
          <w:color w:val="000000" w:themeColor="text1"/>
        </w:rPr>
        <w:t>lipophagy</w:t>
      </w:r>
      <w:proofErr w:type="spellEnd"/>
      <w:r w:rsidR="006626ED" w:rsidRPr="00D90DF7">
        <w:rPr>
          <w:color w:val="000000" w:themeColor="text1"/>
        </w:rPr>
        <w:t xml:space="preserve"> increases LDs</w:t>
      </w:r>
      <w:r w:rsidRPr="00D90DF7">
        <w:rPr>
          <w:color w:val="000000" w:themeColor="text1"/>
        </w:rPr>
        <w:t xml:space="preserve"> degradation. Quantitative changes show a reduction in total fluorescence intensity by 20</w:t>
      </w:r>
      <w:r w:rsidR="00DF3682" w:rsidRPr="00D90DF7">
        <w:rPr>
          <w:color w:val="000000" w:themeColor="text1"/>
        </w:rPr>
        <w:t>%–</w:t>
      </w:r>
      <w:r w:rsidRPr="00D90DF7">
        <w:rPr>
          <w:color w:val="000000" w:themeColor="text1"/>
        </w:rPr>
        <w:t>25% after 30 mi</w:t>
      </w:r>
      <w:r w:rsidR="00DF3682" w:rsidRPr="00D90DF7">
        <w:rPr>
          <w:color w:val="000000" w:themeColor="text1"/>
        </w:rPr>
        <w:t>n</w:t>
      </w:r>
      <w:r w:rsidRPr="00D90DF7">
        <w:rPr>
          <w:color w:val="000000" w:themeColor="text1"/>
        </w:rPr>
        <w:t xml:space="preserve"> of PKA activation </w:t>
      </w:r>
      <w:r w:rsidR="006626ED" w:rsidRPr="00D90DF7">
        <w:rPr>
          <w:color w:val="000000" w:themeColor="text1"/>
        </w:rPr>
        <w:t xml:space="preserve">induced by </w:t>
      </w:r>
      <w:proofErr w:type="spellStart"/>
      <w:r w:rsidR="006626ED" w:rsidRPr="00D90DF7">
        <w:rPr>
          <w:color w:val="000000" w:themeColor="text1"/>
        </w:rPr>
        <w:t>lipophagy</w:t>
      </w:r>
      <w:proofErr w:type="spellEnd"/>
      <w:r w:rsidRPr="00D90DF7">
        <w:rPr>
          <w:color w:val="000000" w:themeColor="text1"/>
        </w:rPr>
        <w:t xml:space="preserve">. Expression of p62/SQSTM1-S182A leads to a reduction in LDs by blocking </w:t>
      </w:r>
      <w:proofErr w:type="spellStart"/>
      <w:r w:rsidRPr="00D90DF7">
        <w:rPr>
          <w:color w:val="000000" w:themeColor="text1"/>
        </w:rPr>
        <w:t>lipophagy</w:t>
      </w:r>
      <w:proofErr w:type="spellEnd"/>
      <w:r w:rsidRPr="00D90DF7">
        <w:rPr>
          <w:color w:val="000000" w:themeColor="text1"/>
        </w:rPr>
        <w:t>, evidenced by a reduction in total fluorescence intensity of LDs by less than 10% after 30 min of PKA activation</w:t>
      </w:r>
      <w:r w:rsidR="00DF3682" w:rsidRPr="00D90DF7">
        <w:rPr>
          <w:color w:val="000000" w:themeColor="text1"/>
        </w:rPr>
        <w:t xml:space="preserve"> (</w:t>
      </w:r>
      <w:r w:rsidRPr="00D90DF7">
        <w:rPr>
          <w:b/>
          <w:bCs/>
          <w:color w:val="000000" w:themeColor="text1"/>
        </w:rPr>
        <w:t>Figure 3</w:t>
      </w:r>
      <w:r w:rsidR="00DF3682" w:rsidRPr="00D90DF7">
        <w:rPr>
          <w:color w:val="000000" w:themeColor="text1"/>
        </w:rPr>
        <w:t>)</w:t>
      </w:r>
      <w:r w:rsidRPr="00D90DF7">
        <w:rPr>
          <w:color w:val="000000" w:themeColor="text1"/>
        </w:rPr>
        <w:t>.</w:t>
      </w:r>
    </w:p>
    <w:p w14:paraId="7A31F77F" w14:textId="77777777" w:rsidR="00464D7C" w:rsidRPr="00D90DF7" w:rsidRDefault="3B37B8C7" w:rsidP="00D90DF7">
      <w:pPr>
        <w:rPr>
          <w:color w:val="000000" w:themeColor="text1"/>
        </w:rPr>
      </w:pPr>
      <w:r w:rsidRPr="00D90DF7">
        <w:rPr>
          <w:color w:val="000000" w:themeColor="text1"/>
        </w:rPr>
        <w:t xml:space="preserve"> </w:t>
      </w:r>
    </w:p>
    <w:p w14:paraId="410817E1" w14:textId="6845BD6D" w:rsidR="3B37B8C7" w:rsidRPr="00D90DF7" w:rsidRDefault="3B37B8C7" w:rsidP="00D90DF7">
      <w:pPr>
        <w:rPr>
          <w:color w:val="000000" w:themeColor="text1"/>
        </w:rPr>
      </w:pPr>
      <w:r w:rsidRPr="00D90DF7">
        <w:rPr>
          <w:color w:val="000000" w:themeColor="text1"/>
        </w:rPr>
        <w:t xml:space="preserve">When </w:t>
      </w:r>
      <w:proofErr w:type="spellStart"/>
      <w:r w:rsidRPr="00D90DF7">
        <w:rPr>
          <w:color w:val="000000" w:themeColor="text1"/>
        </w:rPr>
        <w:t>lipophagy</w:t>
      </w:r>
      <w:proofErr w:type="spellEnd"/>
      <w:r w:rsidRPr="00D90DF7">
        <w:rPr>
          <w:color w:val="000000" w:themeColor="text1"/>
        </w:rPr>
        <w:t xml:space="preserve"> is induced by p62/SQSTM1-S182E expression, transient contacts between LDs and autophagosomes increase compared to control cells, and LD</w:t>
      </w:r>
      <w:r w:rsidR="00A366B9" w:rsidRPr="00D90DF7">
        <w:rPr>
          <w:color w:val="000000" w:themeColor="text1"/>
        </w:rPr>
        <w:t>s</w:t>
      </w:r>
      <w:r w:rsidRPr="00D90DF7">
        <w:rPr>
          <w:color w:val="000000" w:themeColor="text1"/>
        </w:rPr>
        <w:t xml:space="preserve"> speed increases. In contrast, cells expressing p62/SQSTM1-S182A show decreased contacts between LDs and autophagosomes</w:t>
      </w:r>
      <w:r w:rsidR="006626ED" w:rsidRPr="00D90DF7">
        <w:rPr>
          <w:color w:val="000000" w:themeColor="text1"/>
        </w:rPr>
        <w:t> and</w:t>
      </w:r>
      <w:r w:rsidRPr="00D90DF7">
        <w:rPr>
          <w:color w:val="000000" w:themeColor="text1"/>
        </w:rPr>
        <w:t xml:space="preserve"> decreased LD</w:t>
      </w:r>
      <w:r w:rsidR="00A366B9" w:rsidRPr="00D90DF7">
        <w:rPr>
          <w:color w:val="000000" w:themeColor="text1"/>
        </w:rPr>
        <w:t>s</w:t>
      </w:r>
      <w:r w:rsidRPr="00D90DF7">
        <w:rPr>
          <w:color w:val="000000" w:themeColor="text1"/>
        </w:rPr>
        <w:t xml:space="preserve"> speed. LD/autophagosome contacts decrease by 40</w:t>
      </w:r>
      <w:r w:rsidR="00DF3682" w:rsidRPr="00D90DF7">
        <w:rPr>
          <w:color w:val="000000" w:themeColor="text1"/>
        </w:rPr>
        <w:t>%–</w:t>
      </w:r>
      <w:r w:rsidRPr="00D90DF7">
        <w:rPr>
          <w:color w:val="000000" w:themeColor="text1"/>
        </w:rPr>
        <w:t xml:space="preserve">50% when </w:t>
      </w:r>
      <w:proofErr w:type="spellStart"/>
      <w:r w:rsidRPr="00D90DF7">
        <w:rPr>
          <w:color w:val="000000" w:themeColor="text1"/>
        </w:rPr>
        <w:t>lipophagy</w:t>
      </w:r>
      <w:proofErr w:type="spellEnd"/>
      <w:r w:rsidRPr="00D90DF7">
        <w:rPr>
          <w:color w:val="000000" w:themeColor="text1"/>
        </w:rPr>
        <w:t xml:space="preserve"> is blocked, with no changes in LD speed observed with p62/SQSTM1-S182A expression. LD</w:t>
      </w:r>
      <w:r w:rsidR="00A366B9" w:rsidRPr="00D90DF7">
        <w:rPr>
          <w:color w:val="000000" w:themeColor="text1"/>
        </w:rPr>
        <w:t>s</w:t>
      </w:r>
      <w:r w:rsidRPr="00D90DF7">
        <w:rPr>
          <w:color w:val="000000" w:themeColor="text1"/>
        </w:rPr>
        <w:t>/autophagosome contacts increase by 35</w:t>
      </w:r>
      <w:r w:rsidR="00DF3682" w:rsidRPr="00D90DF7">
        <w:rPr>
          <w:color w:val="000000" w:themeColor="text1"/>
        </w:rPr>
        <w:t>%–</w:t>
      </w:r>
      <w:r w:rsidRPr="00D90DF7">
        <w:rPr>
          <w:color w:val="000000" w:themeColor="text1"/>
        </w:rPr>
        <w:t xml:space="preserve">50% when </w:t>
      </w:r>
      <w:proofErr w:type="spellStart"/>
      <w:r w:rsidRPr="00D90DF7">
        <w:rPr>
          <w:color w:val="000000" w:themeColor="text1"/>
        </w:rPr>
        <w:t>lipophagy</w:t>
      </w:r>
      <w:proofErr w:type="spellEnd"/>
      <w:r w:rsidRPr="00D90DF7">
        <w:rPr>
          <w:color w:val="000000" w:themeColor="text1"/>
        </w:rPr>
        <w:t xml:space="preserve"> is induced, and LD</w:t>
      </w:r>
      <w:r w:rsidR="00A366B9" w:rsidRPr="00D90DF7">
        <w:rPr>
          <w:color w:val="000000" w:themeColor="text1"/>
        </w:rPr>
        <w:t>s</w:t>
      </w:r>
      <w:r w:rsidRPr="00D90DF7">
        <w:rPr>
          <w:color w:val="000000" w:themeColor="text1"/>
        </w:rPr>
        <w:t xml:space="preserve"> speed increases by 100</w:t>
      </w:r>
      <w:r w:rsidR="00DF3682" w:rsidRPr="00D90DF7">
        <w:rPr>
          <w:color w:val="000000" w:themeColor="text1"/>
        </w:rPr>
        <w:t>%–</w:t>
      </w:r>
      <w:r w:rsidRPr="00D90DF7">
        <w:rPr>
          <w:color w:val="000000" w:themeColor="text1"/>
        </w:rPr>
        <w:t>120% with p62/SQSTM1-S182E expression</w:t>
      </w:r>
      <w:r w:rsidR="00DF3682" w:rsidRPr="00D90DF7">
        <w:rPr>
          <w:color w:val="000000" w:themeColor="text1"/>
        </w:rPr>
        <w:t xml:space="preserve"> (</w:t>
      </w:r>
      <w:r w:rsidRPr="00D90DF7">
        <w:rPr>
          <w:b/>
          <w:bCs/>
          <w:color w:val="000000" w:themeColor="text1"/>
        </w:rPr>
        <w:t>Figure 4</w:t>
      </w:r>
      <w:r w:rsidR="00DF3682" w:rsidRPr="00D90DF7">
        <w:rPr>
          <w:color w:val="000000" w:themeColor="text1"/>
        </w:rPr>
        <w:t>)</w:t>
      </w:r>
      <w:r w:rsidRPr="00D90DF7">
        <w:rPr>
          <w:color w:val="000000" w:themeColor="text1"/>
        </w:rPr>
        <w:t>.</w:t>
      </w:r>
    </w:p>
    <w:p w14:paraId="05CC4B03" w14:textId="77777777" w:rsidR="001B5E2C" w:rsidRPr="00D90DF7" w:rsidRDefault="001B5E2C" w:rsidP="00D90DF7"/>
    <w:p w14:paraId="752D717F" w14:textId="5F9B3885" w:rsidR="66CC4664" w:rsidRPr="00D90DF7" w:rsidRDefault="007968DC" w:rsidP="00D90DF7">
      <w:pPr>
        <w:rPr>
          <w:b/>
          <w:bCs/>
        </w:rPr>
      </w:pPr>
      <w:r w:rsidRPr="00D90DF7">
        <w:rPr>
          <w:b/>
        </w:rPr>
        <w:t xml:space="preserve">Complete </w:t>
      </w:r>
      <w:r w:rsidR="00817418" w:rsidRPr="00D90DF7">
        <w:rPr>
          <w:b/>
        </w:rPr>
        <w:t>automated confocal image acquisition and image analysis in fixed cells</w:t>
      </w:r>
    </w:p>
    <w:p w14:paraId="099D2B0B" w14:textId="56515793" w:rsidR="00F2708F" w:rsidRPr="00D90DF7" w:rsidRDefault="343E50FA" w:rsidP="00D90DF7">
      <w:r w:rsidRPr="00D90DF7">
        <w:t xml:space="preserve">LDs parameters are modulated by </w:t>
      </w:r>
      <w:proofErr w:type="spellStart"/>
      <w:r w:rsidRPr="00D90DF7">
        <w:t>lipophagy</w:t>
      </w:r>
      <w:proofErr w:type="spellEnd"/>
      <w:r w:rsidRPr="00D90DF7">
        <w:t>-mediated LDs metabolism.</w:t>
      </w:r>
      <w:r w:rsidR="00FB0E0C" w:rsidRPr="00D90DF7">
        <w:t xml:space="preserve"> </w:t>
      </w:r>
      <w:proofErr w:type="spellStart"/>
      <w:r w:rsidRPr="00D90DF7">
        <w:t>Lipophagy</w:t>
      </w:r>
      <w:proofErr w:type="spellEnd"/>
      <w:r w:rsidRPr="00D90DF7">
        <w:t xml:space="preserve"> induction by serum deprivation will reduce</w:t>
      </w:r>
      <w:r w:rsidR="007329EF" w:rsidRPr="00D90DF7">
        <w:t xml:space="preserve"> the</w:t>
      </w:r>
      <w:r w:rsidRPr="00D90DF7">
        <w:t xml:space="preserve"> </w:t>
      </w:r>
      <w:r w:rsidR="000420A8" w:rsidRPr="00D90DF7">
        <w:t xml:space="preserve">number of </w:t>
      </w:r>
      <w:r w:rsidRPr="00D90DF7">
        <w:t xml:space="preserve">LDs, LDs per area, total LDs per area, fractions per area, and total LDs intensity. Bafilomycin will block changes induced by </w:t>
      </w:r>
      <w:proofErr w:type="spellStart"/>
      <w:r w:rsidRPr="00D90DF7">
        <w:t>lipophagy</w:t>
      </w:r>
      <w:proofErr w:type="spellEnd"/>
      <w:r w:rsidRPr="00D90DF7">
        <w:t xml:space="preserve">. Etomoxir will increase </w:t>
      </w:r>
      <w:r w:rsidR="007968DC" w:rsidRPr="00D90DF7">
        <w:t>the number of LDs, the number of LDs per area, the total LDs per area, the fractions of LDs per area, and the total intensity of LDs</w:t>
      </w:r>
      <w:r w:rsidRPr="00D90DF7">
        <w:t>. T863 will reduce LDs number, LDs per area, total LDs per area, fractions of LDs per area, and total LDs intensity.</w:t>
      </w:r>
    </w:p>
    <w:p w14:paraId="1CE94EB1" w14:textId="77777777" w:rsidR="00817418" w:rsidRPr="00D90DF7" w:rsidRDefault="00817418" w:rsidP="00D90DF7"/>
    <w:p w14:paraId="079B5679" w14:textId="6168BC8B" w:rsidR="006E4797" w:rsidRPr="00D90DF7" w:rsidRDefault="007329EF" w:rsidP="00D90DF7">
      <w:r w:rsidRPr="00D90DF7">
        <w:t xml:space="preserve">Serum deprivation increases </w:t>
      </w:r>
      <w:proofErr w:type="spellStart"/>
      <w:r w:rsidRPr="00D90DF7">
        <w:t>lipophagy</w:t>
      </w:r>
      <w:proofErr w:type="spellEnd"/>
      <w:r w:rsidRPr="00D90DF7">
        <w:t>, requiring lysosome activity to increase FFAs availability. CPT1 transfers FFAs to mitochondria. T863 inhibits DGAT1 to block LD formation. LDs number, LDs per area, total LDs per area, fractions of LDs per area, and total LDs intensity variations will depend on the cell type, ranging from 20% to </w:t>
      </w:r>
      <w:r w:rsidR="343E50FA" w:rsidRPr="00D90DF7">
        <w:t>60%</w:t>
      </w:r>
      <w:r w:rsidR="00817418" w:rsidRPr="00D90DF7">
        <w:t xml:space="preserve"> (</w:t>
      </w:r>
      <w:r w:rsidR="00817418" w:rsidRPr="00D90DF7">
        <w:rPr>
          <w:b/>
          <w:bCs/>
        </w:rPr>
        <w:t>Figure 1</w:t>
      </w:r>
      <w:r w:rsidR="00817418" w:rsidRPr="00D90DF7">
        <w:t>).</w:t>
      </w:r>
    </w:p>
    <w:p w14:paraId="2F3A97FA" w14:textId="77777777" w:rsidR="00464D7C" w:rsidRPr="00D90DF7" w:rsidRDefault="00464D7C" w:rsidP="00D90DF7">
      <w:pPr>
        <w:rPr>
          <w:b/>
          <w:bCs/>
        </w:rPr>
      </w:pPr>
    </w:p>
    <w:p w14:paraId="4C9AC577" w14:textId="27C62A04" w:rsidR="003112B1" w:rsidRPr="00D90DF7" w:rsidRDefault="003112B1" w:rsidP="00D90DF7">
      <w:pPr>
        <w:rPr>
          <w:b/>
          <w:bCs/>
        </w:rPr>
      </w:pPr>
      <w:r w:rsidRPr="00D90DF7">
        <w:rPr>
          <w:b/>
          <w:bCs/>
        </w:rPr>
        <w:t>FIGURE LEGENDS:</w:t>
      </w:r>
    </w:p>
    <w:p w14:paraId="1F9550C5" w14:textId="77777777" w:rsidR="005C20C3" w:rsidRPr="00D90DF7" w:rsidRDefault="005C20C3" w:rsidP="00D90DF7">
      <w:pPr>
        <w:rPr>
          <w:b/>
        </w:rPr>
      </w:pPr>
    </w:p>
    <w:p w14:paraId="721E7956" w14:textId="2AE23834" w:rsidR="00197F26" w:rsidRPr="00D90DF7" w:rsidRDefault="00197F26" w:rsidP="00D90DF7">
      <w:pPr>
        <w:rPr>
          <w:b/>
        </w:rPr>
      </w:pPr>
      <w:r w:rsidRPr="00D90DF7">
        <w:rPr>
          <w:b/>
        </w:rPr>
        <w:t>Figure 1:</w:t>
      </w:r>
      <w:r w:rsidR="005C20C3" w:rsidRPr="00D90DF7">
        <w:rPr>
          <w:b/>
        </w:rPr>
        <w:t xml:space="preserve"> </w:t>
      </w:r>
      <w:r w:rsidRPr="00D90DF7">
        <w:rPr>
          <w:b/>
        </w:rPr>
        <w:t>Flow chart of the study.</w:t>
      </w:r>
      <w:r w:rsidR="005C20C3" w:rsidRPr="00D90DF7">
        <w:rPr>
          <w:b/>
        </w:rPr>
        <w:t xml:space="preserve"> </w:t>
      </w:r>
      <w:r w:rsidRPr="00D90DF7">
        <w:t>Cells are cultured at 37</w:t>
      </w:r>
      <w:r w:rsidR="005C20C3" w:rsidRPr="00D90DF7">
        <w:t xml:space="preserve"> </w:t>
      </w:r>
      <w:r w:rsidRPr="00D90DF7">
        <w:t>°C and 5% CO₂ in DMEM, 10% v/v FBS, 1,000 U/mL penicillin, 100 µg/mL streptomycin, and Amphotericin B. Harvested using 0.25% v/v trypsin/EDTA and centrifuged at 1</w:t>
      </w:r>
      <w:r w:rsidR="00C411D5" w:rsidRPr="00D90DF7">
        <w:t>00</w:t>
      </w:r>
      <w:r w:rsidR="00B87040" w:rsidRPr="00D90DF7">
        <w:t xml:space="preserve"> x </w:t>
      </w:r>
      <w:r w:rsidR="00B87040" w:rsidRPr="00D90DF7">
        <w:rPr>
          <w:i/>
          <w:iCs/>
        </w:rPr>
        <w:t>g</w:t>
      </w:r>
      <w:r w:rsidRPr="00D90DF7">
        <w:rPr>
          <w:i/>
          <w:iCs/>
        </w:rPr>
        <w:t xml:space="preserve"> </w:t>
      </w:r>
      <w:r w:rsidRPr="00D90DF7">
        <w:t xml:space="preserve">for 5 min. The supernatant is then aspirated. Cells (0.05 x 10⁶ cells/well) are suspended in DMEM culture medium with 10% v/v FBS and seeded into optical bottom 96-well plates. Image acquisition </w:t>
      </w:r>
      <w:r w:rsidR="00C04258" w:rsidRPr="00D90DF7">
        <w:t>uses</w:t>
      </w:r>
      <w:r w:rsidRPr="00D90DF7">
        <w:t xml:space="preserve"> a </w:t>
      </w:r>
      <w:r w:rsidR="005C20C3" w:rsidRPr="00D90DF7">
        <w:t>l</w:t>
      </w:r>
      <w:r w:rsidRPr="00D90DF7">
        <w:t>ive spinning-disk microscope equipped with a 40x (N.A 1.1) water immersion objective. DAPI acquisition is performed using 305 nm LED illumination (Ex: 355</w:t>
      </w:r>
      <w:r w:rsidR="005C20C3" w:rsidRPr="00D90DF7">
        <w:t>–</w:t>
      </w:r>
      <w:r w:rsidRPr="00D90DF7">
        <w:t>385 nm; Em: 430</w:t>
      </w:r>
      <w:r w:rsidR="005C20C3" w:rsidRPr="00D90DF7">
        <w:t>–</w:t>
      </w:r>
      <w:r w:rsidRPr="00D90DF7">
        <w:t>500 nm), and BODIPY 493/503 acquisition is performed using 488 nm LED illumination (Ex: 460</w:t>
      </w:r>
      <w:r w:rsidR="005C20C3" w:rsidRPr="00D90DF7">
        <w:t>–</w:t>
      </w:r>
      <w:r w:rsidRPr="00D90DF7">
        <w:t>490 nm; Em: 550</w:t>
      </w:r>
      <w:r w:rsidR="005C20C3" w:rsidRPr="00D90DF7">
        <w:t>–</w:t>
      </w:r>
      <w:r w:rsidRPr="00D90DF7">
        <w:t xml:space="preserve">550 nm). Image analysis </w:t>
      </w:r>
      <w:r w:rsidR="00C04258" w:rsidRPr="00D90DF7">
        <w:t>uses</w:t>
      </w:r>
      <w:r w:rsidRPr="00D90DF7">
        <w:t xml:space="preserve"> </w:t>
      </w:r>
      <w:proofErr w:type="spellStart"/>
      <w:r w:rsidR="005C20C3" w:rsidRPr="00D90DF7">
        <w:t>p</w:t>
      </w:r>
      <w:r w:rsidRPr="00D90DF7">
        <w:t>henologic</w:t>
      </w:r>
      <w:proofErr w:type="spellEnd"/>
      <w:r w:rsidRPr="00D90DF7">
        <w:t xml:space="preserve"> software with RMS Lipid Droplet Analysis algorithm combination for image segmentation and quantification.</w:t>
      </w:r>
    </w:p>
    <w:p w14:paraId="2FE4680C" w14:textId="77777777" w:rsidR="00197F26" w:rsidRPr="00D90DF7" w:rsidRDefault="00197F26" w:rsidP="00D90DF7"/>
    <w:p w14:paraId="7F3FC1B4" w14:textId="76D41F18" w:rsidR="00197F26" w:rsidRPr="00D90DF7" w:rsidRDefault="00197F26" w:rsidP="00D90DF7">
      <w:pPr>
        <w:rPr>
          <w:b/>
          <w:bCs/>
        </w:rPr>
      </w:pPr>
      <w:r w:rsidRPr="00D90DF7">
        <w:rPr>
          <w:b/>
          <w:bCs/>
        </w:rPr>
        <w:t>Figure 2</w:t>
      </w:r>
      <w:r w:rsidR="00732E2D" w:rsidRPr="00D90DF7">
        <w:rPr>
          <w:b/>
          <w:bCs/>
        </w:rPr>
        <w:t xml:space="preserve">: </w:t>
      </w:r>
      <w:proofErr w:type="spellStart"/>
      <w:r w:rsidRPr="00D90DF7">
        <w:rPr>
          <w:b/>
          <w:bCs/>
        </w:rPr>
        <w:t>Lipophagy</w:t>
      </w:r>
      <w:proofErr w:type="spellEnd"/>
      <w:r w:rsidRPr="00D90DF7">
        <w:rPr>
          <w:b/>
          <w:bCs/>
        </w:rPr>
        <w:t xml:space="preserve"> activation/inhibition switches the number of LDs and their total fluorescence.</w:t>
      </w:r>
      <w:r w:rsidR="00E956EA" w:rsidRPr="00D90DF7">
        <w:rPr>
          <w:b/>
          <w:bCs/>
        </w:rPr>
        <w:t xml:space="preserve"> </w:t>
      </w:r>
      <w:r w:rsidRPr="00D90DF7">
        <w:t xml:space="preserve">Cells were transfected to express wild-type or </w:t>
      </w:r>
      <w:proofErr w:type="spellStart"/>
      <w:r w:rsidRPr="00D90DF7">
        <w:t>lipophagy</w:t>
      </w:r>
      <w:proofErr w:type="spellEnd"/>
      <w:r w:rsidRPr="00D90DF7">
        <w:t xml:space="preserve"> deficient p62/SQSTM1-mcherry variant (S182A)</w:t>
      </w:r>
      <w:r w:rsidR="00C04258" w:rsidRPr="00D90DF7">
        <w:t>,</w:t>
      </w:r>
      <w:r w:rsidRPr="00D90DF7">
        <w:t xml:space="preserve"> and LDs were stained (</w:t>
      </w:r>
      <w:r w:rsidR="003F7447" w:rsidRPr="00D90DF7">
        <w:t>as indicated</w:t>
      </w:r>
      <w:r w:rsidRPr="00D90DF7">
        <w:t xml:space="preserve">). Live-cell images were acquired at 5-min intervals during PKA activation by 8-Br-cAMP (100 mM), and the total fluorescence intensity was measured. PKA activation reduced LD intensity. The expression of the autophagy-defective p62/SQSTM1 version reduces PKA response. The effect of PKA is reversible by using the PKA inhibitor PKI (50 mM, </w:t>
      </w:r>
      <w:proofErr w:type="spellStart"/>
      <w:r w:rsidRPr="00D90DF7">
        <w:rPr>
          <w:color w:val="212121"/>
        </w:rPr>
        <w:t>myristoylated</w:t>
      </w:r>
      <w:proofErr w:type="spellEnd"/>
      <w:r w:rsidRPr="00D90DF7">
        <w:rPr>
          <w:color w:val="212121"/>
        </w:rPr>
        <w:t xml:space="preserve">-PKI peptide). </w:t>
      </w:r>
      <w:r w:rsidR="0058034D" w:rsidRPr="00D90DF7">
        <w:t xml:space="preserve">Data are means ± SEM. </w:t>
      </w:r>
      <w:r w:rsidR="00E956EA" w:rsidRPr="00D90DF7">
        <w:t>The figure is m</w:t>
      </w:r>
      <w:r w:rsidRPr="00D90DF7">
        <w:t>odified from Tapia et al.</w:t>
      </w:r>
      <w:r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Pr="00D90DF7">
        <w:instrText xml:space="preserve"> ADDIN EN.CITE </w:instrText>
      </w:r>
      <w:r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Pr="00D90DF7">
        <w:instrText xml:space="preserve"> ADDIN EN.CITE.DATA </w:instrText>
      </w:r>
      <w:r w:rsidRPr="00D90DF7">
        <w:fldChar w:fldCharType="end"/>
      </w:r>
      <w:r w:rsidRPr="00D90DF7">
        <w:fldChar w:fldCharType="separate"/>
      </w:r>
      <w:r w:rsidRPr="00D90DF7">
        <w:rPr>
          <w:vertAlign w:val="superscript"/>
        </w:rPr>
        <w:t>16</w:t>
      </w:r>
      <w:r w:rsidRPr="00D90DF7">
        <w:fldChar w:fldCharType="end"/>
      </w:r>
      <w:r w:rsidRPr="00D90DF7">
        <w:t>.</w:t>
      </w:r>
    </w:p>
    <w:p w14:paraId="37478958" w14:textId="77777777" w:rsidR="00197F26" w:rsidRPr="00D90DF7" w:rsidRDefault="00197F26" w:rsidP="00D90DF7"/>
    <w:p w14:paraId="36901F0D" w14:textId="3361EF8A" w:rsidR="00197F26" w:rsidRPr="00D90DF7" w:rsidRDefault="00197F26" w:rsidP="00D90DF7">
      <w:pPr>
        <w:rPr>
          <w:b/>
          <w:bCs/>
        </w:rPr>
      </w:pPr>
      <w:r w:rsidRPr="00D90DF7">
        <w:rPr>
          <w:b/>
          <w:bCs/>
        </w:rPr>
        <w:t>Figure 3</w:t>
      </w:r>
      <w:r w:rsidR="001D46E5" w:rsidRPr="00D90DF7">
        <w:rPr>
          <w:b/>
          <w:bCs/>
        </w:rPr>
        <w:t xml:space="preserve">: </w:t>
      </w:r>
      <w:proofErr w:type="spellStart"/>
      <w:r w:rsidRPr="00D90DF7">
        <w:rPr>
          <w:b/>
          <w:bCs/>
        </w:rPr>
        <w:t>Lipophagy</w:t>
      </w:r>
      <w:proofErr w:type="spellEnd"/>
      <w:r w:rsidRPr="00D90DF7">
        <w:rPr>
          <w:b/>
          <w:bCs/>
        </w:rPr>
        <w:t xml:space="preserve"> activation or inhibition switches the number of LDs and their total fluorescence.</w:t>
      </w:r>
      <w:r w:rsidR="001D46E5" w:rsidRPr="00D90DF7">
        <w:rPr>
          <w:b/>
          <w:bCs/>
        </w:rPr>
        <w:t xml:space="preserve"> </w:t>
      </w:r>
      <w:r w:rsidR="006D7975" w:rsidRPr="00D90DF7">
        <w:t>(</w:t>
      </w:r>
      <w:r w:rsidR="00CC20F9" w:rsidRPr="00D90DF7">
        <w:rPr>
          <w:b/>
          <w:bCs/>
        </w:rPr>
        <w:t>A</w:t>
      </w:r>
      <w:r w:rsidR="006D7975" w:rsidRPr="00D90DF7">
        <w:t>)</w:t>
      </w:r>
      <w:r w:rsidR="00FD12A0" w:rsidRPr="00D90DF7">
        <w:t xml:space="preserve"> </w:t>
      </w:r>
      <w:r w:rsidRPr="00D90DF7">
        <w:t>Cells were transfected to express either of the indicated p62/SQSTM1-mcherry variants (magenta)</w:t>
      </w:r>
      <w:r w:rsidR="000F1559" w:rsidRPr="00D90DF7">
        <w:t>,</w:t>
      </w:r>
      <w:r w:rsidRPr="00D90DF7">
        <w:t xml:space="preserve"> and LDs were stained and quantified (green). </w:t>
      </w:r>
      <w:r w:rsidR="0033136E" w:rsidRPr="00D90DF7">
        <w:t>Scal</w:t>
      </w:r>
      <w:r w:rsidR="007D7A4A" w:rsidRPr="00D90DF7">
        <w:t>e</w:t>
      </w:r>
      <w:r w:rsidR="0033136E" w:rsidRPr="00D90DF7">
        <w:t xml:space="preserve"> bar: 10 µm. </w:t>
      </w:r>
      <w:r w:rsidR="006D7975" w:rsidRPr="00D90DF7">
        <w:t>(</w:t>
      </w:r>
      <w:r w:rsidR="004056FC" w:rsidRPr="00D90DF7">
        <w:rPr>
          <w:b/>
          <w:bCs/>
        </w:rPr>
        <w:t>B</w:t>
      </w:r>
      <w:r w:rsidR="006D7975" w:rsidRPr="00D90DF7">
        <w:t>)</w:t>
      </w:r>
      <w:r w:rsidR="0034720E" w:rsidRPr="00D90DF7">
        <w:t xml:space="preserve"> </w:t>
      </w:r>
      <w:r w:rsidR="00122C06" w:rsidRPr="00D90DF7">
        <w:t>Th</w:t>
      </w:r>
      <w:r w:rsidRPr="00D90DF7">
        <w:t xml:space="preserve">e number </w:t>
      </w:r>
      <w:r w:rsidR="00990403" w:rsidRPr="00D90DF7">
        <w:t xml:space="preserve">and fluorescent intensity </w:t>
      </w:r>
      <w:r w:rsidRPr="00D90DF7">
        <w:t xml:space="preserve">of LDs </w:t>
      </w:r>
      <w:r w:rsidR="00EB31E5" w:rsidRPr="00D90DF7">
        <w:t>were measured in control (</w:t>
      </w:r>
      <w:r w:rsidR="00950097" w:rsidRPr="00D90DF7">
        <w:t>non-transfected</w:t>
      </w:r>
      <w:r w:rsidR="00EB31E5" w:rsidRPr="00D90DF7">
        <w:t xml:space="preserve"> cells) and in p62/SQSTM1-cherry expressing p62/SQSTM1-cherry-wt (wild type)</w:t>
      </w:r>
      <w:r w:rsidR="009E71B1" w:rsidRPr="00D90DF7">
        <w:t xml:space="preserve"> or the indicated S182A and S182E phospho-variant versions</w:t>
      </w:r>
      <w:r w:rsidRPr="00D90DF7">
        <w:t>.</w:t>
      </w:r>
      <w:r w:rsidR="007C50F4" w:rsidRPr="00D90DF7">
        <w:t xml:space="preserve"> </w:t>
      </w:r>
      <w:r w:rsidR="00D630C7" w:rsidRPr="00D90DF7">
        <w:t>Data are means ± SEM. *</w:t>
      </w:r>
      <w:r w:rsidR="00D630C7" w:rsidRPr="00D90DF7">
        <w:rPr>
          <w:i/>
          <w:iCs/>
        </w:rPr>
        <w:t>p</w:t>
      </w:r>
      <w:r w:rsidR="00D630C7" w:rsidRPr="00D90DF7">
        <w:t xml:space="preserve"> &lt; 0.05; **</w:t>
      </w:r>
      <w:r w:rsidR="00D630C7" w:rsidRPr="00D90DF7">
        <w:rPr>
          <w:i/>
          <w:iCs/>
        </w:rPr>
        <w:t>p</w:t>
      </w:r>
      <w:r w:rsidR="00D630C7" w:rsidRPr="00D90DF7">
        <w:t xml:space="preserve"> &lt; 0.01;</w:t>
      </w:r>
      <w:r w:rsidR="009948D6" w:rsidRPr="00D90DF7">
        <w:t xml:space="preserve"> </w:t>
      </w:r>
      <w:r w:rsidR="00D630C7" w:rsidRPr="00D90DF7">
        <w:t>***</w:t>
      </w:r>
      <w:r w:rsidR="00D630C7" w:rsidRPr="00D90DF7">
        <w:rPr>
          <w:i/>
          <w:iCs/>
        </w:rPr>
        <w:t xml:space="preserve">p </w:t>
      </w:r>
      <w:r w:rsidR="00D630C7" w:rsidRPr="00D90DF7">
        <w:t xml:space="preserve">&lt; 0.001 (Student’s </w:t>
      </w:r>
      <w:r w:rsidR="00D630C7" w:rsidRPr="00D90DF7">
        <w:rPr>
          <w:i/>
          <w:iCs/>
        </w:rPr>
        <w:t>t tests</w:t>
      </w:r>
      <w:r w:rsidR="00D630C7" w:rsidRPr="00D90DF7">
        <w:t xml:space="preserve">). All </w:t>
      </w:r>
      <w:r w:rsidR="00D630C7" w:rsidRPr="00D90DF7">
        <w:rPr>
          <w:i/>
          <w:iCs/>
        </w:rPr>
        <w:t>t</w:t>
      </w:r>
      <w:r w:rsidR="004748CC" w:rsidRPr="00D90DF7">
        <w:rPr>
          <w:i/>
          <w:iCs/>
        </w:rPr>
        <w:t>-</w:t>
      </w:r>
      <w:r w:rsidR="00D630C7" w:rsidRPr="00D90DF7">
        <w:rPr>
          <w:i/>
          <w:iCs/>
        </w:rPr>
        <w:t>tests</w:t>
      </w:r>
      <w:r w:rsidR="00D630C7" w:rsidRPr="00D90DF7">
        <w:t xml:space="preserve"> were conducted comparing to control cells</w:t>
      </w:r>
      <w:r w:rsidR="00482E55" w:rsidRPr="00D90DF7">
        <w:t>.</w:t>
      </w:r>
      <w:r w:rsidRPr="00D90DF7">
        <w:t xml:space="preserve"> </w:t>
      </w:r>
      <w:r w:rsidR="001D46E5" w:rsidRPr="00D90DF7">
        <w:t>The figure is m</w:t>
      </w:r>
      <w:r w:rsidRPr="00D90DF7">
        <w:t>odified from Tapia et al.</w:t>
      </w:r>
      <w:r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Pr="00D90DF7">
        <w:instrText xml:space="preserve"> ADDIN EN.CITE </w:instrText>
      </w:r>
      <w:r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Pr="00D90DF7">
        <w:instrText xml:space="preserve"> ADDIN EN.CITE.DATA </w:instrText>
      </w:r>
      <w:r w:rsidRPr="00D90DF7">
        <w:fldChar w:fldCharType="end"/>
      </w:r>
      <w:r w:rsidRPr="00D90DF7">
        <w:fldChar w:fldCharType="separate"/>
      </w:r>
      <w:r w:rsidRPr="00D90DF7">
        <w:rPr>
          <w:vertAlign w:val="superscript"/>
        </w:rPr>
        <w:t>16</w:t>
      </w:r>
      <w:r w:rsidRPr="00D90DF7">
        <w:fldChar w:fldCharType="end"/>
      </w:r>
      <w:r w:rsidRPr="00D90DF7">
        <w:t>.</w:t>
      </w:r>
    </w:p>
    <w:p w14:paraId="23D64981" w14:textId="77777777" w:rsidR="00197F26" w:rsidRPr="00D90DF7" w:rsidRDefault="00197F26" w:rsidP="00D90DF7"/>
    <w:p w14:paraId="29B5CFEF" w14:textId="5CF6FCAD" w:rsidR="00197F26" w:rsidRPr="00D90DF7" w:rsidRDefault="00197F26" w:rsidP="00D90DF7">
      <w:pPr>
        <w:rPr>
          <w:b/>
          <w:bCs/>
        </w:rPr>
      </w:pPr>
      <w:r w:rsidRPr="00D90DF7">
        <w:rPr>
          <w:b/>
          <w:bCs/>
        </w:rPr>
        <w:t>Figure 4</w:t>
      </w:r>
      <w:r w:rsidR="00015F62" w:rsidRPr="00D90DF7">
        <w:rPr>
          <w:b/>
          <w:bCs/>
        </w:rPr>
        <w:t xml:space="preserve">: </w:t>
      </w:r>
      <w:proofErr w:type="spellStart"/>
      <w:r w:rsidRPr="00D90DF7">
        <w:rPr>
          <w:b/>
          <w:bCs/>
        </w:rPr>
        <w:t>Lipophagy</w:t>
      </w:r>
      <w:proofErr w:type="spellEnd"/>
      <w:r w:rsidRPr="00D90DF7">
        <w:rPr>
          <w:b/>
          <w:bCs/>
        </w:rPr>
        <w:t xml:space="preserve"> activation or inhibition changes the number of LDs speed and autophagosome interactions.</w:t>
      </w:r>
      <w:r w:rsidR="00015F62" w:rsidRPr="00D90DF7">
        <w:rPr>
          <w:b/>
          <w:bCs/>
        </w:rPr>
        <w:t xml:space="preserve"> </w:t>
      </w:r>
      <w:r w:rsidR="006D7975" w:rsidRPr="00D90DF7">
        <w:t>(</w:t>
      </w:r>
      <w:r w:rsidR="00031339" w:rsidRPr="00D90DF7">
        <w:rPr>
          <w:b/>
          <w:bCs/>
        </w:rPr>
        <w:t>A</w:t>
      </w:r>
      <w:r w:rsidR="006D7975" w:rsidRPr="00D90DF7">
        <w:t>)</w:t>
      </w:r>
      <w:r w:rsidR="00031339" w:rsidRPr="00D90DF7">
        <w:t xml:space="preserve"> </w:t>
      </w:r>
      <w:r w:rsidRPr="00D90DF7">
        <w:t>p62/SQSTM1-cherry-wt (wild type), or the indicated S182A</w:t>
      </w:r>
      <w:r w:rsidR="00836AAB" w:rsidRPr="00D90DF7">
        <w:t xml:space="preserve"> (</w:t>
      </w:r>
      <w:r w:rsidR="00836AAB" w:rsidRPr="00D90DF7">
        <w:rPr>
          <w:b/>
          <w:bCs/>
        </w:rPr>
        <w:t>B</w:t>
      </w:r>
      <w:r w:rsidR="00836AAB" w:rsidRPr="00D90DF7">
        <w:t>)</w:t>
      </w:r>
      <w:r w:rsidRPr="00D90DF7">
        <w:t xml:space="preserve"> and S182E</w:t>
      </w:r>
      <w:r w:rsidR="00836AAB" w:rsidRPr="00D90DF7">
        <w:t xml:space="preserve"> (</w:t>
      </w:r>
      <w:r w:rsidR="00836AAB" w:rsidRPr="00D90DF7">
        <w:rPr>
          <w:b/>
          <w:bCs/>
        </w:rPr>
        <w:t>C</w:t>
      </w:r>
      <w:r w:rsidR="00836AAB" w:rsidRPr="00D90DF7">
        <w:t>)</w:t>
      </w:r>
      <w:r w:rsidRPr="00D90DF7">
        <w:t xml:space="preserve"> phospho-variant versions</w:t>
      </w:r>
      <w:r w:rsidR="00F91B97" w:rsidRPr="00D90DF7">
        <w:t>,</w:t>
      </w:r>
      <w:r w:rsidRPr="00D90DF7">
        <w:t xml:space="preserve"> were transfected and followed by LD staining. Live-cell images were acquired</w:t>
      </w:r>
      <w:r w:rsidR="00845887" w:rsidRPr="00D90DF7">
        <w:t>, and the number of LDs and p62/SQSTM1-cherry-wt puncta interactions and the movement speed were</w:t>
      </w:r>
      <w:r w:rsidRPr="00D90DF7">
        <w:t xml:space="preserve"> measured. </w:t>
      </w:r>
      <w:r w:rsidR="00F6207C" w:rsidRPr="00D90DF7">
        <w:t xml:space="preserve">Scale bar: 10 µm. </w:t>
      </w:r>
      <w:r w:rsidR="00F91B97" w:rsidRPr="00D90DF7">
        <w:t xml:space="preserve">Data are means ± SEM. </w:t>
      </w:r>
      <w:r w:rsidR="00015F62" w:rsidRPr="00D90DF7">
        <w:t>The figure is m</w:t>
      </w:r>
      <w:r w:rsidRPr="00D90DF7">
        <w:t>odified from Tapia et al.</w:t>
      </w:r>
      <w:r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Pr="00D90DF7">
        <w:instrText xml:space="preserve"> ADDIN EN.CITE </w:instrText>
      </w:r>
      <w:r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Pr="00D90DF7">
        <w:instrText xml:space="preserve"> ADDIN EN.CITE.DATA </w:instrText>
      </w:r>
      <w:r w:rsidRPr="00D90DF7">
        <w:fldChar w:fldCharType="end"/>
      </w:r>
      <w:r w:rsidRPr="00D90DF7">
        <w:fldChar w:fldCharType="separate"/>
      </w:r>
      <w:r w:rsidRPr="00D90DF7">
        <w:rPr>
          <w:vertAlign w:val="superscript"/>
        </w:rPr>
        <w:t>16</w:t>
      </w:r>
      <w:r w:rsidRPr="00D90DF7">
        <w:fldChar w:fldCharType="end"/>
      </w:r>
      <w:r w:rsidRPr="00D90DF7">
        <w:t>.</w:t>
      </w:r>
    </w:p>
    <w:p w14:paraId="6B11C039" w14:textId="77777777" w:rsidR="00B02947" w:rsidRDefault="00B02947" w:rsidP="00B02947">
      <w:pPr>
        <w:rPr>
          <w:b/>
          <w:bCs/>
        </w:rPr>
      </w:pPr>
    </w:p>
    <w:p w14:paraId="568E7F23" w14:textId="26502114" w:rsidR="00B02947" w:rsidRDefault="00B02947" w:rsidP="00B02947">
      <w:r w:rsidRPr="00D90DF7">
        <w:rPr>
          <w:b/>
          <w:bCs/>
        </w:rPr>
        <w:t xml:space="preserve">Supplementary File </w:t>
      </w:r>
      <w:r>
        <w:rPr>
          <w:b/>
          <w:bCs/>
        </w:rPr>
        <w:t>1</w:t>
      </w:r>
      <w:r w:rsidRPr="00D90DF7">
        <w:rPr>
          <w:b/>
          <w:bCs/>
        </w:rPr>
        <w:t xml:space="preserve">: Interactions spreadsheet. </w:t>
      </w:r>
      <w:r>
        <w:t>Cells were transiently transfected to express p62/SQSTM1-mcherry-wt (wild type) and then stained for lipid droplets (LDs). Live-cell images were obtained, and the number of interactions between LDs and p62/SQSTM1-mcherry-wt puncta was quantified.</w:t>
      </w:r>
    </w:p>
    <w:p w14:paraId="0CA91398" w14:textId="77777777" w:rsidR="00E1496F" w:rsidRPr="00D90DF7" w:rsidRDefault="00E1496F" w:rsidP="00D90DF7"/>
    <w:p w14:paraId="4F49A586" w14:textId="34BDC053" w:rsidR="00A31250" w:rsidRPr="00D90DF7" w:rsidRDefault="00E714CB" w:rsidP="00D90DF7">
      <w:pPr>
        <w:rPr>
          <w:b/>
          <w:bCs/>
        </w:rPr>
      </w:pPr>
      <w:r w:rsidRPr="00D90DF7">
        <w:rPr>
          <w:b/>
          <w:bCs/>
        </w:rPr>
        <w:t xml:space="preserve">Supplementary File </w:t>
      </w:r>
      <w:r w:rsidR="00B02947">
        <w:rPr>
          <w:b/>
          <w:bCs/>
        </w:rPr>
        <w:t>2</w:t>
      </w:r>
      <w:r w:rsidRPr="00D90DF7">
        <w:rPr>
          <w:b/>
          <w:bCs/>
        </w:rPr>
        <w:t xml:space="preserve">: </w:t>
      </w:r>
      <w:r w:rsidR="007D0E12" w:rsidRPr="00D90DF7">
        <w:rPr>
          <w:b/>
          <w:bCs/>
        </w:rPr>
        <w:t>Displacement and speed</w:t>
      </w:r>
      <w:r w:rsidR="00313220" w:rsidRPr="00D90DF7">
        <w:rPr>
          <w:b/>
          <w:bCs/>
        </w:rPr>
        <w:t xml:space="preserve"> spreadsheet</w:t>
      </w:r>
      <w:r w:rsidR="007D0E12" w:rsidRPr="00D90DF7">
        <w:rPr>
          <w:b/>
          <w:bCs/>
        </w:rPr>
        <w:t>.</w:t>
      </w:r>
      <w:r w:rsidRPr="00D90DF7">
        <w:rPr>
          <w:b/>
          <w:bCs/>
        </w:rPr>
        <w:t xml:space="preserve"> </w:t>
      </w:r>
      <w:r w:rsidR="00C17AD9">
        <w:t>Cells were transiently transfected to express p62/SQSTM1-mcherry-wt (wild type) and subsequently stained for lipid droplets (LDs). Live-cell images were then captured to quantify the number of interactions between LDs and p62/SQSTM1-mcherry-wt puncta, as well as to measure movement speed and displacement.</w:t>
      </w:r>
    </w:p>
    <w:p w14:paraId="539DEC5B" w14:textId="77777777" w:rsidR="007D0E12" w:rsidRPr="00D90DF7" w:rsidRDefault="007D0E12" w:rsidP="00D90DF7"/>
    <w:p w14:paraId="1B9896AE" w14:textId="2679F1B6" w:rsidR="616DA5BC" w:rsidRPr="00D90DF7" w:rsidRDefault="616DA5BC" w:rsidP="00D90DF7">
      <w:r w:rsidRPr="00D90DF7">
        <w:rPr>
          <w:b/>
          <w:bCs/>
        </w:rPr>
        <w:t xml:space="preserve">DISCUSSION: </w:t>
      </w:r>
      <w:r w:rsidRPr="00D90DF7">
        <w:t xml:space="preserve"> </w:t>
      </w:r>
    </w:p>
    <w:p w14:paraId="47FA9F58" w14:textId="687BB381" w:rsidR="616DA5BC" w:rsidRPr="00D90DF7" w:rsidRDefault="616DA5BC" w:rsidP="00D90DF7">
      <w:r w:rsidRPr="00D90DF7">
        <w:t>Quantitative imaging techniques, such as confocal microscopy and image analysis protocols, have provided valuable insights into the dynamics of LDs during lipophagy</w:t>
      </w:r>
      <w:r w:rsidR="343E50FA" w:rsidRPr="00D90DF7">
        <w:fldChar w:fldCharType="begin">
          <w:fldData xml:space="preserve">PEVuZE5vdGU+PENpdGU+PEF1dGhvcj5UYXBpYTwvQXV0aG9yPjxZZWFyPjIwMTk8L1llYXI+PFJl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</w:fldData>
        </w:fldChar>
      </w:r>
      <w:r w:rsidR="00167E17" w:rsidRPr="00D90DF7">
        <w:instrText xml:space="preserve"> ADDIN EN.CITE </w:instrText>
      </w:r>
      <w:r w:rsidR="00167E17" w:rsidRPr="00D90DF7">
        <w:fldChar w:fldCharType="begin">
          <w:fldData xml:space="preserve">PEVuZE5vdGU+PENpdGU+PEF1dGhvcj5UYXBpYTwvQXV0aG9yPjxZZWFyPjIwMTk8L1llYXI+PFJl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</w:fldData>
        </w:fldChar>
      </w:r>
      <w:r w:rsidR="00167E17" w:rsidRPr="00D90DF7">
        <w:instrText xml:space="preserve"> ADDIN EN.CITE.DATA </w:instrText>
      </w:r>
      <w:r w:rsidR="00167E17" w:rsidRPr="00D90DF7">
        <w:fldChar w:fldCharType="end"/>
      </w:r>
      <w:r w:rsidR="343E50FA" w:rsidRPr="00D90DF7">
        <w:fldChar w:fldCharType="separate"/>
      </w:r>
      <w:r w:rsidR="00167E17" w:rsidRPr="00D90DF7">
        <w:rPr>
          <w:noProof/>
          <w:vertAlign w:val="superscript"/>
        </w:rPr>
        <w:t>16,42,43</w:t>
      </w:r>
      <w:r w:rsidR="343E50FA" w:rsidRPr="00D90DF7">
        <w:fldChar w:fldCharType="end"/>
      </w:r>
      <w:r w:rsidR="7F427C73" w:rsidRPr="00D90DF7">
        <w:t>.</w:t>
      </w:r>
      <w:r w:rsidRPr="00D90DF7">
        <w:t xml:space="preserve"> These technologies enable real-time visualization and quantification of LDs, allowing for the analysis of their number, size, and interactions with other organelles</w:t>
      </w:r>
      <w:r w:rsidR="343E50FA"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343E50FA" w:rsidRPr="00D90DF7">
        <w:instrText xml:space="preserve"> ADDIN EN.CITE </w:instrText>
      </w:r>
      <w:r w:rsidR="343E50FA" w:rsidRPr="00D90DF7">
        <w:fldChar w:fldCharType="begin">
          <w:fldData xml:space="preserve">PEVuZE5vdGU+PENpdGU+PEF1dGhvcj5UYXBpYTwvQXV0aG9yPjxZZWFyPjIwMTk8L1llYXI+PFJl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</w:fldData>
        </w:fldChar>
      </w:r>
      <w:r w:rsidR="343E50FA" w:rsidRPr="00D90DF7">
        <w:instrText xml:space="preserve"> ADDIN EN.CITE.DATA </w:instrText>
      </w:r>
      <w:r w:rsidR="343E50FA" w:rsidRPr="00D90DF7">
        <w:fldChar w:fldCharType="end"/>
      </w:r>
      <w:r w:rsidR="343E50FA" w:rsidRPr="00D90DF7">
        <w:fldChar w:fldCharType="separate"/>
      </w:r>
      <w:r w:rsidR="7F427C73" w:rsidRPr="00D90DF7">
        <w:rPr>
          <w:vertAlign w:val="superscript"/>
        </w:rPr>
        <w:t>16</w:t>
      </w:r>
      <w:r w:rsidR="343E50FA" w:rsidRPr="00D90DF7">
        <w:fldChar w:fldCharType="end"/>
      </w:r>
      <w:r w:rsidR="7F427C73" w:rsidRPr="00D90DF7">
        <w:t>.</w:t>
      </w:r>
      <w:r w:rsidRPr="00D90DF7">
        <w:t xml:space="preserve"> </w:t>
      </w:r>
      <w:r w:rsidR="00B35C7A" w:rsidRPr="00D90DF7">
        <w:t xml:space="preserve">However, </w:t>
      </w:r>
      <w:r w:rsidR="00E33D5D" w:rsidRPr="00D90DF7">
        <w:t xml:space="preserve">one of the most </w:t>
      </w:r>
      <w:r w:rsidRPr="00D90DF7">
        <w:t>critical step</w:t>
      </w:r>
      <w:r w:rsidR="00461367" w:rsidRPr="00D90DF7">
        <w:t xml:space="preserve">s </w:t>
      </w:r>
      <w:r w:rsidR="7F427C73" w:rsidRPr="00D90DF7">
        <w:t>in</w:t>
      </w:r>
      <w:r w:rsidR="008A3DAC" w:rsidRPr="00D90DF7">
        <w:t xml:space="preserve"> this protocol</w:t>
      </w:r>
      <w:r w:rsidRPr="00D90DF7">
        <w:t xml:space="preserve"> </w:t>
      </w:r>
      <w:r w:rsidR="00854BD0" w:rsidRPr="00D90DF7">
        <w:t xml:space="preserve">is </w:t>
      </w:r>
      <w:r w:rsidR="008A3DAC" w:rsidRPr="00D90DF7">
        <w:t>the</w:t>
      </w:r>
      <w:r w:rsidRPr="00D90DF7">
        <w:t xml:space="preserve"> correct </w:t>
      </w:r>
      <w:r w:rsidR="7F427C73" w:rsidRPr="00D90DF7">
        <w:t>LDs</w:t>
      </w:r>
      <w:r w:rsidRPr="00D90DF7">
        <w:t xml:space="preserve"> labeling</w:t>
      </w:r>
      <w:r w:rsidR="00506303" w:rsidRPr="00D90DF7">
        <w:t>,</w:t>
      </w:r>
      <w:r w:rsidR="004315D8" w:rsidRPr="00D90DF7">
        <w:t xml:space="preserve"> and t</w:t>
      </w:r>
      <w:r w:rsidR="008A3DAC" w:rsidRPr="00D90DF7">
        <w:t xml:space="preserve">o achieve this </w:t>
      </w:r>
      <w:r w:rsidR="001155E3" w:rsidRPr="00D90DF7">
        <w:t>objective</w:t>
      </w:r>
      <w:r w:rsidRPr="00D90DF7">
        <w:t xml:space="preserve"> </w:t>
      </w:r>
      <w:r w:rsidR="00627CD8" w:rsidRPr="00D90DF7">
        <w:t>is</w:t>
      </w:r>
      <w:r w:rsidR="00EB1BF0" w:rsidRPr="00D90DF7">
        <w:t xml:space="preserve"> required the</w:t>
      </w:r>
      <w:r w:rsidRPr="00D90DF7">
        <w:t xml:space="preserve"> use of fluid</w:t>
      </w:r>
      <w:r w:rsidR="002D4069" w:rsidRPr="00D90DF7">
        <w:t>-p</w:t>
      </w:r>
      <w:r w:rsidRPr="00D90DF7">
        <w:t xml:space="preserve">hase </w:t>
      </w:r>
      <w:r w:rsidR="7F427C73" w:rsidRPr="00D90DF7">
        <w:t>LDs</w:t>
      </w:r>
      <w:r w:rsidR="002D4069" w:rsidRPr="00D90DF7">
        <w:t xml:space="preserve"> </w:t>
      </w:r>
      <w:r w:rsidRPr="00D90DF7">
        <w:t>markers</w:t>
      </w:r>
      <w:r w:rsidR="003101AD" w:rsidRPr="00D90DF7">
        <w:t xml:space="preserve"> </w:t>
      </w:r>
      <w:r w:rsidR="00CE6729" w:rsidRPr="00D90DF7">
        <w:t>with detection range</w:t>
      </w:r>
      <w:r w:rsidR="00B65A0D" w:rsidRPr="00D90DF7">
        <w:t>s</w:t>
      </w:r>
      <w:r w:rsidR="00CE6729" w:rsidRPr="00D90DF7">
        <w:t xml:space="preserve"> that allow </w:t>
      </w:r>
      <w:r w:rsidR="7F427C73" w:rsidRPr="00D90DF7">
        <w:t>quantifying</w:t>
      </w:r>
      <w:r w:rsidR="00B65A0D" w:rsidRPr="00D90DF7">
        <w:t xml:space="preserve"> minor</w:t>
      </w:r>
      <w:r w:rsidR="00CE6729" w:rsidRPr="00D90DF7">
        <w:t xml:space="preserve"> differences in </w:t>
      </w:r>
      <w:r w:rsidR="7F427C73" w:rsidRPr="00D90DF7">
        <w:t>LDs</w:t>
      </w:r>
      <w:r w:rsidR="00B65A0D" w:rsidRPr="00D90DF7">
        <w:t xml:space="preserve"> </w:t>
      </w:r>
      <w:r w:rsidR="00770D3F" w:rsidRPr="00D90DF7">
        <w:t>with high precision and specificity</w:t>
      </w:r>
      <w:r w:rsidRPr="00D90DF7">
        <w:t>.</w:t>
      </w:r>
      <w:r w:rsidR="006F029E" w:rsidRPr="00D90DF7">
        <w:t xml:space="preserve"> </w:t>
      </w:r>
      <w:r w:rsidR="00506303" w:rsidRPr="00D90DF7">
        <w:t>A more quantitative method for organelle-organelle contacts has been developed </w:t>
      </w:r>
      <w:r w:rsidR="000F0C4E" w:rsidRPr="00D90DF7">
        <w:t>based on SPLI</w:t>
      </w:r>
      <w:r w:rsidR="00D57FF2" w:rsidRPr="00D90DF7">
        <w:t>CS reporter</w:t>
      </w:r>
      <w:r w:rsidR="00167E17" w:rsidRPr="00D90DF7">
        <w:fldChar w:fldCharType="begin">
          <w:fldData xml:space="preserve">PEVuZE5vdGU+PENpdGU+PEF1dGhvcj5HaWFtb2dhbnRlPC9BdXRob3I+PFllYXI+MjAyNDwvWWVh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</w:fldData>
        </w:fldChar>
      </w:r>
      <w:r w:rsidR="00167E17" w:rsidRPr="00D90DF7">
        <w:instrText xml:space="preserve"> ADDIN EN.CITE </w:instrText>
      </w:r>
      <w:r w:rsidR="00167E17" w:rsidRPr="00D90DF7">
        <w:fldChar w:fldCharType="begin">
          <w:fldData xml:space="preserve">PEVuZE5vdGU+PENpdGU+PEF1dGhvcj5HaWFtb2dhbnRlPC9BdXRob3I+PFllYXI+MjAyNDwvWWVh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</w:fldData>
        </w:fldChar>
      </w:r>
      <w:r w:rsidR="00167E17" w:rsidRPr="00D90DF7">
        <w:instrText xml:space="preserve"> ADDIN EN.CITE.DATA </w:instrText>
      </w:r>
      <w:r w:rsidR="00167E17" w:rsidRPr="00D90DF7">
        <w:fldChar w:fldCharType="end"/>
      </w:r>
      <w:r w:rsidR="00167E17" w:rsidRPr="00D90DF7">
        <w:fldChar w:fldCharType="separate"/>
      </w:r>
      <w:r w:rsidR="00167E17" w:rsidRPr="00D90DF7">
        <w:rPr>
          <w:noProof/>
          <w:vertAlign w:val="superscript"/>
        </w:rPr>
        <w:t>44</w:t>
      </w:r>
      <w:r w:rsidR="00167E17" w:rsidRPr="00D90DF7">
        <w:fldChar w:fldCharType="end"/>
      </w:r>
      <w:r w:rsidR="001A2FFB" w:rsidRPr="00D90DF7">
        <w:t>.</w:t>
      </w:r>
    </w:p>
    <w:p w14:paraId="4EAB0E80" w14:textId="77777777" w:rsidR="004B7D79" w:rsidRPr="00D90DF7" w:rsidRDefault="004B7D79" w:rsidP="00D90DF7"/>
    <w:p w14:paraId="5BE1DBEA" w14:textId="7492909F" w:rsidR="616DA5BC" w:rsidRPr="00D90DF7" w:rsidRDefault="7F427C73" w:rsidP="00D90DF7">
      <w:r w:rsidRPr="00D90DF7">
        <w:t>BODIPY 493/503 marker has been extensively used but has experimental limitations, such as restricted detection of low FAs concentrations and changes in fluorescence emission that can lead to misinterpretations of results</w:t>
      </w:r>
      <w:r w:rsidR="343E50FA" w:rsidRPr="00D90DF7">
        <w:fldChar w:fldCharType="begin"/>
      </w:r>
      <w:r w:rsidR="00167E17" w:rsidRPr="00D90DF7">
        <w:instrText xml:space="preserve"> ADDIN EN.CITE &lt;EndNote&gt;&lt;Cite&gt;&lt;Author&gt;Ohsaki&lt;/Author&gt;&lt;Year&gt;2010&lt;/Year&gt;&lt;RecNum&gt;38&lt;/RecNum&gt;&lt;DisplayText&gt;&lt;style face="superscript"&gt;41&lt;/style&gt;&lt;/DisplayText&gt;&lt;record&gt;&lt;rec-number&gt;38&lt;/rec-number&gt;&lt;foreign-keys&gt;&lt;key app="EN" db-id="5f5ver9xmzp2tne5stuxf020ptrfdvtz0sfr" timestamp="1717366479"&gt;38&lt;/key&gt;&lt;/foreign-keys&gt;&lt;ref-type name="Journal Article"&gt;17&lt;/ref-type&gt;&lt;contributors&gt;&lt;authors&gt;&lt;author&gt;Ohsaki, Y.&lt;/author&gt;&lt;author&gt;Shinohara, Y.&lt;/author&gt;&lt;author&gt;Suzuki, M.&lt;/author&gt;&lt;author&gt;Fujimoto, T.&lt;/author&gt;&lt;/authors&gt;&lt;/contributors&gt;&lt;auth-address&gt;Department of Anatomy and Molecular Cell Biology, Nagoya University Graduate School of Medicine, 65 Tsurumai, Showa, Nagoya, 466-8550, Japan.&lt;/auth-address&gt;&lt;titles&gt;&lt;title&gt;A pitfall in using BODIPY dyes to label lipid droplets for fluorescence microscopy&lt;/title&gt;&lt;secondary-title&gt;Histochem Cell Biol&lt;/secondary-title&gt;&lt;/titles&gt;&lt;periodical&gt;&lt;full-title&gt;Histochem Cell Biol&lt;/full-title&gt;&lt;/periodical&gt;&lt;pages&gt;477-80&lt;/pages&gt;&lt;volume&gt;133&lt;/volume&gt;&lt;number&gt;4&lt;/number&gt;&lt;edition&gt;20100227&lt;/edition&gt;&lt;keywords&gt;&lt;keyword&gt;Animals&lt;/keyword&gt;&lt;keyword&gt;Boron Compounds/*metabolism&lt;/keyword&gt;&lt;keyword&gt;Coloring Agents/*metabolism&lt;/keyword&gt;&lt;keyword&gt;Fluorescence&lt;/keyword&gt;&lt;keyword&gt;Fluorescent Dyes/*metabolism&lt;/keyword&gt;&lt;keyword&gt;Inclusion Bodies/chemistry&lt;/keyword&gt;&lt;keyword&gt;Lipids/analysis&lt;/keyword&gt;&lt;keyword&gt;Mice&lt;/keyword&gt;&lt;keyword&gt;Microscopy, Fluorescence/methods&lt;/keyword&gt;&lt;/keywords&gt;&lt;dates&gt;&lt;year&gt;2010&lt;/year&gt;&lt;pub-dates&gt;&lt;date&gt;Apr&lt;/date&gt;&lt;/pub-dates&gt;&lt;/dates&gt;&lt;isbn&gt;1432-119X (Electronic)&amp;#xD;0948-6143 (Linking)&lt;/isbn&gt;&lt;accession-num&gt;20191286&lt;/accession-num&gt;&lt;urls&gt;&lt;related-urls&gt;&lt;url&gt;https://www.ncbi.nlm.nih.gov/pubmed/20191286&lt;/url&gt;&lt;/related-urls&gt;&lt;/urls&gt;&lt;electronic-resource-num&gt;10.1007/s00418-010-0678-x&lt;/electronic-resource-num&gt;&lt;remote-database-name&gt;Medline&lt;/remote-database-name&gt;&lt;remote-database-provider&gt;NLM&lt;/remote-database-provider&gt;&lt;/record&gt;&lt;/Cite&gt;&lt;/EndNote&gt;</w:instrText>
      </w:r>
      <w:r w:rsidR="343E50FA" w:rsidRPr="00D90DF7">
        <w:fldChar w:fldCharType="separate"/>
      </w:r>
      <w:r w:rsidR="00167E17" w:rsidRPr="00D90DF7">
        <w:rPr>
          <w:noProof/>
          <w:vertAlign w:val="superscript"/>
        </w:rPr>
        <w:t>41</w:t>
      </w:r>
      <w:r w:rsidR="343E50FA" w:rsidRPr="00D90DF7">
        <w:fldChar w:fldCharType="end"/>
      </w:r>
      <w:r w:rsidRPr="00D90DF7">
        <w:t>. Other fluorescent dyes, like Nile red, are difficult to use for double labeling because of their broad fluorescence emission range from 550</w:t>
      </w:r>
      <w:r w:rsidR="00CD0C06" w:rsidRPr="00D90DF7">
        <w:t>–</w:t>
      </w:r>
      <w:r w:rsidRPr="00D90DF7">
        <w:t>750 nm</w:t>
      </w:r>
      <w:r w:rsidR="343E50FA" w:rsidRPr="00D90DF7">
        <w:fldChar w:fldCharType="begin"/>
      </w:r>
      <w:r w:rsidR="00167E17" w:rsidRPr="00D90DF7">
        <w:instrText xml:space="preserve"> ADDIN EN.CITE &lt;EndNote&gt;&lt;Cite&gt;&lt;Author&gt;Greenspan&lt;/Author&gt;&lt;Year&gt;1985&lt;/Year&gt;&lt;RecNum&gt;45&lt;/RecNum&gt;&lt;DisplayText&gt;&lt;style face="superscript"&gt;45&lt;/style&gt;&lt;/DisplayText&gt;&lt;record&gt;&lt;rec-number&gt;45&lt;/rec-number&gt;&lt;foreign-keys&gt;&lt;key app="EN" db-id="5f5ver9xmzp2tne5stuxf020ptrfdvtz0sfr" timestamp="1717366479"&gt;45&lt;/key&gt;&lt;/foreign-keys&gt;&lt;ref-type name="Journal Article"&gt;17&lt;/ref-type&gt;&lt;contributors&gt;&lt;authors&gt;&lt;author&gt;Greenspan, P.&lt;/author&gt;&lt;author&gt;Mayer, E. P.&lt;/author&gt;&lt;author&gt;Fowler, S. D.&lt;/author&gt;&lt;/authors&gt;&lt;/contributors&gt;&lt;titles&gt;&lt;title&gt;Nile red: a selective fluorescent stain for intracellular lipid droplets&lt;/title&gt;&lt;secondary-title&gt;J Cell Biol&lt;/secondary-title&gt;&lt;/titles&gt;&lt;periodical&gt;&lt;full-title&gt;J Cell Biol&lt;/full-title&gt;&lt;/periodical&gt;&lt;pages&gt;965-73&lt;/pages&gt;&lt;volume&gt;100&lt;/volume&gt;&lt;number&gt;3&lt;/number&gt;&lt;keywords&gt;&lt;keyword&gt;Animals&lt;/keyword&gt;&lt;keyword&gt;Flow Cytometry&lt;/keyword&gt;&lt;keyword&gt;Fluorescent Dyes&lt;/keyword&gt;&lt;keyword&gt;Histocytochemistry&lt;/keyword&gt;&lt;keyword&gt;*Lipid Metabolism&lt;/keyword&gt;&lt;keyword&gt;Macrophages/metabolism&lt;/keyword&gt;&lt;keyword&gt;Mice&lt;/keyword&gt;&lt;keyword&gt;Microscopy, Fluorescence&lt;/keyword&gt;&lt;keyword&gt;Muscle, Smooth/metabolism&lt;/keyword&gt;&lt;keyword&gt;*Oxazines&lt;/keyword&gt;&lt;/keywords&gt;&lt;dates&gt;&lt;year&gt;1985&lt;/year&gt;&lt;pub-dates&gt;&lt;date&gt;Mar&lt;/date&gt;&lt;/pub-dates&gt;&lt;/dates&gt;&lt;isbn&gt;0021-9525 (Print)&amp;#xD;1540-8140 (Electronic)&amp;#xD;0021-9525 (Linking)&lt;/isbn&gt;&lt;accession-num&gt;3972906&lt;/accession-num&gt;&lt;urls&gt;&lt;related-urls&gt;&lt;url&gt;https://www.ncbi.nlm.nih.gov/pubmed/3972906&lt;/url&gt;&lt;/related-urls&gt;&lt;/urls&gt;&lt;custom2&gt;PMC2113505&lt;/custom2&gt;&lt;electronic-resource-num&gt;10.1083/jcb.100.3.965&lt;/electronic-resource-num&gt;&lt;remote-database-name&gt;Medline&lt;/remote-database-name&gt;&lt;remote-database-provider&gt;NLM&lt;/remote-database-provider&gt;&lt;/record&gt;&lt;/Cite&gt;&lt;/EndNote&gt;</w:instrText>
      </w:r>
      <w:r w:rsidR="343E50FA" w:rsidRPr="00D90DF7">
        <w:fldChar w:fldCharType="separate"/>
      </w:r>
      <w:r w:rsidR="00167E17" w:rsidRPr="00D90DF7">
        <w:rPr>
          <w:noProof/>
          <w:vertAlign w:val="superscript"/>
        </w:rPr>
        <w:t>45</w:t>
      </w:r>
      <w:r w:rsidR="343E50FA" w:rsidRPr="00D90DF7">
        <w:fldChar w:fldCharType="end"/>
      </w:r>
      <w:r w:rsidRPr="00D90DF7">
        <w:t xml:space="preserve">. On the other hand, BODIPY 558/568 C12 (Red C12) can be a good alternative for </w:t>
      </w:r>
      <w:r w:rsidR="00FA53BE" w:rsidRPr="00D90DF7">
        <w:t>detecting</w:t>
      </w:r>
      <w:r w:rsidRPr="00D90DF7">
        <w:t xml:space="preserve"> low </w:t>
      </w:r>
      <w:r w:rsidR="00FA53BE" w:rsidRPr="00D90DF7">
        <w:t xml:space="preserve">FA </w:t>
      </w:r>
      <w:r w:rsidRPr="00D90DF7">
        <w:t>content in LDs in both live and fixed cells</w:t>
      </w:r>
      <w:r w:rsidR="343E50FA" w:rsidRPr="00D90DF7">
        <w:fldChar w:fldCharType="begin">
          <w:fldData xml:space="preserve">PEVuZE5vdGU+PENpdGU+PEF1dGhvcj5OZ3V5ZW48L0F1dGhvcj48WWVhcj4yMDE3PC9ZZWFyPjxS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</w:fldData>
        </w:fldChar>
      </w:r>
      <w:r w:rsidR="00167E17" w:rsidRPr="00D90DF7">
        <w:instrText xml:space="preserve"> ADDIN EN.CITE </w:instrText>
      </w:r>
      <w:r w:rsidR="00167E17" w:rsidRPr="00D90DF7">
        <w:fldChar w:fldCharType="begin">
          <w:fldData xml:space="preserve">PEVuZE5vdGU+PENpdGU+PEF1dGhvcj5OZ3V5ZW48L0F1dGhvcj48WWVhcj4yMDE3PC9ZZWFyPjxS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</w:fldData>
        </w:fldChar>
      </w:r>
      <w:r w:rsidR="00167E17" w:rsidRPr="00D90DF7">
        <w:instrText xml:space="preserve"> ADDIN EN.CITE.DATA </w:instrText>
      </w:r>
      <w:r w:rsidR="00167E17" w:rsidRPr="00D90DF7">
        <w:fldChar w:fldCharType="end"/>
      </w:r>
      <w:r w:rsidR="343E50FA" w:rsidRPr="00D90DF7">
        <w:fldChar w:fldCharType="separate"/>
      </w:r>
      <w:r w:rsidR="00167E17" w:rsidRPr="00D90DF7">
        <w:rPr>
          <w:noProof/>
          <w:vertAlign w:val="superscript"/>
        </w:rPr>
        <w:t>46</w:t>
      </w:r>
      <w:r w:rsidR="343E50FA" w:rsidRPr="00D90DF7">
        <w:fldChar w:fldCharType="end"/>
      </w:r>
      <w:r w:rsidRPr="00D90DF7">
        <w:t>. However</w:t>
      </w:r>
      <w:r w:rsidR="00FA53BE" w:rsidRPr="00D90DF7">
        <w:t>, depending on the cell type, it must be used at the appropriate concentration</w:t>
      </w:r>
      <w:r w:rsidRPr="00D90DF7">
        <w:t>, as it can also label FAs contained in other organelles, such as the endoplasmic reticulum and mitochondria.</w:t>
      </w:r>
    </w:p>
    <w:p w14:paraId="3119A2DA" w14:textId="77777777" w:rsidR="004B7D79" w:rsidRPr="00D90DF7" w:rsidRDefault="004B7D79" w:rsidP="00D90DF7"/>
    <w:p w14:paraId="617B571D" w14:textId="064B7ECA" w:rsidR="616DA5BC" w:rsidRPr="00D90DF7" w:rsidRDefault="616DA5BC" w:rsidP="00D90DF7">
      <w:r w:rsidRPr="00D90DF7">
        <w:t xml:space="preserve">Here, automated image acquisition and analysis protocols </w:t>
      </w:r>
      <w:r w:rsidR="00CD0C06" w:rsidRPr="00D90DF7">
        <w:t xml:space="preserve">are detailed </w:t>
      </w:r>
      <w:r w:rsidRPr="00D90DF7">
        <w:t xml:space="preserve">that streamline the study of </w:t>
      </w:r>
      <w:proofErr w:type="spellStart"/>
      <w:r w:rsidRPr="00D90DF7">
        <w:t>lipophagy</w:t>
      </w:r>
      <w:proofErr w:type="spellEnd"/>
      <w:r w:rsidRPr="00D90DF7">
        <w:t xml:space="preserve"> in </w:t>
      </w:r>
      <w:r w:rsidR="001D3D92" w:rsidRPr="00D90DF7">
        <w:t xml:space="preserve">live and </w:t>
      </w:r>
      <w:r w:rsidRPr="00D90DF7">
        <w:t>fixed cells</w:t>
      </w:r>
      <w:r w:rsidR="002F1F35" w:rsidRPr="00D90DF7">
        <w:t xml:space="preserve">. This approach </w:t>
      </w:r>
      <w:r w:rsidR="00F21754" w:rsidRPr="00D90DF7">
        <w:t xml:space="preserve">considered the pitfalls of </w:t>
      </w:r>
      <w:r w:rsidR="00125E7C" w:rsidRPr="00D90DF7">
        <w:t xml:space="preserve">previous molecular </w:t>
      </w:r>
      <w:r w:rsidR="00BD227F" w:rsidRPr="00D90DF7">
        <w:t>methods</w:t>
      </w:r>
      <w:r w:rsidR="00A63AC7" w:rsidRPr="00D90DF7">
        <w:t xml:space="preserve"> and accounts for </w:t>
      </w:r>
      <w:r w:rsidR="00146389" w:rsidRPr="00D90DF7">
        <w:t xml:space="preserve">its </w:t>
      </w:r>
      <w:r w:rsidR="00A63AC7" w:rsidRPr="00D90DF7">
        <w:t>limitations</w:t>
      </w:r>
      <w:r w:rsidR="00F16509" w:rsidRPr="00D90DF7">
        <w:t xml:space="preserve">, usually associated with </w:t>
      </w:r>
      <w:r w:rsidR="00FA53BE" w:rsidRPr="00D90DF7">
        <w:t>selecting</w:t>
      </w:r>
      <w:r w:rsidR="00146389" w:rsidRPr="00D90DF7">
        <w:t xml:space="preserve"> the </w:t>
      </w:r>
      <w:r w:rsidR="7F427C73" w:rsidRPr="00D90DF7">
        <w:t>LDs</w:t>
      </w:r>
      <w:r w:rsidR="00F16509" w:rsidRPr="00D90DF7">
        <w:t xml:space="preserve"> marker</w:t>
      </w:r>
      <w:r w:rsidR="00146389" w:rsidRPr="00D90DF7">
        <w:t>s</w:t>
      </w:r>
      <w:r w:rsidR="343E50FA" w:rsidRPr="00D90DF7">
        <w:fldChar w:fldCharType="begin">
          <w:fldData xml:space="preserve">PEVuZE5vdGU+PENpdGU+PEF1dGhvcj5NdXJ1Z2FuPC9BdXRob3I+PFllYXI+MjAxNjwvWWVhcj48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</w:fldData>
        </w:fldChar>
      </w:r>
      <w:r w:rsidR="00167E17" w:rsidRPr="00D90DF7">
        <w:instrText xml:space="preserve"> ADDIN EN.CITE </w:instrText>
      </w:r>
      <w:r w:rsidR="00167E17" w:rsidRPr="00D90DF7">
        <w:fldChar w:fldCharType="begin">
          <w:fldData xml:space="preserve">PEVuZE5vdGU+PENpdGU+PEF1dGhvcj5NdXJ1Z2FuPC9BdXRob3I+PFllYXI+MjAxNjwvWWVhcj48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</w:fldData>
        </w:fldChar>
      </w:r>
      <w:r w:rsidR="00167E17" w:rsidRPr="00D90DF7">
        <w:instrText xml:space="preserve"> ADDIN EN.CITE.DATA </w:instrText>
      </w:r>
      <w:r w:rsidR="00167E17" w:rsidRPr="00D90DF7">
        <w:fldChar w:fldCharType="end"/>
      </w:r>
      <w:r w:rsidR="343E50FA" w:rsidRPr="00D90DF7">
        <w:fldChar w:fldCharType="separate"/>
      </w:r>
      <w:r w:rsidR="00167E17" w:rsidRPr="00D90DF7">
        <w:rPr>
          <w:noProof/>
          <w:vertAlign w:val="superscript"/>
        </w:rPr>
        <w:t>47,48</w:t>
      </w:r>
      <w:r w:rsidR="343E50FA" w:rsidRPr="00D90DF7">
        <w:fldChar w:fldCharType="end"/>
      </w:r>
      <w:r w:rsidR="7F427C73" w:rsidRPr="00D90DF7">
        <w:t>.</w:t>
      </w:r>
      <w:r w:rsidRPr="00D90DF7">
        <w:t xml:space="preserve"> </w:t>
      </w:r>
      <w:r w:rsidR="005359A9" w:rsidRPr="00D90DF7">
        <w:t xml:space="preserve">Through this </w:t>
      </w:r>
      <w:r w:rsidR="004C0104" w:rsidRPr="00D90DF7">
        <w:t>protocol</w:t>
      </w:r>
      <w:r w:rsidR="00582FA4" w:rsidRPr="00D90DF7">
        <w:t xml:space="preserve">, in addition to </w:t>
      </w:r>
      <w:r w:rsidR="00FA53BE" w:rsidRPr="00D90DF7">
        <w:t>using</w:t>
      </w:r>
      <w:r w:rsidR="00582FA4" w:rsidRPr="00D90DF7">
        <w:t xml:space="preserve"> appropriate image acquisition equipment </w:t>
      </w:r>
      <w:r w:rsidR="00D4232A" w:rsidRPr="00D90DF7">
        <w:t xml:space="preserve">and software, </w:t>
      </w:r>
      <w:r w:rsidR="000F7999" w:rsidRPr="00D90DF7">
        <w:t xml:space="preserve">it is possible to </w:t>
      </w:r>
      <w:r w:rsidR="00FD4907" w:rsidRPr="00D90DF7">
        <w:t>perform</w:t>
      </w:r>
      <w:r w:rsidR="000F7999" w:rsidRPr="00D90DF7">
        <w:t xml:space="preserve"> </w:t>
      </w:r>
      <w:r w:rsidRPr="00D90DF7">
        <w:t>precise</w:t>
      </w:r>
      <w:r w:rsidR="009B4AE4" w:rsidRPr="00D90DF7">
        <w:t xml:space="preserve"> and real-time</w:t>
      </w:r>
      <w:r w:rsidRPr="00D90DF7">
        <w:t xml:space="preserve"> quantification of LDs and their interactions with lysosomes. This approach provides </w:t>
      </w:r>
      <w:r w:rsidR="00190CB2" w:rsidRPr="00D90DF7">
        <w:t>re</w:t>
      </w:r>
      <w:r w:rsidR="005A5D42" w:rsidRPr="00D90DF7">
        <w:t xml:space="preserve">liable, </w:t>
      </w:r>
      <w:r w:rsidR="00BC3B0E" w:rsidRPr="00D90DF7">
        <w:t>unbiased,</w:t>
      </w:r>
      <w:r w:rsidRPr="00D90DF7">
        <w:t xml:space="preserve"> and robust data crucial for understanding the role of </w:t>
      </w:r>
      <w:proofErr w:type="spellStart"/>
      <w:r w:rsidRPr="00D90DF7">
        <w:t>lipophagy</w:t>
      </w:r>
      <w:proofErr w:type="spellEnd"/>
      <w:r w:rsidRPr="00D90DF7">
        <w:t xml:space="preserve"> on LDs metabolism</w:t>
      </w:r>
      <w:r w:rsidR="002339D0" w:rsidRPr="00D90DF7">
        <w:t xml:space="preserve"> in cancer cell models</w:t>
      </w:r>
      <w:r w:rsidRPr="00D90DF7">
        <w:t xml:space="preserve">. </w:t>
      </w:r>
    </w:p>
    <w:p w14:paraId="547746AD" w14:textId="77777777" w:rsidR="004B7D79" w:rsidRPr="00D90DF7" w:rsidRDefault="004B7D79" w:rsidP="00D90DF7"/>
    <w:p w14:paraId="0EE7A17A" w14:textId="13AB7311" w:rsidR="616DA5BC" w:rsidRPr="00D90DF7" w:rsidRDefault="616DA5BC" w:rsidP="00D90DF7">
      <w:r w:rsidRPr="00D90DF7">
        <w:t>In conclusion, advanced imaging technologies combined with automated image acquisition and quantitative analysis methods</w:t>
      </w:r>
      <w:r w:rsidR="00FA53BE" w:rsidRPr="00D90DF7">
        <w:t> simplify</w:t>
      </w:r>
      <w:r w:rsidRPr="00D90DF7">
        <w:t xml:space="preserve"> and expedite data collection while providing robust results. The insights gained from this data enhance our understanding of the interplay between cell organelle biology and lipid metabolism. Future research should </w:t>
      </w:r>
      <w:r w:rsidR="00BC7E95" w:rsidRPr="00D90DF7">
        <w:t xml:space="preserve">further elucidate the molecular mechanisms underlying </w:t>
      </w:r>
      <w:proofErr w:type="spellStart"/>
      <w:r w:rsidR="00BC7E95" w:rsidRPr="00D90DF7">
        <w:t>lipophagy</w:t>
      </w:r>
      <w:proofErr w:type="spellEnd"/>
      <w:r w:rsidR="00BC7E95" w:rsidRPr="00D90DF7">
        <w:t xml:space="preserve"> regulation in cancer cells and explore</w:t>
      </w:r>
      <w:r w:rsidRPr="00D90DF7">
        <w:t xml:space="preserve"> its therapeutic potential in cancer treatment.</w:t>
      </w:r>
    </w:p>
    <w:p w14:paraId="4A2C82CC" w14:textId="77777777" w:rsidR="004B7D79" w:rsidRPr="00D90DF7" w:rsidRDefault="004B7D79" w:rsidP="00D90DF7">
      <w:pPr>
        <w:rPr>
          <w:b/>
          <w:bCs/>
        </w:rPr>
      </w:pPr>
    </w:p>
    <w:p w14:paraId="59F37CC4" w14:textId="2B392426" w:rsidR="006E4797" w:rsidRPr="00D90DF7" w:rsidRDefault="6EFDB1EB" w:rsidP="00D90DF7">
      <w:pPr>
        <w:rPr>
          <w:b/>
          <w:bCs/>
        </w:rPr>
      </w:pPr>
      <w:r w:rsidRPr="00D90DF7">
        <w:rPr>
          <w:b/>
          <w:bCs/>
        </w:rPr>
        <w:t xml:space="preserve">ACKNOWLEDGMENTS: </w:t>
      </w:r>
    </w:p>
    <w:p w14:paraId="25B2FBBD" w14:textId="4E228DA0" w:rsidR="006E4797" w:rsidRPr="00D90DF7" w:rsidRDefault="7F427C73" w:rsidP="00D90DF7">
      <w:pPr>
        <w:rPr>
          <w:lang w:val="es-CL"/>
        </w:rPr>
      </w:pPr>
      <w:r w:rsidRPr="00D90DF7">
        <w:t xml:space="preserve">The </w:t>
      </w:r>
      <w:r w:rsidR="1B912274" w:rsidRPr="00D90DF7">
        <w:t xml:space="preserve">Operetta </w:t>
      </w:r>
      <w:r w:rsidRPr="00D90DF7">
        <w:t xml:space="preserve">robotized confocal </w:t>
      </w:r>
      <w:r w:rsidR="1B912274" w:rsidRPr="00D90DF7">
        <w:t xml:space="preserve">microscope was financed by Fondo de </w:t>
      </w:r>
      <w:proofErr w:type="spellStart"/>
      <w:r w:rsidR="1B912274" w:rsidRPr="00D90DF7">
        <w:t>Equipamiento</w:t>
      </w:r>
      <w:proofErr w:type="spellEnd"/>
      <w:r w:rsidR="1B912274" w:rsidRPr="00D90DF7">
        <w:t xml:space="preserve"> Mediano (FONDEQUIP) </w:t>
      </w:r>
      <w:r w:rsidRPr="00D90DF7">
        <w:t>N° EQM220072 grant.</w:t>
      </w:r>
      <w:r w:rsidR="1B912274" w:rsidRPr="00D90DF7">
        <w:t xml:space="preserve"> </w:t>
      </w:r>
      <w:r w:rsidR="6EFDB1EB" w:rsidRPr="00D90DF7">
        <w:t xml:space="preserve">C.L. </w:t>
      </w:r>
      <w:r w:rsidR="00665064" w:rsidRPr="00D90DF7">
        <w:t>was</w:t>
      </w:r>
      <w:r w:rsidR="6EFDB1EB" w:rsidRPr="00D90DF7">
        <w:t xml:space="preserve"> supported by </w:t>
      </w:r>
      <w:proofErr w:type="spellStart"/>
      <w:r w:rsidR="6EFDB1EB" w:rsidRPr="00D90DF7">
        <w:t>Vicerrectoria</w:t>
      </w:r>
      <w:proofErr w:type="spellEnd"/>
      <w:r w:rsidR="6EFDB1EB" w:rsidRPr="00D90DF7">
        <w:t xml:space="preserve"> de </w:t>
      </w:r>
      <w:proofErr w:type="spellStart"/>
      <w:r w:rsidR="6EFDB1EB" w:rsidRPr="00D90DF7">
        <w:t>Investigación</w:t>
      </w:r>
      <w:proofErr w:type="spellEnd"/>
      <w:r w:rsidR="6EFDB1EB" w:rsidRPr="00D90DF7">
        <w:t xml:space="preserve"> y </w:t>
      </w:r>
      <w:proofErr w:type="spellStart"/>
      <w:r w:rsidR="6EFDB1EB" w:rsidRPr="00D90DF7">
        <w:t>Doctorados</w:t>
      </w:r>
      <w:proofErr w:type="spellEnd"/>
      <w:r w:rsidR="6EFDB1EB" w:rsidRPr="00D90DF7">
        <w:t xml:space="preserve"> (VRID</w:t>
      </w:r>
      <w:r w:rsidRPr="00D90DF7">
        <w:t>),</w:t>
      </w:r>
      <w:r w:rsidR="6EFDB1EB" w:rsidRPr="00D90DF7">
        <w:t xml:space="preserve"> </w:t>
      </w:r>
      <w:r w:rsidR="1B912274" w:rsidRPr="00D90DF7">
        <w:t xml:space="preserve">Universidad San Sebastian </w:t>
      </w:r>
      <w:r w:rsidR="6EFDB1EB" w:rsidRPr="00D90DF7">
        <w:t>PhD scholarship</w:t>
      </w:r>
      <w:r w:rsidRPr="00D90DF7">
        <w:t>.</w:t>
      </w:r>
      <w:r w:rsidR="6EFDB1EB" w:rsidRPr="00D90DF7">
        <w:t xml:space="preserve"> C.S. </w:t>
      </w:r>
      <w:r w:rsidR="00665064" w:rsidRPr="00D90DF7">
        <w:t>was</w:t>
      </w:r>
      <w:r w:rsidR="6EFDB1EB" w:rsidRPr="00D90DF7">
        <w:t xml:space="preserve"> supported by </w:t>
      </w:r>
      <w:r w:rsidR="00BC7E95" w:rsidRPr="00D90DF7">
        <w:t>the </w:t>
      </w:r>
      <w:proofErr w:type="spellStart"/>
      <w:r w:rsidR="6EFDB1EB" w:rsidRPr="00D90DF7">
        <w:t>Agencia</w:t>
      </w:r>
      <w:proofErr w:type="spellEnd"/>
      <w:r w:rsidR="6EFDB1EB" w:rsidRPr="00D90DF7">
        <w:t xml:space="preserve"> Nacional de </w:t>
      </w:r>
      <w:proofErr w:type="spellStart"/>
      <w:r w:rsidR="6EFDB1EB" w:rsidRPr="00D90DF7">
        <w:t>Investigación</w:t>
      </w:r>
      <w:proofErr w:type="spellEnd"/>
      <w:r w:rsidR="6EFDB1EB" w:rsidRPr="00D90DF7">
        <w:t xml:space="preserve"> y Desarrollo (ANID) scholarship. </w:t>
      </w:r>
      <w:r w:rsidR="6EFDB1EB" w:rsidRPr="00D90DF7">
        <w:rPr>
          <w:lang w:val="es-CL"/>
        </w:rPr>
        <w:t xml:space="preserve">D.T. and J.C. </w:t>
      </w:r>
      <w:proofErr w:type="spellStart"/>
      <w:r w:rsidR="00665064" w:rsidRPr="00D90DF7">
        <w:rPr>
          <w:lang w:val="es-CL"/>
        </w:rPr>
        <w:t>w</w:t>
      </w:r>
      <w:r w:rsidR="00203F35" w:rsidRPr="00D90DF7">
        <w:rPr>
          <w:lang w:val="es-CL"/>
        </w:rPr>
        <w:t>e</w:t>
      </w:r>
      <w:r w:rsidR="005B3297" w:rsidRPr="00D90DF7">
        <w:rPr>
          <w:lang w:val="es-CL"/>
        </w:rPr>
        <w:t>re</w:t>
      </w:r>
      <w:proofErr w:type="spellEnd"/>
      <w:r w:rsidR="6EFDB1EB" w:rsidRPr="00D90DF7">
        <w:rPr>
          <w:lang w:val="es-CL"/>
        </w:rPr>
        <w:t xml:space="preserve"> </w:t>
      </w:r>
      <w:proofErr w:type="spellStart"/>
      <w:r w:rsidR="6EFDB1EB" w:rsidRPr="00D90DF7">
        <w:rPr>
          <w:lang w:val="es-CL"/>
        </w:rPr>
        <w:t>supported</w:t>
      </w:r>
      <w:proofErr w:type="spellEnd"/>
      <w:r w:rsidR="6EFDB1EB" w:rsidRPr="00D90DF7">
        <w:rPr>
          <w:lang w:val="es-CL"/>
        </w:rPr>
        <w:t xml:space="preserve"> </w:t>
      </w:r>
      <w:proofErr w:type="spellStart"/>
      <w:r w:rsidR="6EFDB1EB" w:rsidRPr="00D90DF7">
        <w:rPr>
          <w:lang w:val="es-CL"/>
        </w:rPr>
        <w:t>by</w:t>
      </w:r>
      <w:proofErr w:type="spellEnd"/>
      <w:r w:rsidR="6EFDB1EB" w:rsidRPr="00D90DF7">
        <w:rPr>
          <w:lang w:val="es-CL"/>
        </w:rPr>
        <w:t xml:space="preserve"> </w:t>
      </w:r>
      <w:proofErr w:type="spellStart"/>
      <w:r w:rsidR="00BC7E95" w:rsidRPr="00D90DF7">
        <w:rPr>
          <w:lang w:val="es-CL"/>
        </w:rPr>
        <w:t>the</w:t>
      </w:r>
      <w:proofErr w:type="spellEnd"/>
      <w:r w:rsidR="00BC7E95" w:rsidRPr="00D90DF7">
        <w:rPr>
          <w:lang w:val="es-CL"/>
        </w:rPr>
        <w:t> </w:t>
      </w:r>
      <w:r w:rsidR="6EFDB1EB" w:rsidRPr="00D90DF7">
        <w:rPr>
          <w:lang w:val="es-CL"/>
        </w:rPr>
        <w:t xml:space="preserve">Fondo Nacional de Desarrollo Científico y Tecnológico (FONDECYT) N°1221374 </w:t>
      </w:r>
      <w:proofErr w:type="spellStart"/>
      <w:r w:rsidR="6EFDB1EB" w:rsidRPr="00D90DF7">
        <w:rPr>
          <w:lang w:val="es-CL"/>
        </w:rPr>
        <w:t>grant</w:t>
      </w:r>
      <w:proofErr w:type="spellEnd"/>
      <w:r w:rsidR="6EFDB1EB" w:rsidRPr="00D90DF7">
        <w:rPr>
          <w:lang w:val="es-CL"/>
        </w:rPr>
        <w:t>.</w:t>
      </w:r>
    </w:p>
    <w:p w14:paraId="2111B30F" w14:textId="4DDF5A17" w:rsidR="6EFDB1EB" w:rsidRPr="00D90DF7" w:rsidRDefault="6EFDB1EB" w:rsidP="00D90DF7">
      <w:pPr>
        <w:rPr>
          <w:lang w:val="es-CL"/>
        </w:rPr>
      </w:pPr>
    </w:p>
    <w:p w14:paraId="5E703EBA" w14:textId="7FA258A3" w:rsidR="006E4797" w:rsidRPr="00D90DF7" w:rsidRDefault="6EFDB1EB" w:rsidP="00D90DF7">
      <w:pPr>
        <w:pBdr>
          <w:top w:val="nil"/>
          <w:left w:val="nil"/>
          <w:bottom w:val="nil"/>
          <w:right w:val="nil"/>
          <w:between w:val="nil"/>
        </w:pBdr>
        <w:rPr>
          <w:b/>
          <w:bCs/>
        </w:rPr>
      </w:pPr>
      <w:r w:rsidRPr="00D90DF7">
        <w:rPr>
          <w:b/>
          <w:bCs/>
        </w:rPr>
        <w:t>DISCLOSURES:</w:t>
      </w:r>
    </w:p>
    <w:p w14:paraId="013BDC52" w14:textId="0241A179" w:rsidR="6EFDB1EB" w:rsidRPr="00D90DF7" w:rsidRDefault="6EFDB1EB" w:rsidP="00D90DF7">
      <w:r w:rsidRPr="00D90DF7">
        <w:t>The authors have no conflicts of interest to disclose.</w:t>
      </w:r>
    </w:p>
    <w:p w14:paraId="4A7B0E5C" w14:textId="77777777" w:rsidR="006E4797" w:rsidRPr="00D90DF7" w:rsidRDefault="006E4797" w:rsidP="00D90DF7"/>
    <w:p w14:paraId="662E4E81" w14:textId="5E3A8A9C" w:rsidR="006E4797" w:rsidRPr="00D90DF7" w:rsidRDefault="6EFDB1EB" w:rsidP="00D90DF7">
      <w:pPr>
        <w:rPr>
          <w:color w:val="808080"/>
        </w:rPr>
      </w:pPr>
      <w:r w:rsidRPr="00D90DF7">
        <w:rPr>
          <w:b/>
          <w:bCs/>
        </w:rPr>
        <w:t>REFERENCES:</w:t>
      </w:r>
    </w:p>
    <w:p w14:paraId="49AF7CE6" w14:textId="7949B387" w:rsidR="00167E17" w:rsidRPr="00D90DF7" w:rsidRDefault="00E06B2B" w:rsidP="00D90DF7">
      <w:pPr>
        <w:pStyle w:val="EndNoteBibliography"/>
      </w:pPr>
      <w:r w:rsidRPr="00D90DF7">
        <w:rPr>
          <w:noProof w:val="0"/>
          <w:color w:val="7F7F7F" w:themeColor="text1" w:themeTint="80"/>
        </w:rPr>
        <w:fldChar w:fldCharType="begin"/>
      </w:r>
      <w:r w:rsidRPr="00D90DF7">
        <w:rPr>
          <w:noProof w:val="0"/>
          <w:color w:val="7F7F7F" w:themeColor="text1" w:themeTint="80"/>
        </w:rPr>
        <w:instrText xml:space="preserve"> ADDIN EN.REFLIST </w:instrText>
      </w:r>
      <w:r w:rsidRPr="00D90DF7">
        <w:rPr>
          <w:noProof w:val="0"/>
          <w:color w:val="7F7F7F" w:themeColor="text1" w:themeTint="80"/>
        </w:rPr>
        <w:fldChar w:fldCharType="separate"/>
      </w:r>
      <w:r w:rsidR="00167E17" w:rsidRPr="00D90DF7">
        <w:t>1</w:t>
      </w:r>
      <w:r w:rsidR="00D64EE5">
        <w:t>.</w:t>
      </w:r>
      <w:r w:rsidR="00167E17" w:rsidRPr="00D90DF7">
        <w:tab/>
        <w:t xml:space="preserve">Yamamoto, H. Matsui, T. Molecular mechanisms of macroautophagy, microautophagy, and chaperone-mediated autophagy. </w:t>
      </w:r>
      <w:r w:rsidR="00167E17" w:rsidRPr="00D90DF7">
        <w:rPr>
          <w:i/>
        </w:rPr>
        <w:t>J Nippon Med Sch.</w:t>
      </w:r>
      <w:r w:rsidR="00167E17" w:rsidRPr="00D90DF7">
        <w:t xml:space="preserve"> </w:t>
      </w:r>
      <w:r w:rsidR="00167E17" w:rsidRPr="00D90DF7">
        <w:rPr>
          <w:b/>
        </w:rPr>
        <w:t>91</w:t>
      </w:r>
      <w:r w:rsidR="00167E17" w:rsidRPr="00D90DF7">
        <w:t xml:space="preserve"> (1), 2</w:t>
      </w:r>
      <w:r w:rsidR="000A5EC0" w:rsidRPr="00D90DF7">
        <w:t>–</w:t>
      </w:r>
      <w:r w:rsidR="00167E17" w:rsidRPr="00D90DF7">
        <w:t>9 (2024).</w:t>
      </w:r>
    </w:p>
    <w:p w14:paraId="7A1AF813" w14:textId="5861359F" w:rsidR="00167E17" w:rsidRPr="00D90DF7" w:rsidRDefault="00167E17" w:rsidP="00D90DF7">
      <w:pPr>
        <w:pStyle w:val="EndNoteBibliography"/>
      </w:pPr>
      <w:r w:rsidRPr="00D90DF7">
        <w:t>2</w:t>
      </w:r>
      <w:r w:rsidR="00D64EE5">
        <w:t>.</w:t>
      </w:r>
      <w:r w:rsidRPr="00D90DF7">
        <w:tab/>
        <w:t xml:space="preserve">Mejlvang, J. et al. Starvation induces rapid degradation of selective autophagy receptors by endosomal microautophagy. </w:t>
      </w:r>
      <w:r w:rsidRPr="00D90DF7">
        <w:rPr>
          <w:i/>
        </w:rPr>
        <w:t>J Cell Biol.</w:t>
      </w:r>
      <w:r w:rsidRPr="00D90DF7">
        <w:t xml:space="preserve"> </w:t>
      </w:r>
      <w:r w:rsidRPr="00D90DF7">
        <w:rPr>
          <w:b/>
        </w:rPr>
        <w:t>217</w:t>
      </w:r>
      <w:r w:rsidRPr="00D90DF7">
        <w:t xml:space="preserve"> (10), 3640</w:t>
      </w:r>
      <w:r w:rsidR="000A5EC0" w:rsidRPr="00D90DF7">
        <w:t>–</w:t>
      </w:r>
      <w:r w:rsidRPr="00D90DF7">
        <w:t>3655 (2018).</w:t>
      </w:r>
    </w:p>
    <w:p w14:paraId="17A70914" w14:textId="547A951B" w:rsidR="00167E17" w:rsidRPr="00D90DF7" w:rsidRDefault="00167E17" w:rsidP="00D90DF7">
      <w:pPr>
        <w:pStyle w:val="EndNoteBibliography"/>
      </w:pPr>
      <w:r w:rsidRPr="00D90DF7">
        <w:t>3</w:t>
      </w:r>
      <w:r w:rsidR="00D64EE5">
        <w:t>.</w:t>
      </w:r>
      <w:r w:rsidRPr="00D90DF7">
        <w:tab/>
        <w:t xml:space="preserve">Kaushik, S. Cuervo, A. M. The coming of age of chaperone-mediated autophagy. </w:t>
      </w:r>
      <w:r w:rsidRPr="00D90DF7">
        <w:rPr>
          <w:i/>
        </w:rPr>
        <w:t>Nat Rev Mol Cell Biol.</w:t>
      </w:r>
      <w:r w:rsidRPr="00D90DF7">
        <w:t xml:space="preserve"> </w:t>
      </w:r>
      <w:r w:rsidRPr="00D90DF7">
        <w:rPr>
          <w:b/>
        </w:rPr>
        <w:t>19</w:t>
      </w:r>
      <w:r w:rsidRPr="00D90DF7">
        <w:t xml:space="preserve"> (6), 365</w:t>
      </w:r>
      <w:r w:rsidR="000A5EC0" w:rsidRPr="00D90DF7">
        <w:t>–</w:t>
      </w:r>
      <w:r w:rsidRPr="00D90DF7">
        <w:t>381 (2018).</w:t>
      </w:r>
    </w:p>
    <w:p w14:paraId="0FE231E8" w14:textId="4AB15075" w:rsidR="00167E17" w:rsidRPr="00D90DF7" w:rsidRDefault="00167E17" w:rsidP="00D90DF7">
      <w:pPr>
        <w:pStyle w:val="EndNoteBibliography"/>
      </w:pPr>
      <w:r w:rsidRPr="00D90DF7">
        <w:t>4</w:t>
      </w:r>
      <w:r w:rsidR="00D64EE5">
        <w:t>.</w:t>
      </w:r>
      <w:r w:rsidRPr="00D90DF7">
        <w:tab/>
        <w:t xml:space="preserve">Galluzzi, L., Pietrocola, F., Levine, B., Kroemer, G. Metabolic control of autophagy. </w:t>
      </w:r>
      <w:r w:rsidRPr="00D90DF7">
        <w:rPr>
          <w:i/>
        </w:rPr>
        <w:t>Cell.</w:t>
      </w:r>
      <w:r w:rsidRPr="00D90DF7">
        <w:t xml:space="preserve"> </w:t>
      </w:r>
      <w:r w:rsidRPr="00D90DF7">
        <w:rPr>
          <w:b/>
        </w:rPr>
        <w:t>159</w:t>
      </w:r>
      <w:r w:rsidRPr="00D90DF7">
        <w:t xml:space="preserve"> (6), 1263</w:t>
      </w:r>
      <w:r w:rsidR="000A5EC0" w:rsidRPr="00D90DF7">
        <w:t>–</w:t>
      </w:r>
      <w:r w:rsidRPr="00D90DF7">
        <w:t>1276 (2014).</w:t>
      </w:r>
    </w:p>
    <w:p w14:paraId="0AFD4D7E" w14:textId="4DF892D7" w:rsidR="00167E17" w:rsidRPr="00D90DF7" w:rsidRDefault="00167E17" w:rsidP="00D90DF7">
      <w:pPr>
        <w:pStyle w:val="EndNoteBibliography"/>
      </w:pPr>
      <w:r w:rsidRPr="00D90DF7">
        <w:t>5</w:t>
      </w:r>
      <w:r w:rsidR="00D64EE5">
        <w:t>.</w:t>
      </w:r>
      <w:r w:rsidRPr="00D90DF7">
        <w:tab/>
        <w:t xml:space="preserve">He, C. Klionsky, D. J. Regulation mechanisms and signaling pathways of autophagy. </w:t>
      </w:r>
      <w:r w:rsidRPr="00D90DF7">
        <w:rPr>
          <w:i/>
        </w:rPr>
        <w:t>Annu Rev Genet.</w:t>
      </w:r>
      <w:r w:rsidRPr="00D90DF7">
        <w:t xml:space="preserve"> </w:t>
      </w:r>
      <w:r w:rsidRPr="00D90DF7">
        <w:rPr>
          <w:b/>
        </w:rPr>
        <w:t>43</w:t>
      </w:r>
      <w:r w:rsidR="000A5EC0" w:rsidRPr="00D90DF7">
        <w:t xml:space="preserve">, </w:t>
      </w:r>
      <w:r w:rsidRPr="00D90DF7">
        <w:t>67</w:t>
      </w:r>
      <w:r w:rsidR="000A5EC0" w:rsidRPr="00D90DF7">
        <w:t>–</w:t>
      </w:r>
      <w:r w:rsidRPr="00D90DF7">
        <w:t>93 (2009).</w:t>
      </w:r>
    </w:p>
    <w:p w14:paraId="3B831916" w14:textId="7F9B7D63" w:rsidR="00167E17" w:rsidRPr="00D90DF7" w:rsidRDefault="00167E17" w:rsidP="00D90DF7">
      <w:pPr>
        <w:pStyle w:val="EndNoteBibliography"/>
      </w:pPr>
      <w:r w:rsidRPr="00D90DF7">
        <w:t>6</w:t>
      </w:r>
      <w:r w:rsidR="00D64EE5">
        <w:t>.</w:t>
      </w:r>
      <w:r w:rsidRPr="00D90DF7">
        <w:tab/>
        <w:t xml:space="preserve">Suzuki, K. Ohsumi, Y. Current knowledge of the pre-autophagosomal structure (pas). </w:t>
      </w:r>
      <w:r w:rsidRPr="00D90DF7">
        <w:rPr>
          <w:i/>
        </w:rPr>
        <w:t>FEBS Lett.</w:t>
      </w:r>
      <w:r w:rsidRPr="00D90DF7">
        <w:t xml:space="preserve"> </w:t>
      </w:r>
      <w:r w:rsidRPr="00D90DF7">
        <w:rPr>
          <w:b/>
        </w:rPr>
        <w:t>584</w:t>
      </w:r>
      <w:r w:rsidRPr="00D90DF7">
        <w:t xml:space="preserve"> (7), 1280</w:t>
      </w:r>
      <w:r w:rsidR="000A5EC0" w:rsidRPr="00D90DF7">
        <w:t>–</w:t>
      </w:r>
      <w:r w:rsidRPr="00D90DF7">
        <w:t>1286 (2010).</w:t>
      </w:r>
    </w:p>
    <w:p w14:paraId="017B5D14" w14:textId="0D67735A" w:rsidR="00167E17" w:rsidRPr="00D90DF7" w:rsidRDefault="00167E17" w:rsidP="00D90DF7">
      <w:pPr>
        <w:pStyle w:val="EndNoteBibliography"/>
      </w:pPr>
      <w:r w:rsidRPr="00D90DF7">
        <w:t>7</w:t>
      </w:r>
      <w:r w:rsidR="00D64EE5">
        <w:t>.</w:t>
      </w:r>
      <w:r w:rsidRPr="00D90DF7">
        <w:tab/>
        <w:t xml:space="preserve">Neufeld, T. P. Contribution of </w:t>
      </w:r>
      <w:r w:rsidR="000A5EC0" w:rsidRPr="00D90DF7">
        <w:t>ATG</w:t>
      </w:r>
      <w:r w:rsidRPr="00D90DF7">
        <w:t xml:space="preserve">1-dependent autophagy to tor-mediated cell growth and survival. </w:t>
      </w:r>
      <w:r w:rsidRPr="00D90DF7">
        <w:rPr>
          <w:i/>
        </w:rPr>
        <w:t>Autophagy.</w:t>
      </w:r>
      <w:r w:rsidRPr="00D90DF7">
        <w:t xml:space="preserve"> </w:t>
      </w:r>
      <w:r w:rsidRPr="00D90DF7">
        <w:rPr>
          <w:b/>
        </w:rPr>
        <w:t>3</w:t>
      </w:r>
      <w:r w:rsidRPr="00D90DF7">
        <w:t xml:space="preserve"> (5), 477</w:t>
      </w:r>
      <w:r w:rsidR="000A5EC0" w:rsidRPr="00D90DF7">
        <w:t>–</w:t>
      </w:r>
      <w:r w:rsidRPr="00D90DF7">
        <w:t>479 (2007).</w:t>
      </w:r>
    </w:p>
    <w:p w14:paraId="4AEB057F" w14:textId="4423125B" w:rsidR="00167E17" w:rsidRPr="00D90DF7" w:rsidRDefault="00167E17" w:rsidP="00D90DF7">
      <w:pPr>
        <w:pStyle w:val="EndNoteBibliography"/>
      </w:pPr>
      <w:r w:rsidRPr="00D90DF7">
        <w:t>8</w:t>
      </w:r>
      <w:r w:rsidR="00D64EE5">
        <w:t>.</w:t>
      </w:r>
      <w:r w:rsidRPr="00D90DF7">
        <w:tab/>
        <w:t xml:space="preserve">Mizushima, N., Yoshimori, T., Ohsumi, Y. The role of </w:t>
      </w:r>
      <w:r w:rsidR="000A5EC0" w:rsidRPr="00D90DF7">
        <w:t>ATG</w:t>
      </w:r>
      <w:r w:rsidRPr="00D90DF7">
        <w:t xml:space="preserve"> proteins in autophagosome formation. </w:t>
      </w:r>
      <w:r w:rsidRPr="00D90DF7">
        <w:rPr>
          <w:i/>
        </w:rPr>
        <w:t>Annu Rev Cell Dev Biol.</w:t>
      </w:r>
      <w:r w:rsidRPr="00D90DF7">
        <w:t xml:space="preserve"> </w:t>
      </w:r>
      <w:r w:rsidRPr="00D90DF7">
        <w:rPr>
          <w:b/>
        </w:rPr>
        <w:t>27</w:t>
      </w:r>
      <w:r w:rsidR="000A5EC0" w:rsidRPr="00D90DF7">
        <w:t xml:space="preserve">, </w:t>
      </w:r>
      <w:r w:rsidRPr="00D90DF7">
        <w:t>107</w:t>
      </w:r>
      <w:r w:rsidR="000A5EC0" w:rsidRPr="00D90DF7">
        <w:t>–</w:t>
      </w:r>
      <w:r w:rsidRPr="00D90DF7">
        <w:t>132 (2011).</w:t>
      </w:r>
    </w:p>
    <w:p w14:paraId="422B4992" w14:textId="146993B8" w:rsidR="00167E17" w:rsidRPr="00D90DF7" w:rsidRDefault="00167E17" w:rsidP="00D90DF7">
      <w:pPr>
        <w:pStyle w:val="EndNoteBibliography"/>
      </w:pPr>
      <w:r w:rsidRPr="00D90DF7">
        <w:t>9</w:t>
      </w:r>
      <w:r w:rsidR="00D64EE5">
        <w:t>.</w:t>
      </w:r>
      <w:r w:rsidRPr="00D90DF7">
        <w:tab/>
        <w:t xml:space="preserve">Mari, M. et al. An </w:t>
      </w:r>
      <w:r w:rsidR="000A5EC0" w:rsidRPr="00D90DF7">
        <w:t>ATG</w:t>
      </w:r>
      <w:r w:rsidRPr="00D90DF7">
        <w:t xml:space="preserve">9-containing compartment that functions in the early steps of autophagosome biogenesis. </w:t>
      </w:r>
      <w:r w:rsidRPr="00D90DF7">
        <w:rPr>
          <w:i/>
        </w:rPr>
        <w:t>J Cell Biol.</w:t>
      </w:r>
      <w:r w:rsidRPr="00D90DF7">
        <w:t xml:space="preserve"> </w:t>
      </w:r>
      <w:r w:rsidRPr="00D90DF7">
        <w:rPr>
          <w:b/>
        </w:rPr>
        <w:t>190</w:t>
      </w:r>
      <w:r w:rsidRPr="00D90DF7">
        <w:t xml:space="preserve"> (6), 1005</w:t>
      </w:r>
      <w:r w:rsidR="000A5EC0" w:rsidRPr="00D90DF7">
        <w:t>–</w:t>
      </w:r>
      <w:r w:rsidRPr="00D90DF7">
        <w:t>1022 (2010).</w:t>
      </w:r>
    </w:p>
    <w:p w14:paraId="68210F42" w14:textId="74198B57" w:rsidR="00167E17" w:rsidRPr="00D90DF7" w:rsidRDefault="00167E17" w:rsidP="00D90DF7">
      <w:pPr>
        <w:pStyle w:val="EndNoteBibliography"/>
      </w:pPr>
      <w:r w:rsidRPr="00D90DF7">
        <w:t>10</w:t>
      </w:r>
      <w:r w:rsidR="00D64EE5">
        <w:t>.</w:t>
      </w:r>
      <w:r w:rsidRPr="00D90DF7">
        <w:tab/>
        <w:t xml:space="preserve">Itakura, E. Mizushima, N. Characterization of autophagosome formation site by a hierarchical analysis of mammalian </w:t>
      </w:r>
      <w:r w:rsidR="000A5EC0" w:rsidRPr="00D90DF7">
        <w:t>ATG</w:t>
      </w:r>
      <w:r w:rsidRPr="00D90DF7">
        <w:t xml:space="preserve"> proteins. </w:t>
      </w:r>
      <w:r w:rsidRPr="00D90DF7">
        <w:rPr>
          <w:i/>
        </w:rPr>
        <w:t>Autophagy.</w:t>
      </w:r>
      <w:r w:rsidRPr="00D90DF7">
        <w:t xml:space="preserve"> </w:t>
      </w:r>
      <w:r w:rsidRPr="00D90DF7">
        <w:rPr>
          <w:b/>
        </w:rPr>
        <w:t>6</w:t>
      </w:r>
      <w:r w:rsidRPr="00D90DF7">
        <w:t xml:space="preserve"> (6), 764</w:t>
      </w:r>
      <w:r w:rsidR="000A5EC0" w:rsidRPr="00D90DF7">
        <w:t>–</w:t>
      </w:r>
      <w:r w:rsidRPr="00D90DF7">
        <w:t>776 (2010).</w:t>
      </w:r>
    </w:p>
    <w:p w14:paraId="53899D9B" w14:textId="76E35331" w:rsidR="00167E17" w:rsidRPr="00D90DF7" w:rsidRDefault="00167E17" w:rsidP="00D90DF7">
      <w:pPr>
        <w:pStyle w:val="EndNoteBibliography"/>
      </w:pPr>
      <w:r w:rsidRPr="00D90DF7">
        <w:t>11</w:t>
      </w:r>
      <w:r w:rsidR="00D64EE5">
        <w:t>.</w:t>
      </w:r>
      <w:r w:rsidRPr="00D90DF7">
        <w:tab/>
        <w:t xml:space="preserve">Kabeya, Y. et al. </w:t>
      </w:r>
      <w:r w:rsidR="008C1844" w:rsidRPr="00D90DF7">
        <w:t>LC3, GABARAP AND GATE16</w:t>
      </w:r>
      <w:r w:rsidRPr="00D90DF7">
        <w:t xml:space="preserve"> localize to autophagosomal membrane depending on form-ii formation. </w:t>
      </w:r>
      <w:r w:rsidRPr="00D90DF7">
        <w:rPr>
          <w:i/>
        </w:rPr>
        <w:t>J Cell Sci.</w:t>
      </w:r>
      <w:r w:rsidRPr="00D90DF7">
        <w:t xml:space="preserve"> </w:t>
      </w:r>
      <w:r w:rsidRPr="00D90DF7">
        <w:rPr>
          <w:b/>
        </w:rPr>
        <w:t>117</w:t>
      </w:r>
      <w:r w:rsidRPr="00D90DF7">
        <w:t xml:space="preserve"> (Pt 13), 2805</w:t>
      </w:r>
      <w:r w:rsidR="000A5EC0" w:rsidRPr="00D90DF7">
        <w:t>–</w:t>
      </w:r>
      <w:r w:rsidRPr="00D90DF7">
        <w:t>2812 (2004).</w:t>
      </w:r>
    </w:p>
    <w:p w14:paraId="287C458D" w14:textId="34A9367E" w:rsidR="00167E17" w:rsidRPr="00D90DF7" w:rsidRDefault="00167E17" w:rsidP="00D90DF7">
      <w:pPr>
        <w:pStyle w:val="EndNoteBibliography"/>
      </w:pPr>
      <w:r w:rsidRPr="00D90DF7">
        <w:t>12</w:t>
      </w:r>
      <w:r w:rsidR="00D64EE5">
        <w:t>.</w:t>
      </w:r>
      <w:r w:rsidRPr="00D90DF7">
        <w:tab/>
        <w:t>Ahmad, R. et al.</w:t>
      </w:r>
      <w:r w:rsidR="008C1844" w:rsidRPr="00D90DF7">
        <w:t xml:space="preserve"> P62/SQSTM1</w:t>
      </w:r>
      <w:r w:rsidRPr="00D90DF7">
        <w:t xml:space="preserve"> binds with claudin-2 to target for selective autophagy in stressed intestinal epithelium. </w:t>
      </w:r>
      <w:r w:rsidRPr="00D90DF7">
        <w:rPr>
          <w:i/>
        </w:rPr>
        <w:t>Commun Biol.</w:t>
      </w:r>
      <w:r w:rsidRPr="00D90DF7">
        <w:t xml:space="preserve"> </w:t>
      </w:r>
      <w:r w:rsidRPr="00D90DF7">
        <w:rPr>
          <w:b/>
        </w:rPr>
        <w:t>6</w:t>
      </w:r>
      <w:r w:rsidRPr="00D90DF7">
        <w:t xml:space="preserve"> (1), 740 (2023).</w:t>
      </w:r>
    </w:p>
    <w:p w14:paraId="5B739ECA" w14:textId="0CF985A4" w:rsidR="00167E17" w:rsidRPr="00D90DF7" w:rsidRDefault="00167E17" w:rsidP="00D90DF7">
      <w:pPr>
        <w:pStyle w:val="EndNoteBibliography"/>
      </w:pPr>
      <w:r w:rsidRPr="00D90DF7">
        <w:lastRenderedPageBreak/>
        <w:t>13</w:t>
      </w:r>
      <w:r w:rsidR="00D64EE5">
        <w:t>.</w:t>
      </w:r>
      <w:r w:rsidRPr="00D90DF7">
        <w:tab/>
        <w:t xml:space="preserve">Bento, C. F. et al. Mammalian autophagy: How does it work? </w:t>
      </w:r>
      <w:r w:rsidRPr="00D90DF7">
        <w:rPr>
          <w:i/>
        </w:rPr>
        <w:t>Annu Rev Biochem.</w:t>
      </w:r>
      <w:r w:rsidRPr="00D90DF7">
        <w:t xml:space="preserve"> </w:t>
      </w:r>
      <w:r w:rsidRPr="00D90DF7">
        <w:rPr>
          <w:b/>
        </w:rPr>
        <w:t>85</w:t>
      </w:r>
      <w:r w:rsidR="008C1844" w:rsidRPr="00D90DF7">
        <w:t xml:space="preserve">, </w:t>
      </w:r>
      <w:r w:rsidRPr="00D90DF7">
        <w:t>685</w:t>
      </w:r>
      <w:r w:rsidR="008C1844" w:rsidRPr="00D90DF7">
        <w:t>–</w:t>
      </w:r>
      <w:r w:rsidRPr="00D90DF7">
        <w:t>713 (2016).</w:t>
      </w:r>
    </w:p>
    <w:p w14:paraId="6B98C673" w14:textId="71D2C32B" w:rsidR="00167E17" w:rsidRPr="00D90DF7" w:rsidRDefault="00167E17" w:rsidP="00D90DF7">
      <w:pPr>
        <w:pStyle w:val="EndNoteBibliography"/>
      </w:pPr>
      <w:r w:rsidRPr="00D90DF7">
        <w:t>14</w:t>
      </w:r>
      <w:r w:rsidR="00D64EE5">
        <w:t>.</w:t>
      </w:r>
      <w:r w:rsidRPr="00D90DF7">
        <w:tab/>
        <w:t xml:space="preserve">Jahreiss, L., Menzies, F. M., Rubinsztein, D. C. The itinerary of autophagosomes: From peripheral formation to kiss-and-run fusion with lysosomes. </w:t>
      </w:r>
      <w:r w:rsidRPr="00D90DF7">
        <w:rPr>
          <w:i/>
        </w:rPr>
        <w:t>Traffic.</w:t>
      </w:r>
      <w:r w:rsidRPr="00D90DF7">
        <w:t xml:space="preserve"> </w:t>
      </w:r>
      <w:r w:rsidRPr="00D90DF7">
        <w:rPr>
          <w:b/>
        </w:rPr>
        <w:t>9</w:t>
      </w:r>
      <w:r w:rsidRPr="00D90DF7">
        <w:t xml:space="preserve"> (4), 574</w:t>
      </w:r>
      <w:r w:rsidR="008C1844" w:rsidRPr="00D90DF7">
        <w:t>–</w:t>
      </w:r>
      <w:r w:rsidRPr="00D90DF7">
        <w:t>587 (2008).</w:t>
      </w:r>
    </w:p>
    <w:p w14:paraId="728A0356" w14:textId="7821475A" w:rsidR="00167E17" w:rsidRPr="00D90DF7" w:rsidRDefault="00167E17" w:rsidP="00D90DF7">
      <w:pPr>
        <w:pStyle w:val="EndNoteBibliography"/>
      </w:pPr>
      <w:r w:rsidRPr="00D90DF7">
        <w:t>15</w:t>
      </w:r>
      <w:r w:rsidR="00D64EE5">
        <w:t>.</w:t>
      </w:r>
      <w:r w:rsidRPr="00D90DF7">
        <w:tab/>
        <w:t xml:space="preserve">Pu, J., Guardia, C. M., Keren-Kaplan, T., Bonifacino, J. S. Mechanisms and functions of lysosome positioning. </w:t>
      </w:r>
      <w:r w:rsidRPr="00D90DF7">
        <w:rPr>
          <w:i/>
        </w:rPr>
        <w:t>J Cell Sci.</w:t>
      </w:r>
      <w:r w:rsidRPr="00D90DF7">
        <w:t xml:space="preserve"> </w:t>
      </w:r>
      <w:r w:rsidRPr="00D90DF7">
        <w:rPr>
          <w:b/>
        </w:rPr>
        <w:t>129</w:t>
      </w:r>
      <w:r w:rsidRPr="00D90DF7">
        <w:t xml:space="preserve"> (23), 4329</w:t>
      </w:r>
      <w:r w:rsidR="008C1844" w:rsidRPr="00D90DF7">
        <w:t>–</w:t>
      </w:r>
      <w:r w:rsidRPr="00D90DF7">
        <w:t>4339 (2016).</w:t>
      </w:r>
    </w:p>
    <w:p w14:paraId="57944CE0" w14:textId="49BA9561" w:rsidR="00167E17" w:rsidRPr="00D90DF7" w:rsidRDefault="00167E17" w:rsidP="00D90DF7">
      <w:pPr>
        <w:pStyle w:val="EndNoteBibliography"/>
      </w:pPr>
      <w:r w:rsidRPr="00D90DF7">
        <w:t>16</w:t>
      </w:r>
      <w:r w:rsidR="00D64EE5">
        <w:t>.</w:t>
      </w:r>
      <w:r w:rsidRPr="00D90DF7">
        <w:tab/>
        <w:t xml:space="preserve">Tapia, D. et al. </w:t>
      </w:r>
      <w:r w:rsidR="00DB0FC2" w:rsidRPr="00D90DF7">
        <w:t xml:space="preserve">KDEL </w:t>
      </w:r>
      <w:r w:rsidRPr="00D90DF7">
        <w:t xml:space="preserve">receptor regulates secretion by lysosome relocation- and autophagy-dependent modulation of lipid-droplet turnover. </w:t>
      </w:r>
      <w:r w:rsidRPr="00D90DF7">
        <w:rPr>
          <w:i/>
        </w:rPr>
        <w:t>Nat Commun.</w:t>
      </w:r>
      <w:r w:rsidRPr="00D90DF7">
        <w:t xml:space="preserve"> </w:t>
      </w:r>
      <w:r w:rsidRPr="00D90DF7">
        <w:rPr>
          <w:b/>
        </w:rPr>
        <w:t>10</w:t>
      </w:r>
      <w:r w:rsidRPr="00D90DF7">
        <w:t xml:space="preserve"> (1), 735 (2019).</w:t>
      </w:r>
    </w:p>
    <w:p w14:paraId="546AC31D" w14:textId="3DC418A0" w:rsidR="00167E17" w:rsidRPr="00D90DF7" w:rsidRDefault="00167E17" w:rsidP="00D90DF7">
      <w:pPr>
        <w:pStyle w:val="EndNoteBibliography"/>
      </w:pPr>
      <w:r w:rsidRPr="00D90DF7">
        <w:t>17</w:t>
      </w:r>
      <w:r w:rsidR="00D64EE5">
        <w:t>.</w:t>
      </w:r>
      <w:r w:rsidRPr="00D90DF7">
        <w:tab/>
        <w:t xml:space="preserve">Ichimiya, T. et al. Autophagy and autophagy-related diseases: A review. </w:t>
      </w:r>
      <w:r w:rsidRPr="00D90DF7">
        <w:rPr>
          <w:i/>
        </w:rPr>
        <w:t>Int J Mol Sci.</w:t>
      </w:r>
      <w:r w:rsidRPr="00D90DF7">
        <w:t xml:space="preserve"> </w:t>
      </w:r>
      <w:r w:rsidRPr="00D90DF7">
        <w:rPr>
          <w:b/>
        </w:rPr>
        <w:t>21</w:t>
      </w:r>
      <w:r w:rsidRPr="00D90DF7">
        <w:t xml:space="preserve"> (23), </w:t>
      </w:r>
      <w:r w:rsidR="002F7475" w:rsidRPr="00D90DF7">
        <w:t>8974</w:t>
      </w:r>
      <w:r w:rsidRPr="00D90DF7">
        <w:t xml:space="preserve"> (2020).</w:t>
      </w:r>
    </w:p>
    <w:p w14:paraId="17145C95" w14:textId="10318D58" w:rsidR="00167E17" w:rsidRPr="00D90DF7" w:rsidRDefault="00167E17" w:rsidP="00D90DF7">
      <w:pPr>
        <w:pStyle w:val="EndNoteBibliography"/>
      </w:pPr>
      <w:r w:rsidRPr="00D90DF7">
        <w:t>18</w:t>
      </w:r>
      <w:r w:rsidR="00D64EE5">
        <w:t>.</w:t>
      </w:r>
      <w:r w:rsidRPr="00D90DF7">
        <w:tab/>
        <w:t xml:space="preserve">Ciechanover, A. Proteolysis: From the lysosome to ubiquitin and the proteasome. </w:t>
      </w:r>
      <w:r w:rsidRPr="00D90DF7">
        <w:rPr>
          <w:i/>
        </w:rPr>
        <w:t>Nat Rev Mol Cell Biol.</w:t>
      </w:r>
      <w:r w:rsidRPr="00D90DF7">
        <w:t xml:space="preserve"> </w:t>
      </w:r>
      <w:r w:rsidRPr="00D90DF7">
        <w:rPr>
          <w:b/>
        </w:rPr>
        <w:t>6</w:t>
      </w:r>
      <w:r w:rsidRPr="00D90DF7">
        <w:t xml:space="preserve"> (1), 79</w:t>
      </w:r>
      <w:r w:rsidR="002F7475" w:rsidRPr="00D90DF7">
        <w:t>–</w:t>
      </w:r>
      <w:r w:rsidRPr="00D90DF7">
        <w:t>87 (2005).</w:t>
      </w:r>
    </w:p>
    <w:p w14:paraId="056A08BC" w14:textId="345209A9" w:rsidR="00167E17" w:rsidRPr="00D90DF7" w:rsidRDefault="00167E17" w:rsidP="00D90DF7">
      <w:pPr>
        <w:pStyle w:val="EndNoteBibliography"/>
      </w:pPr>
      <w:r w:rsidRPr="00D90DF7">
        <w:t>19</w:t>
      </w:r>
      <w:r w:rsidR="00D64EE5">
        <w:t>.</w:t>
      </w:r>
      <w:r w:rsidRPr="00D90DF7">
        <w:tab/>
        <w:t xml:space="preserve">Khaminets, A. et al. Regulation of endoplasmic reticulum turnover by selective autophagy. </w:t>
      </w:r>
      <w:r w:rsidRPr="00D90DF7">
        <w:rPr>
          <w:i/>
        </w:rPr>
        <w:t>Nature.</w:t>
      </w:r>
      <w:r w:rsidRPr="00D90DF7">
        <w:t xml:space="preserve"> </w:t>
      </w:r>
      <w:r w:rsidRPr="00D90DF7">
        <w:rPr>
          <w:b/>
        </w:rPr>
        <w:t>522</w:t>
      </w:r>
      <w:r w:rsidRPr="00D90DF7">
        <w:t xml:space="preserve"> (7556), 354</w:t>
      </w:r>
      <w:r w:rsidR="002F7475" w:rsidRPr="00D90DF7">
        <w:t>–</w:t>
      </w:r>
      <w:r w:rsidRPr="00D90DF7">
        <w:t>358 (2015).</w:t>
      </w:r>
    </w:p>
    <w:p w14:paraId="53B9DD7D" w14:textId="16FEBDD6" w:rsidR="00167E17" w:rsidRPr="00D90DF7" w:rsidRDefault="00167E17" w:rsidP="00D90DF7">
      <w:pPr>
        <w:pStyle w:val="EndNoteBibliography"/>
      </w:pPr>
      <w:r w:rsidRPr="00D90DF7">
        <w:t>20</w:t>
      </w:r>
      <w:r w:rsidR="00D64EE5">
        <w:t>.</w:t>
      </w:r>
      <w:r w:rsidRPr="00D90DF7">
        <w:tab/>
        <w:t xml:space="preserve">Ashrafi, G. Schwarz, T. L. The pathways of mitophagy for quality control and clearance of mitochondria. </w:t>
      </w:r>
      <w:r w:rsidRPr="00D90DF7">
        <w:rPr>
          <w:i/>
        </w:rPr>
        <w:t>Cell Death Differ.</w:t>
      </w:r>
      <w:r w:rsidRPr="00D90DF7">
        <w:t xml:space="preserve"> </w:t>
      </w:r>
      <w:r w:rsidRPr="00D90DF7">
        <w:rPr>
          <w:b/>
        </w:rPr>
        <w:t>20</w:t>
      </w:r>
      <w:r w:rsidRPr="00D90DF7">
        <w:t xml:space="preserve"> (1), 31</w:t>
      </w:r>
      <w:r w:rsidR="002F7475" w:rsidRPr="00D90DF7">
        <w:t>–</w:t>
      </w:r>
      <w:r w:rsidRPr="00D90DF7">
        <w:t>42 (2013).</w:t>
      </w:r>
    </w:p>
    <w:p w14:paraId="7FA51952" w14:textId="68ED9882" w:rsidR="00167E17" w:rsidRPr="00D90DF7" w:rsidRDefault="00167E17" w:rsidP="00D90DF7">
      <w:pPr>
        <w:pStyle w:val="EndNoteBibliography"/>
      </w:pPr>
      <w:r w:rsidRPr="00D90DF7">
        <w:t>21</w:t>
      </w:r>
      <w:r w:rsidR="00D64EE5">
        <w:t>.</w:t>
      </w:r>
      <w:r w:rsidRPr="00D90DF7">
        <w:tab/>
        <w:t xml:space="preserve">Koerver, L. et al. The ubiquitin-conjugating enzyme ube2ql1 coordinates lysophagy in response to endolysosomal damage. </w:t>
      </w:r>
      <w:r w:rsidRPr="00D90DF7">
        <w:rPr>
          <w:i/>
        </w:rPr>
        <w:t>EMBO Rep.</w:t>
      </w:r>
      <w:r w:rsidRPr="00D90DF7">
        <w:t xml:space="preserve"> </w:t>
      </w:r>
      <w:r w:rsidRPr="00D90DF7">
        <w:rPr>
          <w:b/>
        </w:rPr>
        <w:t>20</w:t>
      </w:r>
      <w:r w:rsidRPr="00D90DF7">
        <w:t xml:space="preserve"> (10), e48014 (2019).</w:t>
      </w:r>
    </w:p>
    <w:p w14:paraId="4C73FFA5" w14:textId="1F1F69C4" w:rsidR="00167E17" w:rsidRPr="00D90DF7" w:rsidRDefault="00167E17" w:rsidP="00D90DF7">
      <w:pPr>
        <w:pStyle w:val="EndNoteBibliography"/>
      </w:pPr>
      <w:r w:rsidRPr="00D90DF7">
        <w:t>22</w:t>
      </w:r>
      <w:r w:rsidR="00D64EE5">
        <w:t>.</w:t>
      </w:r>
      <w:r w:rsidRPr="00D90DF7">
        <w:tab/>
        <w:t xml:space="preserve">Deosaran, E. et al. </w:t>
      </w:r>
      <w:r w:rsidR="002F7475" w:rsidRPr="00D90DF7">
        <w:t>NBR</w:t>
      </w:r>
      <w:r w:rsidRPr="00D90DF7">
        <w:t xml:space="preserve">1 acts as an autophagy receptor for peroxisomes. </w:t>
      </w:r>
      <w:r w:rsidRPr="00D90DF7">
        <w:rPr>
          <w:i/>
        </w:rPr>
        <w:t>J Cell Sci.</w:t>
      </w:r>
      <w:r w:rsidRPr="00D90DF7">
        <w:t xml:space="preserve"> </w:t>
      </w:r>
      <w:r w:rsidRPr="00D90DF7">
        <w:rPr>
          <w:b/>
        </w:rPr>
        <w:t>126</w:t>
      </w:r>
      <w:r w:rsidRPr="00D90DF7">
        <w:t xml:space="preserve"> (Pt 4), 939</w:t>
      </w:r>
      <w:r w:rsidR="002F7475" w:rsidRPr="00D90DF7">
        <w:t>–</w:t>
      </w:r>
      <w:r w:rsidRPr="00D90DF7">
        <w:t>952 (2013).</w:t>
      </w:r>
    </w:p>
    <w:p w14:paraId="77B1600C" w14:textId="0A952513" w:rsidR="00167E17" w:rsidRPr="00D90DF7" w:rsidRDefault="00167E17" w:rsidP="00D90DF7">
      <w:pPr>
        <w:pStyle w:val="EndNoteBibliography"/>
      </w:pPr>
      <w:r w:rsidRPr="00D90DF7">
        <w:t>23</w:t>
      </w:r>
      <w:r w:rsidR="00D64EE5">
        <w:t>.</w:t>
      </w:r>
      <w:r w:rsidRPr="00D90DF7">
        <w:tab/>
        <w:t xml:space="preserve">Olzmann, J. A. Carvalho, P. Dynamics and functions of lipid droplets. </w:t>
      </w:r>
      <w:r w:rsidRPr="00D90DF7">
        <w:rPr>
          <w:i/>
        </w:rPr>
        <w:t>Nat Rev Mol Cell Biol.</w:t>
      </w:r>
      <w:r w:rsidRPr="00D90DF7">
        <w:t xml:space="preserve"> </w:t>
      </w:r>
      <w:r w:rsidRPr="00D90DF7">
        <w:rPr>
          <w:b/>
        </w:rPr>
        <w:t>20</w:t>
      </w:r>
      <w:r w:rsidRPr="00D90DF7">
        <w:t xml:space="preserve"> (3), 137</w:t>
      </w:r>
      <w:r w:rsidR="002F7475" w:rsidRPr="00D90DF7">
        <w:t>–</w:t>
      </w:r>
      <w:r w:rsidRPr="00D90DF7">
        <w:t>155 (2019).</w:t>
      </w:r>
    </w:p>
    <w:p w14:paraId="76573776" w14:textId="22F1AC2A" w:rsidR="00167E17" w:rsidRPr="00D90DF7" w:rsidRDefault="00167E17" w:rsidP="00D90DF7">
      <w:pPr>
        <w:pStyle w:val="EndNoteBibliography"/>
      </w:pPr>
      <w:r w:rsidRPr="00D90DF7">
        <w:t>24</w:t>
      </w:r>
      <w:r w:rsidR="00D64EE5">
        <w:t>.</w:t>
      </w:r>
      <w:r w:rsidRPr="00D90DF7">
        <w:tab/>
        <w:t xml:space="preserve">Xu, C. Fan, J. Links between autophagy and lipid droplet dynamics. </w:t>
      </w:r>
      <w:r w:rsidRPr="00D90DF7">
        <w:rPr>
          <w:i/>
        </w:rPr>
        <w:t>J Exp Bot.</w:t>
      </w:r>
      <w:r w:rsidRPr="00D90DF7">
        <w:t xml:space="preserve"> </w:t>
      </w:r>
      <w:r w:rsidRPr="00D90DF7">
        <w:rPr>
          <w:b/>
        </w:rPr>
        <w:t>73</w:t>
      </w:r>
      <w:r w:rsidRPr="00D90DF7">
        <w:t xml:space="preserve"> (9), 2848</w:t>
      </w:r>
      <w:r w:rsidR="002F7475" w:rsidRPr="00D90DF7">
        <w:t>–</w:t>
      </w:r>
      <w:r w:rsidRPr="00D90DF7">
        <w:t>2858 (2022).</w:t>
      </w:r>
    </w:p>
    <w:p w14:paraId="5B2A3BF0" w14:textId="109906B8" w:rsidR="00167E17" w:rsidRPr="00D90DF7" w:rsidRDefault="00167E17" w:rsidP="00D90DF7">
      <w:pPr>
        <w:pStyle w:val="EndNoteBibliography"/>
      </w:pPr>
      <w:r w:rsidRPr="00D90DF7">
        <w:t>25</w:t>
      </w:r>
      <w:r w:rsidR="00D64EE5">
        <w:t>.</w:t>
      </w:r>
      <w:r w:rsidRPr="00D90DF7">
        <w:tab/>
        <w:t xml:space="preserve">White, E. The role for autophagy in cancer. </w:t>
      </w:r>
      <w:r w:rsidRPr="00D90DF7">
        <w:rPr>
          <w:i/>
        </w:rPr>
        <w:t>J Clin Invest.</w:t>
      </w:r>
      <w:r w:rsidRPr="00D90DF7">
        <w:t xml:space="preserve"> </w:t>
      </w:r>
      <w:r w:rsidRPr="00D90DF7">
        <w:rPr>
          <w:b/>
        </w:rPr>
        <w:t>125</w:t>
      </w:r>
      <w:r w:rsidRPr="00D90DF7">
        <w:t xml:space="preserve"> (1), 42</w:t>
      </w:r>
      <w:r w:rsidR="002F7475" w:rsidRPr="00D90DF7">
        <w:t>–</w:t>
      </w:r>
      <w:r w:rsidRPr="00D90DF7">
        <w:t>46 (2015).</w:t>
      </w:r>
    </w:p>
    <w:p w14:paraId="04D71811" w14:textId="68F2EF49" w:rsidR="00167E17" w:rsidRPr="00D90DF7" w:rsidRDefault="00167E17" w:rsidP="00D90DF7">
      <w:pPr>
        <w:pStyle w:val="EndNoteBibliography"/>
      </w:pPr>
      <w:r w:rsidRPr="00D90DF7">
        <w:t>26</w:t>
      </w:r>
      <w:r w:rsidR="00D64EE5">
        <w:t>.</w:t>
      </w:r>
      <w:r w:rsidRPr="00D90DF7">
        <w:tab/>
        <w:t xml:space="preserve">Amaravadi, R. K., Kimmelman, A. C., Debnath, J. Targeting autophagy in cancer: Recent advances and future directions. </w:t>
      </w:r>
      <w:r w:rsidRPr="00D90DF7">
        <w:rPr>
          <w:i/>
        </w:rPr>
        <w:t>Cancer Discov.</w:t>
      </w:r>
      <w:r w:rsidRPr="00D90DF7">
        <w:t xml:space="preserve"> </w:t>
      </w:r>
      <w:r w:rsidRPr="00D90DF7">
        <w:rPr>
          <w:b/>
        </w:rPr>
        <w:t>9</w:t>
      </w:r>
      <w:r w:rsidRPr="00D90DF7">
        <w:t xml:space="preserve"> (9), 1167</w:t>
      </w:r>
      <w:r w:rsidR="002F7475" w:rsidRPr="00D90DF7">
        <w:t>–</w:t>
      </w:r>
      <w:r w:rsidRPr="00D90DF7">
        <w:t>1181 (2019).</w:t>
      </w:r>
    </w:p>
    <w:p w14:paraId="58B3FD28" w14:textId="5BEED61F" w:rsidR="00167E17" w:rsidRPr="00D90DF7" w:rsidRDefault="00167E17" w:rsidP="00D90DF7">
      <w:pPr>
        <w:pStyle w:val="EndNoteBibliography"/>
      </w:pPr>
      <w:r w:rsidRPr="00D90DF7">
        <w:t>27</w:t>
      </w:r>
      <w:r w:rsidR="00D64EE5">
        <w:t>.</w:t>
      </w:r>
      <w:r w:rsidRPr="00D90DF7">
        <w:tab/>
        <w:t xml:space="preserve">Levy, J. et al. Intestinal inhibition of </w:t>
      </w:r>
      <w:r w:rsidR="00C0180E" w:rsidRPr="00D90DF7">
        <w:t>ATG</w:t>
      </w:r>
      <w:r w:rsidRPr="00D90DF7">
        <w:t xml:space="preserve">7 prevents tumour initiation through a microbiome-influenced immune response and suppresses tumour growth. </w:t>
      </w:r>
      <w:r w:rsidRPr="00D90DF7">
        <w:rPr>
          <w:i/>
        </w:rPr>
        <w:t>Nat Cell Biol.</w:t>
      </w:r>
      <w:r w:rsidRPr="00D90DF7">
        <w:t xml:space="preserve"> </w:t>
      </w:r>
      <w:r w:rsidRPr="00D90DF7">
        <w:rPr>
          <w:b/>
        </w:rPr>
        <w:t>17</w:t>
      </w:r>
      <w:r w:rsidRPr="00D90DF7">
        <w:t xml:space="preserve"> (8), 1062</w:t>
      </w:r>
      <w:r w:rsidR="00C0180E" w:rsidRPr="00D90DF7">
        <w:t>–</w:t>
      </w:r>
      <w:r w:rsidRPr="00D90DF7">
        <w:t>1073 (2015).</w:t>
      </w:r>
    </w:p>
    <w:p w14:paraId="09C01E35" w14:textId="6CC328B8" w:rsidR="00167E17" w:rsidRPr="00D90DF7" w:rsidRDefault="00167E17" w:rsidP="00D90DF7">
      <w:pPr>
        <w:pStyle w:val="EndNoteBibliography"/>
      </w:pPr>
      <w:r w:rsidRPr="00D90DF7">
        <w:t>28</w:t>
      </w:r>
      <w:r w:rsidR="00D64EE5">
        <w:t>.</w:t>
      </w:r>
      <w:r w:rsidRPr="00D90DF7">
        <w:tab/>
        <w:t xml:space="preserve">Trentesaux, C. et al. Essential role for autophagy protein </w:t>
      </w:r>
      <w:r w:rsidR="00C0180E" w:rsidRPr="00D90DF7">
        <w:t>ATG</w:t>
      </w:r>
      <w:r w:rsidRPr="00D90DF7">
        <w:t xml:space="preserve">7 in the maintenance of intestinal stem cell integrity. </w:t>
      </w:r>
      <w:r w:rsidRPr="00D90DF7">
        <w:rPr>
          <w:i/>
        </w:rPr>
        <w:t>Proc Natl Acad Sci U S A.</w:t>
      </w:r>
      <w:r w:rsidRPr="00D90DF7">
        <w:t xml:space="preserve"> </w:t>
      </w:r>
      <w:r w:rsidRPr="00D90DF7">
        <w:rPr>
          <w:b/>
        </w:rPr>
        <w:t>117</w:t>
      </w:r>
      <w:r w:rsidRPr="00D90DF7">
        <w:t xml:space="preserve"> (20), 11136</w:t>
      </w:r>
      <w:r w:rsidR="00C0180E" w:rsidRPr="00D90DF7">
        <w:t>–</w:t>
      </w:r>
      <w:r w:rsidRPr="00D90DF7">
        <w:t>11146 (2020).</w:t>
      </w:r>
    </w:p>
    <w:p w14:paraId="60490D43" w14:textId="08159CE0" w:rsidR="00167E17" w:rsidRPr="00D90DF7" w:rsidRDefault="00167E17" w:rsidP="00D90DF7">
      <w:pPr>
        <w:pStyle w:val="EndNoteBibliography"/>
      </w:pPr>
      <w:r w:rsidRPr="00D90DF7">
        <w:t>29</w:t>
      </w:r>
      <w:r w:rsidR="00D64EE5">
        <w:t>.</w:t>
      </w:r>
      <w:r w:rsidRPr="00D90DF7">
        <w:tab/>
        <w:t xml:space="preserve">Zheng, J. Energy metabolism of cancer: Glycolysis versus oxidative phosphorylation (review). </w:t>
      </w:r>
      <w:r w:rsidRPr="00D90DF7">
        <w:rPr>
          <w:i/>
        </w:rPr>
        <w:t>Oncol Lett.</w:t>
      </w:r>
      <w:r w:rsidRPr="00D90DF7">
        <w:t xml:space="preserve"> </w:t>
      </w:r>
      <w:r w:rsidRPr="00D90DF7">
        <w:rPr>
          <w:b/>
        </w:rPr>
        <w:t>4</w:t>
      </w:r>
      <w:r w:rsidRPr="00D90DF7">
        <w:t xml:space="preserve"> (6), 1151</w:t>
      </w:r>
      <w:r w:rsidR="007D6492" w:rsidRPr="00D90DF7">
        <w:t>–</w:t>
      </w:r>
      <w:r w:rsidRPr="00D90DF7">
        <w:t>1157 (2012).</w:t>
      </w:r>
    </w:p>
    <w:p w14:paraId="18B9EE48" w14:textId="500EBFE5" w:rsidR="00167E17" w:rsidRPr="00D90DF7" w:rsidRDefault="00167E17" w:rsidP="00D90DF7">
      <w:pPr>
        <w:pStyle w:val="EndNoteBibliography"/>
      </w:pPr>
      <w:r w:rsidRPr="00D90DF7">
        <w:t>30</w:t>
      </w:r>
      <w:r w:rsidR="00D64EE5">
        <w:t>.</w:t>
      </w:r>
      <w:r w:rsidRPr="00D90DF7">
        <w:tab/>
        <w:t xml:space="preserve">Martin-Perez, M., Urdiroz-Urricelqui, U., Bigas, C., Benitah, S. A. The role of lipids in cancer progression and metastasis. </w:t>
      </w:r>
      <w:r w:rsidRPr="00D90DF7">
        <w:rPr>
          <w:i/>
        </w:rPr>
        <w:t>Cell Metab.</w:t>
      </w:r>
      <w:r w:rsidRPr="00D90DF7">
        <w:t xml:space="preserve"> </w:t>
      </w:r>
      <w:r w:rsidRPr="00D90DF7">
        <w:rPr>
          <w:b/>
        </w:rPr>
        <w:t>34</w:t>
      </w:r>
      <w:r w:rsidRPr="00D90DF7">
        <w:t xml:space="preserve"> (11), 1675</w:t>
      </w:r>
      <w:r w:rsidR="00AB5879" w:rsidRPr="00D90DF7">
        <w:t>–</w:t>
      </w:r>
      <w:r w:rsidRPr="00D90DF7">
        <w:t>1699 (2022).</w:t>
      </w:r>
    </w:p>
    <w:p w14:paraId="59CB976F" w14:textId="13DEEF24" w:rsidR="00167E17" w:rsidRPr="00D90DF7" w:rsidRDefault="00167E17" w:rsidP="00D90DF7">
      <w:pPr>
        <w:pStyle w:val="EndNoteBibliography"/>
      </w:pPr>
      <w:r w:rsidRPr="00D90DF7">
        <w:t>31</w:t>
      </w:r>
      <w:r w:rsidR="00D64EE5">
        <w:t>.</w:t>
      </w:r>
      <w:r w:rsidRPr="00D90DF7">
        <w:tab/>
        <w:t xml:space="preserve">Shiratori, R. et al. Glycolytic suppression dramatically changes the intracellular metabolic profile of multiple cancer cell lines in a mitochondrial metabolism-dependent manner. </w:t>
      </w:r>
      <w:r w:rsidRPr="00D90DF7">
        <w:rPr>
          <w:i/>
        </w:rPr>
        <w:t>Sci Rep.</w:t>
      </w:r>
      <w:r w:rsidRPr="00D90DF7">
        <w:t xml:space="preserve"> </w:t>
      </w:r>
      <w:r w:rsidRPr="00D90DF7">
        <w:rPr>
          <w:b/>
        </w:rPr>
        <w:t>9</w:t>
      </w:r>
      <w:r w:rsidRPr="00D90DF7">
        <w:t xml:space="preserve"> (1), 18699 (2019).</w:t>
      </w:r>
    </w:p>
    <w:p w14:paraId="4B21D9C0" w14:textId="7A8EE0FC" w:rsidR="00167E17" w:rsidRPr="00D90DF7" w:rsidRDefault="00167E17" w:rsidP="00D90DF7">
      <w:pPr>
        <w:pStyle w:val="EndNoteBibliography"/>
      </w:pPr>
      <w:r w:rsidRPr="00D90DF7">
        <w:t>32</w:t>
      </w:r>
      <w:r w:rsidR="00D64EE5">
        <w:t>.</w:t>
      </w:r>
      <w:r w:rsidRPr="00D90DF7">
        <w:tab/>
        <w:t xml:space="preserve">Danielli, M., Perne, L., Jarc Jovicic, E., Petan, T. Lipid droplets and polyunsaturated fatty acid trafficking: Balancing life and death. </w:t>
      </w:r>
      <w:r w:rsidRPr="00D90DF7">
        <w:rPr>
          <w:i/>
        </w:rPr>
        <w:t>Front Cell Dev Biol.</w:t>
      </w:r>
      <w:r w:rsidRPr="00D90DF7">
        <w:t xml:space="preserve"> </w:t>
      </w:r>
      <w:r w:rsidRPr="00D90DF7">
        <w:rPr>
          <w:b/>
        </w:rPr>
        <w:t>11</w:t>
      </w:r>
      <w:r w:rsidR="00AB5879" w:rsidRPr="00D90DF7">
        <w:t xml:space="preserve">, </w:t>
      </w:r>
      <w:r w:rsidRPr="00D90DF7">
        <w:t>1104725 (2023).</w:t>
      </w:r>
    </w:p>
    <w:p w14:paraId="0BAF937C" w14:textId="0A973FE8" w:rsidR="00167E17" w:rsidRPr="00D90DF7" w:rsidRDefault="00167E17" w:rsidP="00D90DF7">
      <w:pPr>
        <w:pStyle w:val="EndNoteBibliography"/>
      </w:pPr>
      <w:r w:rsidRPr="00D90DF7">
        <w:t>33</w:t>
      </w:r>
      <w:r w:rsidR="00D64EE5">
        <w:t>.</w:t>
      </w:r>
      <w:r w:rsidRPr="00D90DF7">
        <w:tab/>
        <w:t xml:space="preserve">Butler, L. M. et al. Lipids and cancer: Emerging roles in pathogenesis, diagnosis and therapeutic intervention. </w:t>
      </w:r>
      <w:r w:rsidRPr="00D90DF7">
        <w:rPr>
          <w:i/>
        </w:rPr>
        <w:t>Adv Drug Deliv Rev.</w:t>
      </w:r>
      <w:r w:rsidRPr="00D90DF7">
        <w:t xml:space="preserve"> </w:t>
      </w:r>
      <w:r w:rsidRPr="00D90DF7">
        <w:rPr>
          <w:b/>
        </w:rPr>
        <w:t>159</w:t>
      </w:r>
      <w:r w:rsidR="00AB5879" w:rsidRPr="00D90DF7">
        <w:t xml:space="preserve">, </w:t>
      </w:r>
      <w:r w:rsidRPr="00D90DF7">
        <w:t>245</w:t>
      </w:r>
      <w:r w:rsidR="00AB5879" w:rsidRPr="00D90DF7">
        <w:t>–</w:t>
      </w:r>
      <w:r w:rsidRPr="00D90DF7">
        <w:t>293 (2020).</w:t>
      </w:r>
    </w:p>
    <w:p w14:paraId="4D21A5DD" w14:textId="3F7E0BB2" w:rsidR="00167E17" w:rsidRPr="00D90DF7" w:rsidRDefault="00167E17" w:rsidP="00D90DF7">
      <w:pPr>
        <w:pStyle w:val="EndNoteBibliography"/>
      </w:pPr>
      <w:r w:rsidRPr="00D90DF7">
        <w:t>34</w:t>
      </w:r>
      <w:r w:rsidR="00D64EE5">
        <w:t>.</w:t>
      </w:r>
      <w:r w:rsidRPr="00D90DF7">
        <w:tab/>
        <w:t xml:space="preserve">Nagarajan, S. R., Butler, L. M., Hoy, A. J. The diversity and breadth of cancer cell fatty acid </w:t>
      </w:r>
      <w:r w:rsidRPr="00D90DF7">
        <w:lastRenderedPageBreak/>
        <w:t xml:space="preserve">metabolism. </w:t>
      </w:r>
      <w:r w:rsidRPr="00D90DF7">
        <w:rPr>
          <w:i/>
        </w:rPr>
        <w:t>Cancer Metab.</w:t>
      </w:r>
      <w:r w:rsidRPr="00D90DF7">
        <w:t xml:space="preserve"> </w:t>
      </w:r>
      <w:r w:rsidRPr="00D90DF7">
        <w:rPr>
          <w:b/>
        </w:rPr>
        <w:t>9</w:t>
      </w:r>
      <w:r w:rsidRPr="00D90DF7">
        <w:t xml:space="preserve"> (1), 2 (2021).</w:t>
      </w:r>
    </w:p>
    <w:p w14:paraId="6579A7DC" w14:textId="0C59BEF8" w:rsidR="00167E17" w:rsidRPr="00D90DF7" w:rsidRDefault="00167E17" w:rsidP="00D90DF7">
      <w:pPr>
        <w:pStyle w:val="EndNoteBibliography"/>
      </w:pPr>
      <w:r w:rsidRPr="00D90DF7">
        <w:t>35</w:t>
      </w:r>
      <w:r w:rsidR="00D64EE5">
        <w:t>.</w:t>
      </w:r>
      <w:r w:rsidRPr="00D90DF7">
        <w:tab/>
        <w:t xml:space="preserve">Vasseur, S. Guillaumond, F. Lipids in cancer: A global view of the contribution of lipid pathways to metastatic formation and treatment resistance. </w:t>
      </w:r>
      <w:r w:rsidRPr="00D90DF7">
        <w:rPr>
          <w:i/>
        </w:rPr>
        <w:t>Oncogenesis.</w:t>
      </w:r>
      <w:r w:rsidRPr="00D90DF7">
        <w:t xml:space="preserve"> </w:t>
      </w:r>
      <w:r w:rsidRPr="00D90DF7">
        <w:rPr>
          <w:b/>
        </w:rPr>
        <w:t>11</w:t>
      </w:r>
      <w:r w:rsidRPr="00D90DF7">
        <w:t xml:space="preserve"> (1), 46 (2022).</w:t>
      </w:r>
    </w:p>
    <w:p w14:paraId="5E8A0C2A" w14:textId="186C794F" w:rsidR="00167E17" w:rsidRPr="00D90DF7" w:rsidRDefault="00167E17" w:rsidP="00D90DF7">
      <w:pPr>
        <w:pStyle w:val="EndNoteBibliography"/>
      </w:pPr>
      <w:r w:rsidRPr="00D90DF7">
        <w:t>36</w:t>
      </w:r>
      <w:r w:rsidR="00D64EE5">
        <w:t>.</w:t>
      </w:r>
      <w:r w:rsidRPr="00D90DF7">
        <w:tab/>
        <w:t xml:space="preserve">Yang, K. et al. The role of lipid metabolic reprogramming in tumor microenvironment. </w:t>
      </w:r>
      <w:r w:rsidRPr="00D90DF7">
        <w:rPr>
          <w:i/>
        </w:rPr>
        <w:t>Theranostics.</w:t>
      </w:r>
      <w:r w:rsidRPr="00D90DF7">
        <w:t xml:space="preserve"> </w:t>
      </w:r>
      <w:r w:rsidRPr="00D90DF7">
        <w:rPr>
          <w:b/>
        </w:rPr>
        <w:t>13</w:t>
      </w:r>
      <w:r w:rsidRPr="00D90DF7">
        <w:t xml:space="preserve"> (6), 1774</w:t>
      </w:r>
      <w:r w:rsidR="00F128B0" w:rsidRPr="00D90DF7">
        <w:t>–</w:t>
      </w:r>
      <w:r w:rsidRPr="00D90DF7">
        <w:t>1808 (2023).</w:t>
      </w:r>
    </w:p>
    <w:p w14:paraId="7E88EC6A" w14:textId="197D3497" w:rsidR="00167E17" w:rsidRPr="00D90DF7" w:rsidRDefault="00167E17" w:rsidP="00D90DF7">
      <w:pPr>
        <w:pStyle w:val="EndNoteBibliography"/>
      </w:pPr>
      <w:r w:rsidRPr="00D90DF7">
        <w:t>37</w:t>
      </w:r>
      <w:r w:rsidR="00D64EE5">
        <w:t>.</w:t>
      </w:r>
      <w:r w:rsidRPr="00D90DF7">
        <w:tab/>
        <w:t xml:space="preserve">Tan, Y. et al. Metabolic reprogramming from glycolysis to fatty acid uptake and beta-oxidation in platinum-resistant cancer cells. </w:t>
      </w:r>
      <w:r w:rsidRPr="00D90DF7">
        <w:rPr>
          <w:i/>
        </w:rPr>
        <w:t>Nat Commun.</w:t>
      </w:r>
      <w:r w:rsidRPr="00D90DF7">
        <w:t xml:space="preserve"> </w:t>
      </w:r>
      <w:r w:rsidRPr="00D90DF7">
        <w:rPr>
          <w:b/>
        </w:rPr>
        <w:t>13</w:t>
      </w:r>
      <w:r w:rsidRPr="00D90DF7">
        <w:t xml:space="preserve"> (1), 4554 (2022).</w:t>
      </w:r>
    </w:p>
    <w:p w14:paraId="4009B3CC" w14:textId="0FEE2C0C" w:rsidR="00167E17" w:rsidRPr="00D90DF7" w:rsidRDefault="00167E17" w:rsidP="00D90DF7">
      <w:pPr>
        <w:pStyle w:val="EndNoteBibliography"/>
      </w:pPr>
      <w:r w:rsidRPr="00D90DF7">
        <w:t>38</w:t>
      </w:r>
      <w:r w:rsidR="00D64EE5">
        <w:t>.</w:t>
      </w:r>
      <w:r w:rsidRPr="00D90DF7">
        <w:tab/>
        <w:t xml:space="preserve">Safi, R., Menendez, P., Pol, A. Lipid droplets provide metabolic flexibility for cancer progression. </w:t>
      </w:r>
      <w:r w:rsidRPr="00D90DF7">
        <w:rPr>
          <w:i/>
        </w:rPr>
        <w:t>FEBS Lett.</w:t>
      </w:r>
      <w:r w:rsidRPr="00D90DF7">
        <w:t xml:space="preserve"> </w:t>
      </w:r>
      <w:r w:rsidRPr="00D90DF7">
        <w:rPr>
          <w:b/>
        </w:rPr>
        <w:t>598</w:t>
      </w:r>
      <w:r w:rsidRPr="00D90DF7">
        <w:t xml:space="preserve"> (10), 1301</w:t>
      </w:r>
      <w:r w:rsidR="00F128B0" w:rsidRPr="00D90DF7">
        <w:t>–</w:t>
      </w:r>
      <w:r w:rsidRPr="00D90DF7">
        <w:t>1327 (2024).</w:t>
      </w:r>
    </w:p>
    <w:p w14:paraId="645D8E54" w14:textId="7842A704" w:rsidR="00167E17" w:rsidRPr="00D90DF7" w:rsidRDefault="00167E17" w:rsidP="00D90DF7">
      <w:pPr>
        <w:pStyle w:val="EndNoteBibliography"/>
      </w:pPr>
      <w:r w:rsidRPr="00D90DF7">
        <w:t>39</w:t>
      </w:r>
      <w:r w:rsidR="00D64EE5">
        <w:t>.</w:t>
      </w:r>
      <w:r w:rsidRPr="00D90DF7">
        <w:tab/>
        <w:t xml:space="preserve">Iwahashi, N. et al. Lipid droplet accumulation independently predicts poor clinical prognosis in high-grade serous ovarian carcinoma. </w:t>
      </w:r>
      <w:r w:rsidRPr="00D90DF7">
        <w:rPr>
          <w:i/>
        </w:rPr>
        <w:t>Cancers (Basel).</w:t>
      </w:r>
      <w:r w:rsidRPr="00D90DF7">
        <w:t xml:space="preserve"> </w:t>
      </w:r>
      <w:r w:rsidRPr="00D90DF7">
        <w:rPr>
          <w:b/>
        </w:rPr>
        <w:t>13</w:t>
      </w:r>
      <w:r w:rsidRPr="00D90DF7">
        <w:t xml:space="preserve"> (20), </w:t>
      </w:r>
      <w:r w:rsidR="00D01FD2" w:rsidRPr="00D90DF7">
        <w:t>5251</w:t>
      </w:r>
      <w:r w:rsidRPr="00D90DF7">
        <w:t xml:space="preserve"> (2021).</w:t>
      </w:r>
    </w:p>
    <w:p w14:paraId="0E51B4CB" w14:textId="12CC80D5" w:rsidR="00167E17" w:rsidRPr="00D90DF7" w:rsidRDefault="00167E17" w:rsidP="00D90DF7">
      <w:pPr>
        <w:pStyle w:val="EndNoteBibliography"/>
      </w:pPr>
      <w:r w:rsidRPr="00D90DF7">
        <w:t>40</w:t>
      </w:r>
      <w:r w:rsidR="00D64EE5">
        <w:t>.</w:t>
      </w:r>
      <w:r w:rsidRPr="00D90DF7">
        <w:tab/>
        <w:t xml:space="preserve">Luo, W. et al. Adding fuel to the fire: The lipid droplet and its associated proteins in cancer progression. </w:t>
      </w:r>
      <w:r w:rsidRPr="00D90DF7">
        <w:rPr>
          <w:i/>
        </w:rPr>
        <w:t>Int J Biol Sci.</w:t>
      </w:r>
      <w:r w:rsidRPr="00D90DF7">
        <w:t xml:space="preserve"> </w:t>
      </w:r>
      <w:r w:rsidRPr="00D90DF7">
        <w:rPr>
          <w:b/>
        </w:rPr>
        <w:t>18</w:t>
      </w:r>
      <w:r w:rsidRPr="00D90DF7">
        <w:t xml:space="preserve"> (16), 6020</w:t>
      </w:r>
      <w:r w:rsidR="00D01FD2" w:rsidRPr="00D90DF7">
        <w:t>–</w:t>
      </w:r>
      <w:r w:rsidRPr="00D90DF7">
        <w:t>6034 (2022).</w:t>
      </w:r>
    </w:p>
    <w:p w14:paraId="3D808693" w14:textId="4699E9CE" w:rsidR="00167E17" w:rsidRPr="00D90DF7" w:rsidRDefault="00167E17" w:rsidP="00D90DF7">
      <w:pPr>
        <w:pStyle w:val="EndNoteBibliography"/>
      </w:pPr>
      <w:r w:rsidRPr="00D90DF7">
        <w:t>41</w:t>
      </w:r>
      <w:r w:rsidR="00D64EE5">
        <w:t>.</w:t>
      </w:r>
      <w:r w:rsidRPr="00D90DF7">
        <w:tab/>
        <w:t xml:space="preserve">Ohsaki, Y., Shinohara, Y., Suzuki, M., Fujimoto, T. A pitfall in using bodipy dyes to label lipid droplets for fluorescence microscopy. </w:t>
      </w:r>
      <w:r w:rsidRPr="00D90DF7">
        <w:rPr>
          <w:i/>
        </w:rPr>
        <w:t>Histochem Cell Biol.</w:t>
      </w:r>
      <w:r w:rsidRPr="00D90DF7">
        <w:t xml:space="preserve"> </w:t>
      </w:r>
      <w:r w:rsidRPr="00D90DF7">
        <w:rPr>
          <w:b/>
        </w:rPr>
        <w:t>133</w:t>
      </w:r>
      <w:r w:rsidRPr="00D90DF7">
        <w:t xml:space="preserve"> (4), 477</w:t>
      </w:r>
      <w:r w:rsidR="00D01FD2" w:rsidRPr="00D90DF7">
        <w:t>–</w:t>
      </w:r>
      <w:r w:rsidRPr="00D90DF7">
        <w:t>480 (2010).</w:t>
      </w:r>
    </w:p>
    <w:p w14:paraId="1C0612A8" w14:textId="31AB6AFC" w:rsidR="00167E17" w:rsidRPr="00D90DF7" w:rsidRDefault="00167E17" w:rsidP="00D90DF7">
      <w:pPr>
        <w:pStyle w:val="EndNoteBibliography"/>
      </w:pPr>
      <w:r w:rsidRPr="00D90DF7">
        <w:t>42</w:t>
      </w:r>
      <w:r w:rsidR="00D64EE5">
        <w:t>.</w:t>
      </w:r>
      <w:r w:rsidRPr="00D90DF7">
        <w:tab/>
        <w:t xml:space="preserve">Rambold, A. S., Cohen, S., Lippincott-Schwartz, J. Fatty acid trafficking in starved cells: Regulation by lipid droplet lipolysis, autophagy, and mitochondrial fusion dynamics. </w:t>
      </w:r>
      <w:r w:rsidRPr="00D90DF7">
        <w:rPr>
          <w:i/>
        </w:rPr>
        <w:t>Dev Cell.</w:t>
      </w:r>
      <w:r w:rsidRPr="00D90DF7">
        <w:t xml:space="preserve"> </w:t>
      </w:r>
      <w:r w:rsidRPr="00D90DF7">
        <w:rPr>
          <w:b/>
        </w:rPr>
        <w:t>32</w:t>
      </w:r>
      <w:r w:rsidRPr="00D90DF7">
        <w:t xml:space="preserve"> (6), 678</w:t>
      </w:r>
      <w:r w:rsidR="00D01FD2" w:rsidRPr="00D90DF7">
        <w:t>–</w:t>
      </w:r>
      <w:r w:rsidRPr="00D90DF7">
        <w:t>692 (2015).</w:t>
      </w:r>
    </w:p>
    <w:p w14:paraId="7554AA5F" w14:textId="74A5A797" w:rsidR="00167E17" w:rsidRPr="00D90DF7" w:rsidRDefault="00167E17" w:rsidP="00D90DF7">
      <w:pPr>
        <w:pStyle w:val="EndNoteBibliography"/>
      </w:pPr>
      <w:r w:rsidRPr="00D90DF7">
        <w:t>43</w:t>
      </w:r>
      <w:r w:rsidR="00D64EE5">
        <w:t>.</w:t>
      </w:r>
      <w:r w:rsidRPr="00D90DF7">
        <w:tab/>
        <w:t xml:space="preserve">Nguyen, T. B. Olzmann, J. A. Lipid droplets and lipotoxicity during autophagy. </w:t>
      </w:r>
      <w:r w:rsidRPr="00D90DF7">
        <w:rPr>
          <w:i/>
        </w:rPr>
        <w:t>Autophagy.</w:t>
      </w:r>
      <w:r w:rsidRPr="00D90DF7">
        <w:t xml:space="preserve"> </w:t>
      </w:r>
      <w:r w:rsidRPr="00D90DF7">
        <w:rPr>
          <w:b/>
        </w:rPr>
        <w:t>13</w:t>
      </w:r>
      <w:r w:rsidRPr="00D90DF7">
        <w:t xml:space="preserve"> (11), 2002</w:t>
      </w:r>
      <w:r w:rsidR="00D01FD2" w:rsidRPr="00D90DF7">
        <w:t>–</w:t>
      </w:r>
      <w:r w:rsidRPr="00D90DF7">
        <w:t>2003 (2017).</w:t>
      </w:r>
    </w:p>
    <w:p w14:paraId="7657FF92" w14:textId="67DE37FC" w:rsidR="00167E17" w:rsidRPr="00D90DF7" w:rsidRDefault="00167E17" w:rsidP="00D90DF7">
      <w:pPr>
        <w:pStyle w:val="EndNoteBibliography"/>
      </w:pPr>
      <w:r w:rsidRPr="00D90DF7">
        <w:t>44</w:t>
      </w:r>
      <w:r w:rsidR="00D64EE5">
        <w:t>.</w:t>
      </w:r>
      <w:r w:rsidRPr="00D90DF7">
        <w:tab/>
        <w:t xml:space="preserve">Giamogante, F. et al. A </w:t>
      </w:r>
      <w:r w:rsidR="004A1305" w:rsidRPr="00D90DF7">
        <w:t>SPLICS</w:t>
      </w:r>
      <w:r w:rsidRPr="00D90DF7">
        <w:t xml:space="preserve"> reporter reveals-synuclein regulation of lysosome-mitochondria contacts which affects </w:t>
      </w:r>
      <w:r w:rsidR="004A1305" w:rsidRPr="00D90DF7">
        <w:t>TFEB</w:t>
      </w:r>
      <w:r w:rsidRPr="00D90DF7">
        <w:t xml:space="preserve"> nuclear translocation. </w:t>
      </w:r>
      <w:r w:rsidRPr="00D90DF7">
        <w:rPr>
          <w:i/>
        </w:rPr>
        <w:t>Nat Commun.</w:t>
      </w:r>
      <w:r w:rsidRPr="00D90DF7">
        <w:t xml:space="preserve"> </w:t>
      </w:r>
      <w:r w:rsidRPr="00D90DF7">
        <w:rPr>
          <w:b/>
        </w:rPr>
        <w:t>15</w:t>
      </w:r>
      <w:r w:rsidRPr="00D90DF7">
        <w:t xml:space="preserve"> (1), 1516 (2024).</w:t>
      </w:r>
    </w:p>
    <w:p w14:paraId="1B883C55" w14:textId="450F03D7" w:rsidR="00167E17" w:rsidRPr="00D90DF7" w:rsidRDefault="00167E17" w:rsidP="00D90DF7">
      <w:pPr>
        <w:pStyle w:val="EndNoteBibliography"/>
      </w:pPr>
      <w:r w:rsidRPr="00D90DF7">
        <w:t>45</w:t>
      </w:r>
      <w:r w:rsidR="00D64EE5">
        <w:t>.</w:t>
      </w:r>
      <w:r w:rsidRPr="00D90DF7">
        <w:tab/>
        <w:t xml:space="preserve">Greenspan, P., Mayer, E. P., Fowler, S. D. Nile red: A selective fluorescent stain for intracellular lipid droplets. </w:t>
      </w:r>
      <w:r w:rsidRPr="00D90DF7">
        <w:rPr>
          <w:i/>
        </w:rPr>
        <w:t>J Cell Biol.</w:t>
      </w:r>
      <w:r w:rsidRPr="00D90DF7">
        <w:t xml:space="preserve"> </w:t>
      </w:r>
      <w:r w:rsidRPr="00D90DF7">
        <w:rPr>
          <w:b/>
        </w:rPr>
        <w:t>100</w:t>
      </w:r>
      <w:r w:rsidRPr="00D90DF7">
        <w:t xml:space="preserve"> (3), 965</w:t>
      </w:r>
      <w:r w:rsidR="00B379D2" w:rsidRPr="00D90DF7">
        <w:t>–</w:t>
      </w:r>
      <w:r w:rsidRPr="00D90DF7">
        <w:t>973 (1985).</w:t>
      </w:r>
    </w:p>
    <w:p w14:paraId="0FA24B8C" w14:textId="710D8811" w:rsidR="00167E17" w:rsidRPr="00D90DF7" w:rsidRDefault="00167E17" w:rsidP="00D90DF7">
      <w:pPr>
        <w:pStyle w:val="EndNoteBibliography"/>
      </w:pPr>
      <w:r w:rsidRPr="00D90DF7">
        <w:t>46</w:t>
      </w:r>
      <w:r w:rsidR="00D64EE5">
        <w:t>.</w:t>
      </w:r>
      <w:r w:rsidRPr="00D90DF7">
        <w:tab/>
        <w:t xml:space="preserve">Nguyen, T. B. et al. </w:t>
      </w:r>
      <w:r w:rsidR="00B379D2" w:rsidRPr="00D90DF7">
        <w:t>DGAT</w:t>
      </w:r>
      <w:r w:rsidRPr="00D90DF7">
        <w:t xml:space="preserve">1-dependent lipid droplet biogenesis protects mitochondrial function during starvation-induced autophagy. </w:t>
      </w:r>
      <w:r w:rsidRPr="00D90DF7">
        <w:rPr>
          <w:i/>
        </w:rPr>
        <w:t>Dev Cell.</w:t>
      </w:r>
      <w:r w:rsidRPr="00D90DF7">
        <w:t xml:space="preserve"> </w:t>
      </w:r>
      <w:r w:rsidRPr="00D90DF7">
        <w:rPr>
          <w:b/>
        </w:rPr>
        <w:t>42</w:t>
      </w:r>
      <w:r w:rsidRPr="00D90DF7">
        <w:t xml:space="preserve"> (1), 9</w:t>
      </w:r>
      <w:r w:rsidR="00B379D2" w:rsidRPr="00D90DF7">
        <w:t>–</w:t>
      </w:r>
      <w:r w:rsidRPr="00D90DF7">
        <w:t>21 e25 (2017).</w:t>
      </w:r>
    </w:p>
    <w:p w14:paraId="011B8342" w14:textId="01D8DD74" w:rsidR="00167E17" w:rsidRPr="00D90DF7" w:rsidRDefault="00167E17" w:rsidP="00D90DF7">
      <w:pPr>
        <w:pStyle w:val="EndNoteBibliography"/>
      </w:pPr>
      <w:r w:rsidRPr="00D90DF7">
        <w:t>47</w:t>
      </w:r>
      <w:r w:rsidR="00D64EE5">
        <w:t>.</w:t>
      </w:r>
      <w:r w:rsidRPr="00D90DF7">
        <w:tab/>
        <w:t xml:space="preserve">Murugan, S. Amaravadi, R. K. Methods for studying autophagy within the tumor microenvironment. </w:t>
      </w:r>
      <w:r w:rsidRPr="00D90DF7">
        <w:rPr>
          <w:i/>
        </w:rPr>
        <w:t>Adv Exp Med Biol.</w:t>
      </w:r>
      <w:r w:rsidRPr="00D90DF7">
        <w:t xml:space="preserve"> </w:t>
      </w:r>
      <w:r w:rsidRPr="00D90DF7">
        <w:rPr>
          <w:b/>
        </w:rPr>
        <w:t>899</w:t>
      </w:r>
      <w:r w:rsidR="00B379D2" w:rsidRPr="00D90DF7">
        <w:t xml:space="preserve">, </w:t>
      </w:r>
      <w:r w:rsidRPr="00D90DF7">
        <w:t>145</w:t>
      </w:r>
      <w:r w:rsidR="00B379D2" w:rsidRPr="00D90DF7">
        <w:t>–</w:t>
      </w:r>
      <w:r w:rsidRPr="00D90DF7">
        <w:t>166 (2016).</w:t>
      </w:r>
    </w:p>
    <w:p w14:paraId="6B2B1AA9" w14:textId="67D7E357" w:rsidR="006E4797" w:rsidRPr="00D90DF7" w:rsidRDefault="00167E17" w:rsidP="00D90DF7">
      <w:pPr>
        <w:pStyle w:val="EndNoteBibliography"/>
        <w:rPr>
          <w:noProof w:val="0"/>
          <w:color w:val="7F7F7F" w:themeColor="text1" w:themeTint="80"/>
        </w:rPr>
      </w:pPr>
      <w:r w:rsidRPr="00D90DF7">
        <w:t>48</w:t>
      </w:r>
      <w:r w:rsidR="00D64EE5">
        <w:t>.</w:t>
      </w:r>
      <w:r w:rsidRPr="00D90DF7">
        <w:tab/>
        <w:t xml:space="preserve">Mallela, S. K. et al. Detection and quantification of lipid droplets in differentiated human podocytes. </w:t>
      </w:r>
      <w:r w:rsidRPr="00D90DF7">
        <w:rPr>
          <w:i/>
        </w:rPr>
        <w:t>Methods Mol Biol.</w:t>
      </w:r>
      <w:r w:rsidRPr="00D90DF7">
        <w:t xml:space="preserve"> </w:t>
      </w:r>
      <w:r w:rsidRPr="00D90DF7">
        <w:rPr>
          <w:b/>
        </w:rPr>
        <w:t>1996</w:t>
      </w:r>
      <w:r w:rsidR="00B379D2" w:rsidRPr="00D90DF7">
        <w:t xml:space="preserve">, </w:t>
      </w:r>
      <w:r w:rsidRPr="00D90DF7">
        <w:t>199</w:t>
      </w:r>
      <w:r w:rsidR="00B379D2" w:rsidRPr="00D90DF7">
        <w:t>–</w:t>
      </w:r>
      <w:r w:rsidRPr="00D90DF7">
        <w:t>206 (2019).</w:t>
      </w:r>
      <w:r w:rsidR="00B379D2" w:rsidRPr="00D90DF7">
        <w:t xml:space="preserve"> </w:t>
      </w:r>
      <w:r w:rsidR="00E06B2B" w:rsidRPr="00D90DF7">
        <w:rPr>
          <w:noProof w:val="0"/>
          <w:color w:val="7F7F7F" w:themeColor="text1" w:themeTint="80"/>
        </w:rPr>
        <w:fldChar w:fldCharType="end"/>
      </w:r>
    </w:p>
    <w:sectPr w:rsidR="006E4797" w:rsidRPr="00D90DF7" w:rsidSect="00D90DF7">
      <w:headerReference w:type="even" r:id="rId15"/>
      <w:headerReference w:type="default" r:id="rId16"/>
      <w:footerReference w:type="even" r:id="rId17"/>
      <w:headerReference w:type="first" r:id="rId18"/>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46B3CB" w14:textId="77777777" w:rsidR="00B16AE2" w:rsidRPr="005B3297" w:rsidRDefault="00B16AE2">
      <w:r w:rsidRPr="005B3297">
        <w:separator/>
      </w:r>
    </w:p>
  </w:endnote>
  <w:endnote w:type="continuationSeparator" w:id="0">
    <w:p w14:paraId="0CE286BF" w14:textId="77777777" w:rsidR="00B16AE2" w:rsidRPr="005B3297" w:rsidRDefault="00B16AE2">
      <w:r w:rsidRPr="005B3297">
        <w:continuationSeparator/>
      </w:r>
    </w:p>
  </w:endnote>
  <w:endnote w:type="continuationNotice" w:id="1">
    <w:p w14:paraId="6F095CC2" w14:textId="77777777" w:rsidR="00B16AE2" w:rsidRPr="005B3297" w:rsidRDefault="00B16A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5172E" w14:textId="77777777" w:rsidR="006E4797" w:rsidRPr="005B32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E002FC" w14:textId="77777777" w:rsidR="00B16AE2" w:rsidRPr="005B3297" w:rsidRDefault="00B16AE2">
      <w:r w:rsidRPr="005B3297">
        <w:separator/>
      </w:r>
    </w:p>
  </w:footnote>
  <w:footnote w:type="continuationSeparator" w:id="0">
    <w:p w14:paraId="75E345BD" w14:textId="77777777" w:rsidR="00B16AE2" w:rsidRPr="005B3297" w:rsidRDefault="00B16AE2">
      <w:r w:rsidRPr="005B3297">
        <w:continuationSeparator/>
      </w:r>
    </w:p>
  </w:footnote>
  <w:footnote w:type="continuationNotice" w:id="1">
    <w:p w14:paraId="6D40C3BD" w14:textId="77777777" w:rsidR="00B16AE2" w:rsidRPr="005B3297" w:rsidRDefault="00B16A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547F0" w14:textId="77777777" w:rsidR="006E4797" w:rsidRPr="005B32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10A415" w14:textId="77777777" w:rsidR="006E4797" w:rsidRPr="005B3297" w:rsidRDefault="00551D82">
    <w:pPr>
      <w:pBdr>
        <w:top w:val="nil"/>
        <w:left w:val="nil"/>
        <w:bottom w:val="nil"/>
        <w:right w:val="nil"/>
        <w:between w:val="nil"/>
      </w:pBdr>
      <w:tabs>
        <w:tab w:val="center" w:pos="4680"/>
        <w:tab w:val="right" w:pos="9360"/>
        <w:tab w:val="left" w:pos="5724"/>
      </w:tabs>
      <w:rPr>
        <w:b/>
        <w:color w:val="1F497D"/>
        <w:sz w:val="28"/>
        <w:szCs w:val="28"/>
      </w:rPr>
    </w:pPr>
    <w:r w:rsidRPr="005B3297">
      <w:rPr>
        <w:color w:val="000000"/>
        <w:sz w:val="22"/>
        <w:szCs w:val="22"/>
      </w:rPr>
      <w:tab/>
    </w:r>
    <w:r w:rsidRPr="005B3297">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04647" w14:textId="0F93440A" w:rsidR="006E4797" w:rsidRPr="005B3297" w:rsidRDefault="00551D82">
    <w:pPr>
      <w:pBdr>
        <w:top w:val="nil"/>
        <w:left w:val="nil"/>
        <w:bottom w:val="nil"/>
        <w:right w:val="nil"/>
        <w:between w:val="nil"/>
      </w:pBdr>
      <w:tabs>
        <w:tab w:val="center" w:pos="4680"/>
        <w:tab w:val="right" w:pos="9360"/>
      </w:tabs>
      <w:jc w:val="right"/>
      <w:rPr>
        <w:b/>
        <w:color w:val="1F497D"/>
        <w:sz w:val="32"/>
        <w:szCs w:val="32"/>
      </w:rPr>
    </w:pPr>
    <w:r w:rsidRPr="005B3297">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C9136"/>
    <w:multiLevelType w:val="hybridMultilevel"/>
    <w:tmpl w:val="9BF0B558"/>
    <w:lvl w:ilvl="0" w:tplc="9ED4DBDA">
      <w:start w:val="1"/>
      <w:numFmt w:val="decimal"/>
      <w:lvlText w:val="%1."/>
      <w:lvlJc w:val="left"/>
      <w:pPr>
        <w:ind w:left="720" w:hanging="360"/>
      </w:pPr>
    </w:lvl>
    <w:lvl w:ilvl="1" w:tplc="FBE2B34E">
      <w:start w:val="1"/>
      <w:numFmt w:val="lowerLetter"/>
      <w:lvlText w:val="%2."/>
      <w:lvlJc w:val="left"/>
      <w:pPr>
        <w:ind w:left="1440" w:hanging="360"/>
      </w:pPr>
    </w:lvl>
    <w:lvl w:ilvl="2" w:tplc="4C0612B2">
      <w:start w:val="1"/>
      <w:numFmt w:val="lowerRoman"/>
      <w:lvlText w:val="%3."/>
      <w:lvlJc w:val="right"/>
      <w:pPr>
        <w:ind w:left="2160" w:hanging="180"/>
      </w:pPr>
    </w:lvl>
    <w:lvl w:ilvl="3" w:tplc="8F900AFE">
      <w:start w:val="1"/>
      <w:numFmt w:val="decimal"/>
      <w:lvlText w:val="%4."/>
      <w:lvlJc w:val="left"/>
      <w:pPr>
        <w:ind w:left="2880" w:hanging="360"/>
      </w:pPr>
    </w:lvl>
    <w:lvl w:ilvl="4" w:tplc="116233D4">
      <w:start w:val="1"/>
      <w:numFmt w:val="lowerLetter"/>
      <w:lvlText w:val="%5."/>
      <w:lvlJc w:val="left"/>
      <w:pPr>
        <w:ind w:left="3600" w:hanging="360"/>
      </w:pPr>
    </w:lvl>
    <w:lvl w:ilvl="5" w:tplc="D7E61C1E">
      <w:start w:val="1"/>
      <w:numFmt w:val="lowerRoman"/>
      <w:lvlText w:val="%6."/>
      <w:lvlJc w:val="right"/>
      <w:pPr>
        <w:ind w:left="4320" w:hanging="180"/>
      </w:pPr>
    </w:lvl>
    <w:lvl w:ilvl="6" w:tplc="32122DF6">
      <w:start w:val="1"/>
      <w:numFmt w:val="decimal"/>
      <w:lvlText w:val="%7."/>
      <w:lvlJc w:val="left"/>
      <w:pPr>
        <w:ind w:left="5040" w:hanging="360"/>
      </w:pPr>
    </w:lvl>
    <w:lvl w:ilvl="7" w:tplc="AD46FDA2">
      <w:start w:val="1"/>
      <w:numFmt w:val="lowerLetter"/>
      <w:lvlText w:val="%8."/>
      <w:lvlJc w:val="left"/>
      <w:pPr>
        <w:ind w:left="5760" w:hanging="360"/>
      </w:pPr>
    </w:lvl>
    <w:lvl w:ilvl="8" w:tplc="C10A2F24">
      <w:start w:val="1"/>
      <w:numFmt w:val="lowerRoman"/>
      <w:lvlText w:val="%9."/>
      <w:lvlJc w:val="right"/>
      <w:pPr>
        <w:ind w:left="6480" w:hanging="180"/>
      </w:pPr>
    </w:lvl>
  </w:abstractNum>
  <w:abstractNum w:abstractNumId="1" w15:restartNumberingAfterBreak="0">
    <w:nsid w:val="0EA3229D"/>
    <w:multiLevelType w:val="multilevel"/>
    <w:tmpl w:val="F6E4213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216C743B"/>
    <w:multiLevelType w:val="multilevel"/>
    <w:tmpl w:val="080A001F"/>
    <w:styleLink w:val="Listaactual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B265D9"/>
    <w:multiLevelType w:val="multilevel"/>
    <w:tmpl w:val="080A001F"/>
    <w:numStyleLink w:val="Listaactual1"/>
  </w:abstractNum>
  <w:abstractNum w:abstractNumId="4" w15:restartNumberingAfterBreak="0">
    <w:nsid w:val="26B52BD6"/>
    <w:multiLevelType w:val="multilevel"/>
    <w:tmpl w:val="080A001F"/>
    <w:styleLink w:val="Listaactual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DA67561"/>
    <w:multiLevelType w:val="multilevel"/>
    <w:tmpl w:val="48F421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0D10812"/>
    <w:multiLevelType w:val="multilevel"/>
    <w:tmpl w:val="0A3C0B80"/>
    <w:styleLink w:val="Listaactual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128DFBB"/>
    <w:multiLevelType w:val="multilevel"/>
    <w:tmpl w:val="AAF4E8D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8" w15:restartNumberingAfterBreak="0">
    <w:nsid w:val="3241318E"/>
    <w:multiLevelType w:val="multilevel"/>
    <w:tmpl w:val="5EA4550E"/>
    <w:styleLink w:val="Listaactual5"/>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2062A2"/>
    <w:multiLevelType w:val="multilevel"/>
    <w:tmpl w:val="66D2F2F2"/>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4BA055A"/>
    <w:multiLevelType w:val="multilevel"/>
    <w:tmpl w:val="7CB25258"/>
    <w:styleLink w:val="Listaactual6"/>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E3EED20"/>
    <w:multiLevelType w:val="multilevel"/>
    <w:tmpl w:val="A97C77E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2" w15:restartNumberingAfterBreak="0">
    <w:nsid w:val="421B209E"/>
    <w:multiLevelType w:val="hybridMultilevel"/>
    <w:tmpl w:val="7B2606C0"/>
    <w:lvl w:ilvl="0" w:tplc="3A320B04">
      <w:start w:val="1"/>
      <w:numFmt w:val="decimal"/>
      <w:lvlText w:val="%1."/>
      <w:lvlJc w:val="left"/>
      <w:pPr>
        <w:ind w:left="720" w:hanging="360"/>
      </w:pPr>
    </w:lvl>
    <w:lvl w:ilvl="1" w:tplc="144AE068">
      <w:start w:val="1"/>
      <w:numFmt w:val="lowerLetter"/>
      <w:lvlText w:val="%2."/>
      <w:lvlJc w:val="left"/>
      <w:pPr>
        <w:ind w:left="1440" w:hanging="360"/>
      </w:pPr>
    </w:lvl>
    <w:lvl w:ilvl="2" w:tplc="7610C4C2">
      <w:start w:val="1"/>
      <w:numFmt w:val="lowerRoman"/>
      <w:lvlText w:val="%3."/>
      <w:lvlJc w:val="right"/>
      <w:pPr>
        <w:ind w:left="2160" w:hanging="180"/>
      </w:pPr>
    </w:lvl>
    <w:lvl w:ilvl="3" w:tplc="013CBE6E">
      <w:start w:val="1"/>
      <w:numFmt w:val="decimal"/>
      <w:lvlText w:val="%4."/>
      <w:lvlJc w:val="left"/>
      <w:pPr>
        <w:ind w:left="2880" w:hanging="360"/>
      </w:pPr>
    </w:lvl>
    <w:lvl w:ilvl="4" w:tplc="F66E9EAE">
      <w:start w:val="1"/>
      <w:numFmt w:val="lowerLetter"/>
      <w:lvlText w:val="%5."/>
      <w:lvlJc w:val="left"/>
      <w:pPr>
        <w:ind w:left="3600" w:hanging="360"/>
      </w:pPr>
    </w:lvl>
    <w:lvl w:ilvl="5" w:tplc="0BA8A490">
      <w:start w:val="1"/>
      <w:numFmt w:val="lowerRoman"/>
      <w:lvlText w:val="%6."/>
      <w:lvlJc w:val="right"/>
      <w:pPr>
        <w:ind w:left="4320" w:hanging="180"/>
      </w:pPr>
    </w:lvl>
    <w:lvl w:ilvl="6" w:tplc="C644B5BA">
      <w:start w:val="1"/>
      <w:numFmt w:val="decimal"/>
      <w:lvlText w:val="%7."/>
      <w:lvlJc w:val="left"/>
      <w:pPr>
        <w:ind w:left="5040" w:hanging="360"/>
      </w:pPr>
    </w:lvl>
    <w:lvl w:ilvl="7" w:tplc="2570BDE2">
      <w:start w:val="1"/>
      <w:numFmt w:val="lowerLetter"/>
      <w:lvlText w:val="%8."/>
      <w:lvlJc w:val="left"/>
      <w:pPr>
        <w:ind w:left="5760" w:hanging="360"/>
      </w:pPr>
    </w:lvl>
    <w:lvl w:ilvl="8" w:tplc="26668C3A">
      <w:start w:val="1"/>
      <w:numFmt w:val="lowerRoman"/>
      <w:lvlText w:val="%9."/>
      <w:lvlJc w:val="right"/>
      <w:pPr>
        <w:ind w:left="6480" w:hanging="180"/>
      </w:pPr>
    </w:lvl>
  </w:abstractNum>
  <w:abstractNum w:abstractNumId="13" w15:restartNumberingAfterBreak="0">
    <w:nsid w:val="4B246C7F"/>
    <w:multiLevelType w:val="multilevel"/>
    <w:tmpl w:val="080A001F"/>
    <w:styleLink w:val="Listaactual3"/>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03146C3"/>
    <w:multiLevelType w:val="multilevel"/>
    <w:tmpl w:val="E548B3D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5" w15:restartNumberingAfterBreak="0">
    <w:nsid w:val="55491C1E"/>
    <w:multiLevelType w:val="multilevel"/>
    <w:tmpl w:val="B4EC615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05A1501"/>
    <w:multiLevelType w:val="hybridMultilevel"/>
    <w:tmpl w:val="1C16FFE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620B0614"/>
    <w:multiLevelType w:val="hybridMultilevel"/>
    <w:tmpl w:val="9C82C3B4"/>
    <w:lvl w:ilvl="0" w:tplc="1D663C5E">
      <w:start w:val="1"/>
      <w:numFmt w:val="decimal"/>
      <w:lvlText w:val="%1.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F78F25B"/>
    <w:multiLevelType w:val="multilevel"/>
    <w:tmpl w:val="B9D48E9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9" w15:restartNumberingAfterBreak="0">
    <w:nsid w:val="752D0660"/>
    <w:multiLevelType w:val="multilevel"/>
    <w:tmpl w:val="080A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84473841">
    <w:abstractNumId w:val="0"/>
  </w:num>
  <w:num w:numId="2" w16cid:durableId="936057281">
    <w:abstractNumId w:val="12"/>
  </w:num>
  <w:num w:numId="3" w16cid:durableId="542136019">
    <w:abstractNumId w:val="16"/>
  </w:num>
  <w:num w:numId="4" w16cid:durableId="901477283">
    <w:abstractNumId w:val="3"/>
  </w:num>
  <w:num w:numId="5" w16cid:durableId="2128117699">
    <w:abstractNumId w:val="2"/>
  </w:num>
  <w:num w:numId="6" w16cid:durableId="1420176578">
    <w:abstractNumId w:val="19"/>
  </w:num>
  <w:num w:numId="7" w16cid:durableId="106197192">
    <w:abstractNumId w:val="8"/>
  </w:num>
  <w:num w:numId="8" w16cid:durableId="909970076">
    <w:abstractNumId w:val="6"/>
  </w:num>
  <w:num w:numId="9" w16cid:durableId="1491360186">
    <w:abstractNumId w:val="13"/>
  </w:num>
  <w:num w:numId="10" w16cid:durableId="1882008543">
    <w:abstractNumId w:val="4"/>
  </w:num>
  <w:num w:numId="11" w16cid:durableId="963196904">
    <w:abstractNumId w:val="10"/>
  </w:num>
  <w:num w:numId="12" w16cid:durableId="1525052761">
    <w:abstractNumId w:val="15"/>
  </w:num>
  <w:num w:numId="13" w16cid:durableId="1664701647">
    <w:abstractNumId w:val="5"/>
  </w:num>
  <w:num w:numId="14" w16cid:durableId="965965463">
    <w:abstractNumId w:val="9"/>
  </w:num>
  <w:num w:numId="15" w16cid:durableId="107899833">
    <w:abstractNumId w:val="18"/>
  </w:num>
  <w:num w:numId="16" w16cid:durableId="712116064">
    <w:abstractNumId w:val="11"/>
  </w:num>
  <w:num w:numId="17" w16cid:durableId="1394541247">
    <w:abstractNumId w:val="14"/>
  </w:num>
  <w:num w:numId="18" w16cid:durableId="1475489124">
    <w:abstractNumId w:val="7"/>
  </w:num>
  <w:num w:numId="19" w16cid:durableId="237986455">
    <w:abstractNumId w:val="1"/>
  </w:num>
  <w:num w:numId="20" w16cid:durableId="947585039">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oFAMBx+q8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5ver9xmzp2tne5stuxf020ptrfdvtz0sfr&quot;&gt;JOVE-202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6E4797"/>
    <w:rsid w:val="00000388"/>
    <w:rsid w:val="00001492"/>
    <w:rsid w:val="00001634"/>
    <w:rsid w:val="00001761"/>
    <w:rsid w:val="00001AA8"/>
    <w:rsid w:val="00001FFF"/>
    <w:rsid w:val="00002293"/>
    <w:rsid w:val="00002657"/>
    <w:rsid w:val="00002E5D"/>
    <w:rsid w:val="00003439"/>
    <w:rsid w:val="00003571"/>
    <w:rsid w:val="00003E93"/>
    <w:rsid w:val="000046C8"/>
    <w:rsid w:val="00004869"/>
    <w:rsid w:val="00005BA6"/>
    <w:rsid w:val="000062B6"/>
    <w:rsid w:val="00006407"/>
    <w:rsid w:val="00006589"/>
    <w:rsid w:val="00006738"/>
    <w:rsid w:val="00006A73"/>
    <w:rsid w:val="00006C14"/>
    <w:rsid w:val="00007C8C"/>
    <w:rsid w:val="00007D8B"/>
    <w:rsid w:val="000103CC"/>
    <w:rsid w:val="00011A63"/>
    <w:rsid w:val="00011B8A"/>
    <w:rsid w:val="00011C4B"/>
    <w:rsid w:val="00011FA2"/>
    <w:rsid w:val="00012202"/>
    <w:rsid w:val="000124C6"/>
    <w:rsid w:val="000125A1"/>
    <w:rsid w:val="000126B6"/>
    <w:rsid w:val="00012980"/>
    <w:rsid w:val="00012CFF"/>
    <w:rsid w:val="00013D55"/>
    <w:rsid w:val="000141F8"/>
    <w:rsid w:val="0001447E"/>
    <w:rsid w:val="000145CA"/>
    <w:rsid w:val="00014703"/>
    <w:rsid w:val="00015571"/>
    <w:rsid w:val="000158B7"/>
    <w:rsid w:val="00015C3A"/>
    <w:rsid w:val="00015F62"/>
    <w:rsid w:val="000167CA"/>
    <w:rsid w:val="00016BC6"/>
    <w:rsid w:val="00017417"/>
    <w:rsid w:val="000174DC"/>
    <w:rsid w:val="00017AE4"/>
    <w:rsid w:val="00017DF8"/>
    <w:rsid w:val="000206D6"/>
    <w:rsid w:val="000209C5"/>
    <w:rsid w:val="00020F6A"/>
    <w:rsid w:val="000210A8"/>
    <w:rsid w:val="00021603"/>
    <w:rsid w:val="00022090"/>
    <w:rsid w:val="0002258D"/>
    <w:rsid w:val="00025762"/>
    <w:rsid w:val="00025AA0"/>
    <w:rsid w:val="00026318"/>
    <w:rsid w:val="0002676D"/>
    <w:rsid w:val="00027341"/>
    <w:rsid w:val="00027402"/>
    <w:rsid w:val="000278A4"/>
    <w:rsid w:val="0003004E"/>
    <w:rsid w:val="00030CB3"/>
    <w:rsid w:val="00031137"/>
    <w:rsid w:val="00031339"/>
    <w:rsid w:val="000317A0"/>
    <w:rsid w:val="000317D9"/>
    <w:rsid w:val="00031C95"/>
    <w:rsid w:val="000330C6"/>
    <w:rsid w:val="000330FF"/>
    <w:rsid w:val="00035A5D"/>
    <w:rsid w:val="00035B92"/>
    <w:rsid w:val="00036042"/>
    <w:rsid w:val="00036A52"/>
    <w:rsid w:val="00036CCF"/>
    <w:rsid w:val="000372A4"/>
    <w:rsid w:val="00037659"/>
    <w:rsid w:val="00041945"/>
    <w:rsid w:val="000420A8"/>
    <w:rsid w:val="0004237D"/>
    <w:rsid w:val="00042E4F"/>
    <w:rsid w:val="0004355D"/>
    <w:rsid w:val="00043CAB"/>
    <w:rsid w:val="0004438C"/>
    <w:rsid w:val="00044657"/>
    <w:rsid w:val="00044B6A"/>
    <w:rsid w:val="00045917"/>
    <w:rsid w:val="00045FBA"/>
    <w:rsid w:val="00046B6B"/>
    <w:rsid w:val="00047337"/>
    <w:rsid w:val="00047409"/>
    <w:rsid w:val="00050865"/>
    <w:rsid w:val="00050AFA"/>
    <w:rsid w:val="00050CED"/>
    <w:rsid w:val="00050EB6"/>
    <w:rsid w:val="00052133"/>
    <w:rsid w:val="00052398"/>
    <w:rsid w:val="000528DB"/>
    <w:rsid w:val="00054624"/>
    <w:rsid w:val="0005486F"/>
    <w:rsid w:val="00055F23"/>
    <w:rsid w:val="00056FCE"/>
    <w:rsid w:val="00057D64"/>
    <w:rsid w:val="00061E0E"/>
    <w:rsid w:val="00061EF7"/>
    <w:rsid w:val="000626ED"/>
    <w:rsid w:val="00062958"/>
    <w:rsid w:val="00062ACD"/>
    <w:rsid w:val="000638B4"/>
    <w:rsid w:val="000639A9"/>
    <w:rsid w:val="00063BC1"/>
    <w:rsid w:val="00063F6C"/>
    <w:rsid w:val="000655F4"/>
    <w:rsid w:val="00065C6E"/>
    <w:rsid w:val="00066F50"/>
    <w:rsid w:val="00067E2E"/>
    <w:rsid w:val="0007021B"/>
    <w:rsid w:val="000710FA"/>
    <w:rsid w:val="00071239"/>
    <w:rsid w:val="0007222D"/>
    <w:rsid w:val="000724AA"/>
    <w:rsid w:val="0007293F"/>
    <w:rsid w:val="000732EE"/>
    <w:rsid w:val="00073583"/>
    <w:rsid w:val="00073590"/>
    <w:rsid w:val="00074007"/>
    <w:rsid w:val="000741CB"/>
    <w:rsid w:val="0007432F"/>
    <w:rsid w:val="0007506F"/>
    <w:rsid w:val="0007509D"/>
    <w:rsid w:val="000750C8"/>
    <w:rsid w:val="00075C06"/>
    <w:rsid w:val="000763B4"/>
    <w:rsid w:val="00076667"/>
    <w:rsid w:val="00076713"/>
    <w:rsid w:val="000767A8"/>
    <w:rsid w:val="00076815"/>
    <w:rsid w:val="00076BF9"/>
    <w:rsid w:val="00077EF9"/>
    <w:rsid w:val="00080164"/>
    <w:rsid w:val="000802D7"/>
    <w:rsid w:val="00080A91"/>
    <w:rsid w:val="00082421"/>
    <w:rsid w:val="000824C5"/>
    <w:rsid w:val="00082A5F"/>
    <w:rsid w:val="00083056"/>
    <w:rsid w:val="000842B6"/>
    <w:rsid w:val="00084A5C"/>
    <w:rsid w:val="00085411"/>
    <w:rsid w:val="000854CB"/>
    <w:rsid w:val="00085B9A"/>
    <w:rsid w:val="00085CAA"/>
    <w:rsid w:val="0008638F"/>
    <w:rsid w:val="00086E87"/>
    <w:rsid w:val="000902AF"/>
    <w:rsid w:val="000912A4"/>
    <w:rsid w:val="00091634"/>
    <w:rsid w:val="0009194C"/>
    <w:rsid w:val="00091AFC"/>
    <w:rsid w:val="00091D31"/>
    <w:rsid w:val="00091FD4"/>
    <w:rsid w:val="0009289D"/>
    <w:rsid w:val="00092955"/>
    <w:rsid w:val="00092CCC"/>
    <w:rsid w:val="00092CDB"/>
    <w:rsid w:val="0009367A"/>
    <w:rsid w:val="00093C8A"/>
    <w:rsid w:val="00093F76"/>
    <w:rsid w:val="00094206"/>
    <w:rsid w:val="000946E9"/>
    <w:rsid w:val="00094ABA"/>
    <w:rsid w:val="00094B04"/>
    <w:rsid w:val="00094BB9"/>
    <w:rsid w:val="00095222"/>
    <w:rsid w:val="000969E4"/>
    <w:rsid w:val="00097144"/>
    <w:rsid w:val="000976DB"/>
    <w:rsid w:val="000A03EB"/>
    <w:rsid w:val="000A0A71"/>
    <w:rsid w:val="000A1440"/>
    <w:rsid w:val="000A180B"/>
    <w:rsid w:val="000A184A"/>
    <w:rsid w:val="000A2864"/>
    <w:rsid w:val="000A2D12"/>
    <w:rsid w:val="000A3312"/>
    <w:rsid w:val="000A3652"/>
    <w:rsid w:val="000A38D5"/>
    <w:rsid w:val="000A3CD1"/>
    <w:rsid w:val="000A3DDB"/>
    <w:rsid w:val="000A5EC0"/>
    <w:rsid w:val="000A6069"/>
    <w:rsid w:val="000A6303"/>
    <w:rsid w:val="000A6574"/>
    <w:rsid w:val="000A70AB"/>
    <w:rsid w:val="000A78D4"/>
    <w:rsid w:val="000B0608"/>
    <w:rsid w:val="000B0A4E"/>
    <w:rsid w:val="000B1509"/>
    <w:rsid w:val="000B16FE"/>
    <w:rsid w:val="000B1C89"/>
    <w:rsid w:val="000B3B42"/>
    <w:rsid w:val="000B3B47"/>
    <w:rsid w:val="000B3B4C"/>
    <w:rsid w:val="000B3FD7"/>
    <w:rsid w:val="000B41B6"/>
    <w:rsid w:val="000B49A5"/>
    <w:rsid w:val="000B54C9"/>
    <w:rsid w:val="000B5BB8"/>
    <w:rsid w:val="000B5F2B"/>
    <w:rsid w:val="000B5FE5"/>
    <w:rsid w:val="000B60B3"/>
    <w:rsid w:val="000B722B"/>
    <w:rsid w:val="000B7B59"/>
    <w:rsid w:val="000B7CC1"/>
    <w:rsid w:val="000C051B"/>
    <w:rsid w:val="000C0699"/>
    <w:rsid w:val="000C0FC3"/>
    <w:rsid w:val="000C10C7"/>
    <w:rsid w:val="000C2539"/>
    <w:rsid w:val="000C3062"/>
    <w:rsid w:val="000C3566"/>
    <w:rsid w:val="000C455E"/>
    <w:rsid w:val="000C51DB"/>
    <w:rsid w:val="000C5416"/>
    <w:rsid w:val="000C55C8"/>
    <w:rsid w:val="000C6212"/>
    <w:rsid w:val="000C6685"/>
    <w:rsid w:val="000C66C0"/>
    <w:rsid w:val="000C7E63"/>
    <w:rsid w:val="000C7F5F"/>
    <w:rsid w:val="000D1253"/>
    <w:rsid w:val="000D1CBA"/>
    <w:rsid w:val="000D24FB"/>
    <w:rsid w:val="000D3B11"/>
    <w:rsid w:val="000D468C"/>
    <w:rsid w:val="000D5149"/>
    <w:rsid w:val="000D550E"/>
    <w:rsid w:val="000D5F27"/>
    <w:rsid w:val="000D6AD0"/>
    <w:rsid w:val="000D6CE1"/>
    <w:rsid w:val="000D6F7E"/>
    <w:rsid w:val="000D7066"/>
    <w:rsid w:val="000D7965"/>
    <w:rsid w:val="000D7B64"/>
    <w:rsid w:val="000E0C0D"/>
    <w:rsid w:val="000E110D"/>
    <w:rsid w:val="000E150F"/>
    <w:rsid w:val="000E236B"/>
    <w:rsid w:val="000E2A21"/>
    <w:rsid w:val="000E2ABF"/>
    <w:rsid w:val="000E2BA4"/>
    <w:rsid w:val="000E3436"/>
    <w:rsid w:val="000E49BA"/>
    <w:rsid w:val="000E4C51"/>
    <w:rsid w:val="000E5119"/>
    <w:rsid w:val="000E520A"/>
    <w:rsid w:val="000E5310"/>
    <w:rsid w:val="000E5396"/>
    <w:rsid w:val="000E544B"/>
    <w:rsid w:val="000E5A4B"/>
    <w:rsid w:val="000E6145"/>
    <w:rsid w:val="000E69BE"/>
    <w:rsid w:val="000E69EB"/>
    <w:rsid w:val="000E7411"/>
    <w:rsid w:val="000E79A1"/>
    <w:rsid w:val="000F0985"/>
    <w:rsid w:val="000F0C4E"/>
    <w:rsid w:val="000F0CAA"/>
    <w:rsid w:val="000F0CFE"/>
    <w:rsid w:val="000F0D15"/>
    <w:rsid w:val="000F106F"/>
    <w:rsid w:val="000F10FD"/>
    <w:rsid w:val="000F1559"/>
    <w:rsid w:val="000F1600"/>
    <w:rsid w:val="000F377F"/>
    <w:rsid w:val="000F3AA4"/>
    <w:rsid w:val="000F3D94"/>
    <w:rsid w:val="000F3FEE"/>
    <w:rsid w:val="000F419C"/>
    <w:rsid w:val="000F41E8"/>
    <w:rsid w:val="000F4416"/>
    <w:rsid w:val="000F490C"/>
    <w:rsid w:val="000F53C2"/>
    <w:rsid w:val="000F54AF"/>
    <w:rsid w:val="000F5570"/>
    <w:rsid w:val="000F662B"/>
    <w:rsid w:val="000F69DC"/>
    <w:rsid w:val="000F751C"/>
    <w:rsid w:val="000F7564"/>
    <w:rsid w:val="000F7844"/>
    <w:rsid w:val="000F7999"/>
    <w:rsid w:val="00100135"/>
    <w:rsid w:val="00100BA9"/>
    <w:rsid w:val="00101458"/>
    <w:rsid w:val="00102240"/>
    <w:rsid w:val="00102A55"/>
    <w:rsid w:val="001037AC"/>
    <w:rsid w:val="00103F7F"/>
    <w:rsid w:val="00104393"/>
    <w:rsid w:val="0010668D"/>
    <w:rsid w:val="001069D1"/>
    <w:rsid w:val="00106B5A"/>
    <w:rsid w:val="00107EEC"/>
    <w:rsid w:val="00111EA9"/>
    <w:rsid w:val="001124AF"/>
    <w:rsid w:val="00112624"/>
    <w:rsid w:val="001127A8"/>
    <w:rsid w:val="001127B2"/>
    <w:rsid w:val="00112D97"/>
    <w:rsid w:val="00113019"/>
    <w:rsid w:val="00113234"/>
    <w:rsid w:val="001133F8"/>
    <w:rsid w:val="00114B9B"/>
    <w:rsid w:val="00114C12"/>
    <w:rsid w:val="00114E07"/>
    <w:rsid w:val="00115023"/>
    <w:rsid w:val="00115181"/>
    <w:rsid w:val="001155E3"/>
    <w:rsid w:val="00115DBE"/>
    <w:rsid w:val="001164E5"/>
    <w:rsid w:val="0011666B"/>
    <w:rsid w:val="0011691D"/>
    <w:rsid w:val="00116B47"/>
    <w:rsid w:val="001178CE"/>
    <w:rsid w:val="00117A10"/>
    <w:rsid w:val="00120A4C"/>
    <w:rsid w:val="00120A84"/>
    <w:rsid w:val="0012128E"/>
    <w:rsid w:val="001215DE"/>
    <w:rsid w:val="00121673"/>
    <w:rsid w:val="001225D4"/>
    <w:rsid w:val="00122C06"/>
    <w:rsid w:val="001232F4"/>
    <w:rsid w:val="00123833"/>
    <w:rsid w:val="00123F9C"/>
    <w:rsid w:val="001246C6"/>
    <w:rsid w:val="00124800"/>
    <w:rsid w:val="00124DE9"/>
    <w:rsid w:val="00125108"/>
    <w:rsid w:val="00125496"/>
    <w:rsid w:val="00125599"/>
    <w:rsid w:val="0012577B"/>
    <w:rsid w:val="00125E7C"/>
    <w:rsid w:val="00125EB3"/>
    <w:rsid w:val="0012637D"/>
    <w:rsid w:val="00126A38"/>
    <w:rsid w:val="00126ABA"/>
    <w:rsid w:val="00127182"/>
    <w:rsid w:val="00127D01"/>
    <w:rsid w:val="001300B0"/>
    <w:rsid w:val="001320ED"/>
    <w:rsid w:val="001329EC"/>
    <w:rsid w:val="00133237"/>
    <w:rsid w:val="001337EC"/>
    <w:rsid w:val="001337FA"/>
    <w:rsid w:val="0013454D"/>
    <w:rsid w:val="00134599"/>
    <w:rsid w:val="00134AEA"/>
    <w:rsid w:val="00134CE4"/>
    <w:rsid w:val="00134EE3"/>
    <w:rsid w:val="0013521D"/>
    <w:rsid w:val="00135611"/>
    <w:rsid w:val="00135719"/>
    <w:rsid w:val="00135857"/>
    <w:rsid w:val="00135860"/>
    <w:rsid w:val="00135B3E"/>
    <w:rsid w:val="0013603F"/>
    <w:rsid w:val="001369CF"/>
    <w:rsid w:val="00136EDC"/>
    <w:rsid w:val="00137688"/>
    <w:rsid w:val="00137869"/>
    <w:rsid w:val="00137A0A"/>
    <w:rsid w:val="001401E3"/>
    <w:rsid w:val="00141123"/>
    <w:rsid w:val="00141B0C"/>
    <w:rsid w:val="00141B39"/>
    <w:rsid w:val="00141C71"/>
    <w:rsid w:val="00141D6A"/>
    <w:rsid w:val="00142222"/>
    <w:rsid w:val="001427CF"/>
    <w:rsid w:val="001427E3"/>
    <w:rsid w:val="001428D4"/>
    <w:rsid w:val="00142C39"/>
    <w:rsid w:val="00142ED0"/>
    <w:rsid w:val="001431B4"/>
    <w:rsid w:val="001432E4"/>
    <w:rsid w:val="00145F49"/>
    <w:rsid w:val="00146215"/>
    <w:rsid w:val="001462BE"/>
    <w:rsid w:val="00146389"/>
    <w:rsid w:val="0014639F"/>
    <w:rsid w:val="0014784E"/>
    <w:rsid w:val="0015034A"/>
    <w:rsid w:val="0015039B"/>
    <w:rsid w:val="001506DB"/>
    <w:rsid w:val="00150831"/>
    <w:rsid w:val="00151067"/>
    <w:rsid w:val="001523C3"/>
    <w:rsid w:val="00152B92"/>
    <w:rsid w:val="00153481"/>
    <w:rsid w:val="00153957"/>
    <w:rsid w:val="00153DAD"/>
    <w:rsid w:val="00154225"/>
    <w:rsid w:val="0015440C"/>
    <w:rsid w:val="00154E00"/>
    <w:rsid w:val="00154E6C"/>
    <w:rsid w:val="001559F6"/>
    <w:rsid w:val="00155A29"/>
    <w:rsid w:val="00155A91"/>
    <w:rsid w:val="00155C64"/>
    <w:rsid w:val="00155EDC"/>
    <w:rsid w:val="00156D16"/>
    <w:rsid w:val="00157229"/>
    <w:rsid w:val="001572C9"/>
    <w:rsid w:val="001572F8"/>
    <w:rsid w:val="0015741B"/>
    <w:rsid w:val="001575D9"/>
    <w:rsid w:val="001575E7"/>
    <w:rsid w:val="00157883"/>
    <w:rsid w:val="001613E4"/>
    <w:rsid w:val="00161A68"/>
    <w:rsid w:val="00161D6A"/>
    <w:rsid w:val="001621BE"/>
    <w:rsid w:val="001623C6"/>
    <w:rsid w:val="001634B4"/>
    <w:rsid w:val="00163606"/>
    <w:rsid w:val="00163BA4"/>
    <w:rsid w:val="00163EE3"/>
    <w:rsid w:val="00164A81"/>
    <w:rsid w:val="00165E5F"/>
    <w:rsid w:val="00165F82"/>
    <w:rsid w:val="001660A7"/>
    <w:rsid w:val="0016691F"/>
    <w:rsid w:val="00166946"/>
    <w:rsid w:val="00166E0B"/>
    <w:rsid w:val="00167273"/>
    <w:rsid w:val="00167E17"/>
    <w:rsid w:val="0017056D"/>
    <w:rsid w:val="001714B5"/>
    <w:rsid w:val="001715EE"/>
    <w:rsid w:val="001723FC"/>
    <w:rsid w:val="00172B6A"/>
    <w:rsid w:val="00172F17"/>
    <w:rsid w:val="00173AC1"/>
    <w:rsid w:val="00173B0C"/>
    <w:rsid w:val="00173B19"/>
    <w:rsid w:val="00174044"/>
    <w:rsid w:val="00174117"/>
    <w:rsid w:val="001744CF"/>
    <w:rsid w:val="00174765"/>
    <w:rsid w:val="00174F2B"/>
    <w:rsid w:val="001750A6"/>
    <w:rsid w:val="0017550C"/>
    <w:rsid w:val="00176B3C"/>
    <w:rsid w:val="00176BE6"/>
    <w:rsid w:val="00176D47"/>
    <w:rsid w:val="00182462"/>
    <w:rsid w:val="001827F6"/>
    <w:rsid w:val="00182B0A"/>
    <w:rsid w:val="00183C80"/>
    <w:rsid w:val="001842B9"/>
    <w:rsid w:val="0018463C"/>
    <w:rsid w:val="001851A0"/>
    <w:rsid w:val="0018573D"/>
    <w:rsid w:val="00185BFF"/>
    <w:rsid w:val="00186305"/>
    <w:rsid w:val="00186483"/>
    <w:rsid w:val="00186C10"/>
    <w:rsid w:val="0018702C"/>
    <w:rsid w:val="001875D8"/>
    <w:rsid w:val="0018786C"/>
    <w:rsid w:val="0018788A"/>
    <w:rsid w:val="0018789F"/>
    <w:rsid w:val="00187D62"/>
    <w:rsid w:val="00187EFA"/>
    <w:rsid w:val="00190463"/>
    <w:rsid w:val="00190959"/>
    <w:rsid w:val="00190CB2"/>
    <w:rsid w:val="00191829"/>
    <w:rsid w:val="00191F10"/>
    <w:rsid w:val="00192A10"/>
    <w:rsid w:val="00192BE5"/>
    <w:rsid w:val="001930F2"/>
    <w:rsid w:val="00194302"/>
    <w:rsid w:val="00194C04"/>
    <w:rsid w:val="001960DA"/>
    <w:rsid w:val="001966E8"/>
    <w:rsid w:val="0019737E"/>
    <w:rsid w:val="00197F26"/>
    <w:rsid w:val="001A02E3"/>
    <w:rsid w:val="001A0B6B"/>
    <w:rsid w:val="001A0F3E"/>
    <w:rsid w:val="001A24CE"/>
    <w:rsid w:val="001A2ECF"/>
    <w:rsid w:val="001A2FFB"/>
    <w:rsid w:val="001A3499"/>
    <w:rsid w:val="001A376F"/>
    <w:rsid w:val="001A449D"/>
    <w:rsid w:val="001A561A"/>
    <w:rsid w:val="001A5A0D"/>
    <w:rsid w:val="001A60A7"/>
    <w:rsid w:val="001A74BE"/>
    <w:rsid w:val="001A78EA"/>
    <w:rsid w:val="001A7D78"/>
    <w:rsid w:val="001A7E20"/>
    <w:rsid w:val="001B05B5"/>
    <w:rsid w:val="001B067F"/>
    <w:rsid w:val="001B0A95"/>
    <w:rsid w:val="001B0BE2"/>
    <w:rsid w:val="001B13AA"/>
    <w:rsid w:val="001B14D2"/>
    <w:rsid w:val="001B1C35"/>
    <w:rsid w:val="001B21E1"/>
    <w:rsid w:val="001B2D40"/>
    <w:rsid w:val="001B2E4E"/>
    <w:rsid w:val="001B3008"/>
    <w:rsid w:val="001B3119"/>
    <w:rsid w:val="001B3756"/>
    <w:rsid w:val="001B41AF"/>
    <w:rsid w:val="001B4A66"/>
    <w:rsid w:val="001B4AF8"/>
    <w:rsid w:val="001B4C0C"/>
    <w:rsid w:val="001B571E"/>
    <w:rsid w:val="001B58FF"/>
    <w:rsid w:val="001B5E2C"/>
    <w:rsid w:val="001B68FA"/>
    <w:rsid w:val="001B6E4F"/>
    <w:rsid w:val="001B6FDF"/>
    <w:rsid w:val="001C0187"/>
    <w:rsid w:val="001C073F"/>
    <w:rsid w:val="001C20B5"/>
    <w:rsid w:val="001C21DC"/>
    <w:rsid w:val="001C305E"/>
    <w:rsid w:val="001C3BD1"/>
    <w:rsid w:val="001C5AE8"/>
    <w:rsid w:val="001C5F0B"/>
    <w:rsid w:val="001C607E"/>
    <w:rsid w:val="001C6259"/>
    <w:rsid w:val="001C6469"/>
    <w:rsid w:val="001C64BC"/>
    <w:rsid w:val="001C655E"/>
    <w:rsid w:val="001C673C"/>
    <w:rsid w:val="001C7260"/>
    <w:rsid w:val="001C73F5"/>
    <w:rsid w:val="001C762B"/>
    <w:rsid w:val="001C78A2"/>
    <w:rsid w:val="001C7FD5"/>
    <w:rsid w:val="001D01C7"/>
    <w:rsid w:val="001D0402"/>
    <w:rsid w:val="001D0C7E"/>
    <w:rsid w:val="001D0D1F"/>
    <w:rsid w:val="001D1221"/>
    <w:rsid w:val="001D1A64"/>
    <w:rsid w:val="001D1C4D"/>
    <w:rsid w:val="001D2996"/>
    <w:rsid w:val="001D2A5A"/>
    <w:rsid w:val="001D2F21"/>
    <w:rsid w:val="001D334F"/>
    <w:rsid w:val="001D35C5"/>
    <w:rsid w:val="001D3D92"/>
    <w:rsid w:val="001D4247"/>
    <w:rsid w:val="001D43D4"/>
    <w:rsid w:val="001D44FD"/>
    <w:rsid w:val="001D46E5"/>
    <w:rsid w:val="001D50B0"/>
    <w:rsid w:val="001D56FA"/>
    <w:rsid w:val="001D5784"/>
    <w:rsid w:val="001E0A0B"/>
    <w:rsid w:val="001E1067"/>
    <w:rsid w:val="001E10D9"/>
    <w:rsid w:val="001E1B2B"/>
    <w:rsid w:val="001E1BC8"/>
    <w:rsid w:val="001E2907"/>
    <w:rsid w:val="001E2993"/>
    <w:rsid w:val="001E2CDF"/>
    <w:rsid w:val="001E2DAF"/>
    <w:rsid w:val="001E3BF3"/>
    <w:rsid w:val="001E438C"/>
    <w:rsid w:val="001E45AE"/>
    <w:rsid w:val="001E47C9"/>
    <w:rsid w:val="001E5202"/>
    <w:rsid w:val="001E5D34"/>
    <w:rsid w:val="001E6BB9"/>
    <w:rsid w:val="001E6F0D"/>
    <w:rsid w:val="001E7489"/>
    <w:rsid w:val="001F015C"/>
    <w:rsid w:val="001F11D8"/>
    <w:rsid w:val="001F149C"/>
    <w:rsid w:val="001F1C85"/>
    <w:rsid w:val="001F201E"/>
    <w:rsid w:val="001F22C6"/>
    <w:rsid w:val="001F30AF"/>
    <w:rsid w:val="001F45E1"/>
    <w:rsid w:val="001F51D3"/>
    <w:rsid w:val="001F577F"/>
    <w:rsid w:val="001F5C48"/>
    <w:rsid w:val="001F5D44"/>
    <w:rsid w:val="001F6541"/>
    <w:rsid w:val="001F6564"/>
    <w:rsid w:val="001F6858"/>
    <w:rsid w:val="001F6BA9"/>
    <w:rsid w:val="001F6BD5"/>
    <w:rsid w:val="001F71A1"/>
    <w:rsid w:val="001F753A"/>
    <w:rsid w:val="00200139"/>
    <w:rsid w:val="002005E8"/>
    <w:rsid w:val="00200950"/>
    <w:rsid w:val="00200BD7"/>
    <w:rsid w:val="00200F87"/>
    <w:rsid w:val="0020176A"/>
    <w:rsid w:val="00201819"/>
    <w:rsid w:val="00201AC3"/>
    <w:rsid w:val="002023B3"/>
    <w:rsid w:val="002039E1"/>
    <w:rsid w:val="00203F35"/>
    <w:rsid w:val="00204104"/>
    <w:rsid w:val="00204940"/>
    <w:rsid w:val="00204D9A"/>
    <w:rsid w:val="002051B5"/>
    <w:rsid w:val="00206EEB"/>
    <w:rsid w:val="002070B6"/>
    <w:rsid w:val="00207294"/>
    <w:rsid w:val="0020788D"/>
    <w:rsid w:val="002078E3"/>
    <w:rsid w:val="0020BC69"/>
    <w:rsid w:val="00210023"/>
    <w:rsid w:val="0021038E"/>
    <w:rsid w:val="00210C3F"/>
    <w:rsid w:val="00210DD6"/>
    <w:rsid w:val="00211830"/>
    <w:rsid w:val="00211CC1"/>
    <w:rsid w:val="00211DFD"/>
    <w:rsid w:val="0021229D"/>
    <w:rsid w:val="00213D37"/>
    <w:rsid w:val="0021449C"/>
    <w:rsid w:val="0021454C"/>
    <w:rsid w:val="002157AE"/>
    <w:rsid w:val="0021586D"/>
    <w:rsid w:val="00216A5F"/>
    <w:rsid w:val="00216ABE"/>
    <w:rsid w:val="00216D28"/>
    <w:rsid w:val="00217E3D"/>
    <w:rsid w:val="0022038F"/>
    <w:rsid w:val="0022056D"/>
    <w:rsid w:val="00220D19"/>
    <w:rsid w:val="00221653"/>
    <w:rsid w:val="00221A64"/>
    <w:rsid w:val="00221B35"/>
    <w:rsid w:val="002224DC"/>
    <w:rsid w:val="002238AC"/>
    <w:rsid w:val="00225E18"/>
    <w:rsid w:val="00225FAC"/>
    <w:rsid w:val="00227629"/>
    <w:rsid w:val="00227ACD"/>
    <w:rsid w:val="00230722"/>
    <w:rsid w:val="00230FB7"/>
    <w:rsid w:val="00231224"/>
    <w:rsid w:val="002315AD"/>
    <w:rsid w:val="00231CF6"/>
    <w:rsid w:val="00232C30"/>
    <w:rsid w:val="002331E6"/>
    <w:rsid w:val="002339D0"/>
    <w:rsid w:val="00234560"/>
    <w:rsid w:val="00234872"/>
    <w:rsid w:val="00235186"/>
    <w:rsid w:val="002358F2"/>
    <w:rsid w:val="00236322"/>
    <w:rsid w:val="00236830"/>
    <w:rsid w:val="0023709D"/>
    <w:rsid w:val="00240333"/>
    <w:rsid w:val="00240B6C"/>
    <w:rsid w:val="002410EA"/>
    <w:rsid w:val="002415FA"/>
    <w:rsid w:val="002424B2"/>
    <w:rsid w:val="0024317C"/>
    <w:rsid w:val="0024381F"/>
    <w:rsid w:val="002438B4"/>
    <w:rsid w:val="002439CF"/>
    <w:rsid w:val="00243B6C"/>
    <w:rsid w:val="002440F1"/>
    <w:rsid w:val="00244AF5"/>
    <w:rsid w:val="00244BD9"/>
    <w:rsid w:val="002453EC"/>
    <w:rsid w:val="002456D4"/>
    <w:rsid w:val="0024581A"/>
    <w:rsid w:val="00245B00"/>
    <w:rsid w:val="00245FC8"/>
    <w:rsid w:val="002460A5"/>
    <w:rsid w:val="00246280"/>
    <w:rsid w:val="002469A2"/>
    <w:rsid w:val="002469B2"/>
    <w:rsid w:val="00246A86"/>
    <w:rsid w:val="00247035"/>
    <w:rsid w:val="00247634"/>
    <w:rsid w:val="00247771"/>
    <w:rsid w:val="002477BE"/>
    <w:rsid w:val="0024789F"/>
    <w:rsid w:val="00247C11"/>
    <w:rsid w:val="002501C7"/>
    <w:rsid w:val="00250F9B"/>
    <w:rsid w:val="00251078"/>
    <w:rsid w:val="00252077"/>
    <w:rsid w:val="002523D2"/>
    <w:rsid w:val="002527BC"/>
    <w:rsid w:val="002531DD"/>
    <w:rsid w:val="002532B4"/>
    <w:rsid w:val="00253399"/>
    <w:rsid w:val="00253720"/>
    <w:rsid w:val="0025395D"/>
    <w:rsid w:val="00253DA2"/>
    <w:rsid w:val="00254442"/>
    <w:rsid w:val="002552DB"/>
    <w:rsid w:val="00255F73"/>
    <w:rsid w:val="00255FB3"/>
    <w:rsid w:val="00256093"/>
    <w:rsid w:val="00256567"/>
    <w:rsid w:val="002569B1"/>
    <w:rsid w:val="00257313"/>
    <w:rsid w:val="00260204"/>
    <w:rsid w:val="0026087C"/>
    <w:rsid w:val="00261A59"/>
    <w:rsid w:val="00261D8E"/>
    <w:rsid w:val="00261DC0"/>
    <w:rsid w:val="00261E8E"/>
    <w:rsid w:val="00262CA6"/>
    <w:rsid w:val="00262E00"/>
    <w:rsid w:val="0026303C"/>
    <w:rsid w:val="00263CE7"/>
    <w:rsid w:val="00264268"/>
    <w:rsid w:val="00264B6A"/>
    <w:rsid w:val="00264FEA"/>
    <w:rsid w:val="00267106"/>
    <w:rsid w:val="0026773A"/>
    <w:rsid w:val="00267A92"/>
    <w:rsid w:val="00267C08"/>
    <w:rsid w:val="00267C1B"/>
    <w:rsid w:val="00267E9B"/>
    <w:rsid w:val="00270159"/>
    <w:rsid w:val="00270BC8"/>
    <w:rsid w:val="00270E5E"/>
    <w:rsid w:val="00271757"/>
    <w:rsid w:val="00271B88"/>
    <w:rsid w:val="002725E4"/>
    <w:rsid w:val="0027292F"/>
    <w:rsid w:val="00274026"/>
    <w:rsid w:val="00274F52"/>
    <w:rsid w:val="00276070"/>
    <w:rsid w:val="002763D2"/>
    <w:rsid w:val="002765E0"/>
    <w:rsid w:val="00277196"/>
    <w:rsid w:val="002771C0"/>
    <w:rsid w:val="002773C0"/>
    <w:rsid w:val="00281A08"/>
    <w:rsid w:val="00281E58"/>
    <w:rsid w:val="0028267E"/>
    <w:rsid w:val="002827B4"/>
    <w:rsid w:val="00282C9F"/>
    <w:rsid w:val="0028308B"/>
    <w:rsid w:val="002832A9"/>
    <w:rsid w:val="0028383E"/>
    <w:rsid w:val="00283CB5"/>
    <w:rsid w:val="00283F5E"/>
    <w:rsid w:val="0028410B"/>
    <w:rsid w:val="0028419D"/>
    <w:rsid w:val="00286DCA"/>
    <w:rsid w:val="002877B4"/>
    <w:rsid w:val="00287AD7"/>
    <w:rsid w:val="00290F49"/>
    <w:rsid w:val="00290FAB"/>
    <w:rsid w:val="002910E6"/>
    <w:rsid w:val="00291BAD"/>
    <w:rsid w:val="0029200E"/>
    <w:rsid w:val="002924F0"/>
    <w:rsid w:val="00292FE1"/>
    <w:rsid w:val="00293445"/>
    <w:rsid w:val="00293B8E"/>
    <w:rsid w:val="0029414D"/>
    <w:rsid w:val="0029462E"/>
    <w:rsid w:val="0029513A"/>
    <w:rsid w:val="00296129"/>
    <w:rsid w:val="002961C5"/>
    <w:rsid w:val="0029655B"/>
    <w:rsid w:val="0029712C"/>
    <w:rsid w:val="00297B4E"/>
    <w:rsid w:val="002A0272"/>
    <w:rsid w:val="002A03A7"/>
    <w:rsid w:val="002A0B4E"/>
    <w:rsid w:val="002A253F"/>
    <w:rsid w:val="002A286D"/>
    <w:rsid w:val="002A3158"/>
    <w:rsid w:val="002A3B5D"/>
    <w:rsid w:val="002A3C88"/>
    <w:rsid w:val="002A4567"/>
    <w:rsid w:val="002A5187"/>
    <w:rsid w:val="002A551E"/>
    <w:rsid w:val="002A5BC5"/>
    <w:rsid w:val="002A62AC"/>
    <w:rsid w:val="002A6362"/>
    <w:rsid w:val="002A6975"/>
    <w:rsid w:val="002A6B9A"/>
    <w:rsid w:val="002A6D87"/>
    <w:rsid w:val="002A6F33"/>
    <w:rsid w:val="002A7214"/>
    <w:rsid w:val="002A72A0"/>
    <w:rsid w:val="002A7448"/>
    <w:rsid w:val="002A7703"/>
    <w:rsid w:val="002A791C"/>
    <w:rsid w:val="002A7C16"/>
    <w:rsid w:val="002B0C26"/>
    <w:rsid w:val="002B0ECA"/>
    <w:rsid w:val="002B0F0A"/>
    <w:rsid w:val="002B113E"/>
    <w:rsid w:val="002B239F"/>
    <w:rsid w:val="002B2515"/>
    <w:rsid w:val="002B2580"/>
    <w:rsid w:val="002B2AB1"/>
    <w:rsid w:val="002B34C4"/>
    <w:rsid w:val="002B3630"/>
    <w:rsid w:val="002B46F9"/>
    <w:rsid w:val="002B5472"/>
    <w:rsid w:val="002B5CDA"/>
    <w:rsid w:val="002B6479"/>
    <w:rsid w:val="002B67C4"/>
    <w:rsid w:val="002B6D59"/>
    <w:rsid w:val="002B7395"/>
    <w:rsid w:val="002B7E17"/>
    <w:rsid w:val="002C05CE"/>
    <w:rsid w:val="002C07FC"/>
    <w:rsid w:val="002C20B6"/>
    <w:rsid w:val="002C3059"/>
    <w:rsid w:val="002C36D5"/>
    <w:rsid w:val="002C494C"/>
    <w:rsid w:val="002C4C23"/>
    <w:rsid w:val="002C5D2E"/>
    <w:rsid w:val="002C5FBC"/>
    <w:rsid w:val="002C6286"/>
    <w:rsid w:val="002C64AA"/>
    <w:rsid w:val="002C7BA1"/>
    <w:rsid w:val="002D0292"/>
    <w:rsid w:val="002D03D9"/>
    <w:rsid w:val="002D0965"/>
    <w:rsid w:val="002D0D35"/>
    <w:rsid w:val="002D195C"/>
    <w:rsid w:val="002D1B46"/>
    <w:rsid w:val="002D299F"/>
    <w:rsid w:val="002D2F9C"/>
    <w:rsid w:val="002D30F8"/>
    <w:rsid w:val="002D39B0"/>
    <w:rsid w:val="002D4069"/>
    <w:rsid w:val="002D433B"/>
    <w:rsid w:val="002D45BD"/>
    <w:rsid w:val="002D4AC4"/>
    <w:rsid w:val="002D4BBE"/>
    <w:rsid w:val="002D52D9"/>
    <w:rsid w:val="002D5547"/>
    <w:rsid w:val="002D564C"/>
    <w:rsid w:val="002D5AD5"/>
    <w:rsid w:val="002D631C"/>
    <w:rsid w:val="002D64DF"/>
    <w:rsid w:val="002D6608"/>
    <w:rsid w:val="002D6897"/>
    <w:rsid w:val="002D6C56"/>
    <w:rsid w:val="002D7708"/>
    <w:rsid w:val="002E02E3"/>
    <w:rsid w:val="002E08A2"/>
    <w:rsid w:val="002E101E"/>
    <w:rsid w:val="002E1DC1"/>
    <w:rsid w:val="002E1F5C"/>
    <w:rsid w:val="002E2384"/>
    <w:rsid w:val="002E238A"/>
    <w:rsid w:val="002E2501"/>
    <w:rsid w:val="002E287F"/>
    <w:rsid w:val="002E2C53"/>
    <w:rsid w:val="002E2EF7"/>
    <w:rsid w:val="002E2FE6"/>
    <w:rsid w:val="002E3335"/>
    <w:rsid w:val="002E336D"/>
    <w:rsid w:val="002E3961"/>
    <w:rsid w:val="002E3E0A"/>
    <w:rsid w:val="002E3EAE"/>
    <w:rsid w:val="002E4C8C"/>
    <w:rsid w:val="002E4CCA"/>
    <w:rsid w:val="002E5B8D"/>
    <w:rsid w:val="002E6625"/>
    <w:rsid w:val="002E6723"/>
    <w:rsid w:val="002E6C6E"/>
    <w:rsid w:val="002E74EA"/>
    <w:rsid w:val="002E757B"/>
    <w:rsid w:val="002E76C3"/>
    <w:rsid w:val="002E7CA1"/>
    <w:rsid w:val="002F01D7"/>
    <w:rsid w:val="002F087D"/>
    <w:rsid w:val="002F0B16"/>
    <w:rsid w:val="002F0F4E"/>
    <w:rsid w:val="002F1940"/>
    <w:rsid w:val="002F1F35"/>
    <w:rsid w:val="002F1F54"/>
    <w:rsid w:val="002F2131"/>
    <w:rsid w:val="002F2239"/>
    <w:rsid w:val="002F2998"/>
    <w:rsid w:val="002F29BE"/>
    <w:rsid w:val="002F3C63"/>
    <w:rsid w:val="002F3F89"/>
    <w:rsid w:val="002F3F90"/>
    <w:rsid w:val="002F4436"/>
    <w:rsid w:val="002F4EFE"/>
    <w:rsid w:val="002F5058"/>
    <w:rsid w:val="002F52FE"/>
    <w:rsid w:val="002F5733"/>
    <w:rsid w:val="002F5863"/>
    <w:rsid w:val="002F7068"/>
    <w:rsid w:val="002F7475"/>
    <w:rsid w:val="002F7522"/>
    <w:rsid w:val="002F7527"/>
    <w:rsid w:val="0030021C"/>
    <w:rsid w:val="003006B0"/>
    <w:rsid w:val="0030073B"/>
    <w:rsid w:val="003007EA"/>
    <w:rsid w:val="00300C46"/>
    <w:rsid w:val="00301363"/>
    <w:rsid w:val="00301522"/>
    <w:rsid w:val="00301A13"/>
    <w:rsid w:val="00301F58"/>
    <w:rsid w:val="0030255D"/>
    <w:rsid w:val="00302B73"/>
    <w:rsid w:val="00303B55"/>
    <w:rsid w:val="0030423F"/>
    <w:rsid w:val="0030426F"/>
    <w:rsid w:val="0030438A"/>
    <w:rsid w:val="0030449D"/>
    <w:rsid w:val="00304E46"/>
    <w:rsid w:val="00306984"/>
    <w:rsid w:val="003069E0"/>
    <w:rsid w:val="00306EA9"/>
    <w:rsid w:val="003071A0"/>
    <w:rsid w:val="003075E8"/>
    <w:rsid w:val="003101AD"/>
    <w:rsid w:val="003112B1"/>
    <w:rsid w:val="003118B0"/>
    <w:rsid w:val="003124C1"/>
    <w:rsid w:val="00312CE4"/>
    <w:rsid w:val="00313220"/>
    <w:rsid w:val="00313432"/>
    <w:rsid w:val="00313CFD"/>
    <w:rsid w:val="0031412A"/>
    <w:rsid w:val="003144EC"/>
    <w:rsid w:val="00314976"/>
    <w:rsid w:val="00314AC5"/>
    <w:rsid w:val="00314AF2"/>
    <w:rsid w:val="003150DE"/>
    <w:rsid w:val="003160F7"/>
    <w:rsid w:val="003164A6"/>
    <w:rsid w:val="0031658E"/>
    <w:rsid w:val="0031748C"/>
    <w:rsid w:val="0031754B"/>
    <w:rsid w:val="00317906"/>
    <w:rsid w:val="00317CA0"/>
    <w:rsid w:val="003202A0"/>
    <w:rsid w:val="0032077A"/>
    <w:rsid w:val="00320F7C"/>
    <w:rsid w:val="003220B6"/>
    <w:rsid w:val="0032235B"/>
    <w:rsid w:val="00322738"/>
    <w:rsid w:val="00322D53"/>
    <w:rsid w:val="00322D78"/>
    <w:rsid w:val="00322ECC"/>
    <w:rsid w:val="00322EE7"/>
    <w:rsid w:val="00323706"/>
    <w:rsid w:val="003237C0"/>
    <w:rsid w:val="0032387F"/>
    <w:rsid w:val="00323917"/>
    <w:rsid w:val="00323F69"/>
    <w:rsid w:val="00324A52"/>
    <w:rsid w:val="003252DC"/>
    <w:rsid w:val="00325A72"/>
    <w:rsid w:val="00326298"/>
    <w:rsid w:val="003270F8"/>
    <w:rsid w:val="00327D1B"/>
    <w:rsid w:val="00327E32"/>
    <w:rsid w:val="003300A8"/>
    <w:rsid w:val="003309DA"/>
    <w:rsid w:val="0033136E"/>
    <w:rsid w:val="0033163A"/>
    <w:rsid w:val="00331E17"/>
    <w:rsid w:val="00332C4E"/>
    <w:rsid w:val="00334136"/>
    <w:rsid w:val="003343AD"/>
    <w:rsid w:val="003343ED"/>
    <w:rsid w:val="00335038"/>
    <w:rsid w:val="003350D1"/>
    <w:rsid w:val="00335397"/>
    <w:rsid w:val="00335748"/>
    <w:rsid w:val="0033581B"/>
    <w:rsid w:val="00335D09"/>
    <w:rsid w:val="00335EC3"/>
    <w:rsid w:val="00336C88"/>
    <w:rsid w:val="003370D4"/>
    <w:rsid w:val="003373E2"/>
    <w:rsid w:val="00337720"/>
    <w:rsid w:val="0033787B"/>
    <w:rsid w:val="003408D1"/>
    <w:rsid w:val="00340AAD"/>
    <w:rsid w:val="00340D11"/>
    <w:rsid w:val="00341D13"/>
    <w:rsid w:val="00341D52"/>
    <w:rsid w:val="00341EEB"/>
    <w:rsid w:val="00342C4E"/>
    <w:rsid w:val="00342CF2"/>
    <w:rsid w:val="00342EFD"/>
    <w:rsid w:val="00343978"/>
    <w:rsid w:val="003441C4"/>
    <w:rsid w:val="00344FAC"/>
    <w:rsid w:val="003452E4"/>
    <w:rsid w:val="00345327"/>
    <w:rsid w:val="0034546B"/>
    <w:rsid w:val="003457A8"/>
    <w:rsid w:val="003459D4"/>
    <w:rsid w:val="00345DD6"/>
    <w:rsid w:val="00346E0A"/>
    <w:rsid w:val="0034720E"/>
    <w:rsid w:val="003473E7"/>
    <w:rsid w:val="00347876"/>
    <w:rsid w:val="00350F98"/>
    <w:rsid w:val="00351087"/>
    <w:rsid w:val="003510FC"/>
    <w:rsid w:val="00351317"/>
    <w:rsid w:val="00353026"/>
    <w:rsid w:val="00353C4F"/>
    <w:rsid w:val="00354A33"/>
    <w:rsid w:val="0035531A"/>
    <w:rsid w:val="00356C47"/>
    <w:rsid w:val="0035720A"/>
    <w:rsid w:val="00360D72"/>
    <w:rsid w:val="00360DDC"/>
    <w:rsid w:val="00361489"/>
    <w:rsid w:val="00363AC5"/>
    <w:rsid w:val="00363DC7"/>
    <w:rsid w:val="00364151"/>
    <w:rsid w:val="003658F4"/>
    <w:rsid w:val="00365C45"/>
    <w:rsid w:val="00365DC6"/>
    <w:rsid w:val="003666F1"/>
    <w:rsid w:val="00366D6A"/>
    <w:rsid w:val="00367BEA"/>
    <w:rsid w:val="00367BF2"/>
    <w:rsid w:val="00367E3D"/>
    <w:rsid w:val="003704D2"/>
    <w:rsid w:val="00370A85"/>
    <w:rsid w:val="003721C0"/>
    <w:rsid w:val="00372CA7"/>
    <w:rsid w:val="00372DEE"/>
    <w:rsid w:val="003730D7"/>
    <w:rsid w:val="003731C2"/>
    <w:rsid w:val="00373D39"/>
    <w:rsid w:val="00374A8E"/>
    <w:rsid w:val="00374F75"/>
    <w:rsid w:val="00375023"/>
    <w:rsid w:val="0037535A"/>
    <w:rsid w:val="00376C4D"/>
    <w:rsid w:val="0037716B"/>
    <w:rsid w:val="00377F1E"/>
    <w:rsid w:val="0038089F"/>
    <w:rsid w:val="00380AE4"/>
    <w:rsid w:val="00381F39"/>
    <w:rsid w:val="00382723"/>
    <w:rsid w:val="003827C8"/>
    <w:rsid w:val="00382FF4"/>
    <w:rsid w:val="00383086"/>
    <w:rsid w:val="00383198"/>
    <w:rsid w:val="00383496"/>
    <w:rsid w:val="003837E7"/>
    <w:rsid w:val="0038387E"/>
    <w:rsid w:val="00383D99"/>
    <w:rsid w:val="00383E55"/>
    <w:rsid w:val="003842FA"/>
    <w:rsid w:val="003856AA"/>
    <w:rsid w:val="0038587F"/>
    <w:rsid w:val="003861AA"/>
    <w:rsid w:val="00386846"/>
    <w:rsid w:val="00386ED4"/>
    <w:rsid w:val="003876B5"/>
    <w:rsid w:val="00387752"/>
    <w:rsid w:val="003915C7"/>
    <w:rsid w:val="003915D3"/>
    <w:rsid w:val="003919EE"/>
    <w:rsid w:val="00391E08"/>
    <w:rsid w:val="0039210B"/>
    <w:rsid w:val="00392134"/>
    <w:rsid w:val="00392433"/>
    <w:rsid w:val="003924AA"/>
    <w:rsid w:val="00392752"/>
    <w:rsid w:val="003935C7"/>
    <w:rsid w:val="003946A5"/>
    <w:rsid w:val="00394E48"/>
    <w:rsid w:val="00395763"/>
    <w:rsid w:val="00396F64"/>
    <w:rsid w:val="003976CB"/>
    <w:rsid w:val="0039794A"/>
    <w:rsid w:val="003A04C0"/>
    <w:rsid w:val="003A07FC"/>
    <w:rsid w:val="003A1555"/>
    <w:rsid w:val="003A217D"/>
    <w:rsid w:val="003A2436"/>
    <w:rsid w:val="003A2508"/>
    <w:rsid w:val="003A32D7"/>
    <w:rsid w:val="003A35FC"/>
    <w:rsid w:val="003A38EC"/>
    <w:rsid w:val="003A4480"/>
    <w:rsid w:val="003A44AE"/>
    <w:rsid w:val="003A4A27"/>
    <w:rsid w:val="003A4A3E"/>
    <w:rsid w:val="003A5695"/>
    <w:rsid w:val="003A5B8B"/>
    <w:rsid w:val="003A64C7"/>
    <w:rsid w:val="003A66A8"/>
    <w:rsid w:val="003A7A7C"/>
    <w:rsid w:val="003A7AFE"/>
    <w:rsid w:val="003A7E4F"/>
    <w:rsid w:val="003A7EF4"/>
    <w:rsid w:val="003A7F21"/>
    <w:rsid w:val="003B02A5"/>
    <w:rsid w:val="003B072C"/>
    <w:rsid w:val="003B0EA1"/>
    <w:rsid w:val="003B2E73"/>
    <w:rsid w:val="003B2ED8"/>
    <w:rsid w:val="003B2EEB"/>
    <w:rsid w:val="003B309B"/>
    <w:rsid w:val="003B4D84"/>
    <w:rsid w:val="003B51A0"/>
    <w:rsid w:val="003B57F7"/>
    <w:rsid w:val="003B586C"/>
    <w:rsid w:val="003B68F6"/>
    <w:rsid w:val="003B7036"/>
    <w:rsid w:val="003C065A"/>
    <w:rsid w:val="003C1CCC"/>
    <w:rsid w:val="003C1EB6"/>
    <w:rsid w:val="003C29ED"/>
    <w:rsid w:val="003C2C57"/>
    <w:rsid w:val="003C2D84"/>
    <w:rsid w:val="003C3399"/>
    <w:rsid w:val="003C40BE"/>
    <w:rsid w:val="003C41E1"/>
    <w:rsid w:val="003C431B"/>
    <w:rsid w:val="003C477A"/>
    <w:rsid w:val="003C47CF"/>
    <w:rsid w:val="003C4EF6"/>
    <w:rsid w:val="003C5824"/>
    <w:rsid w:val="003C6111"/>
    <w:rsid w:val="003C6B9F"/>
    <w:rsid w:val="003C75C0"/>
    <w:rsid w:val="003D009D"/>
    <w:rsid w:val="003D039E"/>
    <w:rsid w:val="003D0912"/>
    <w:rsid w:val="003D0D87"/>
    <w:rsid w:val="003D1E8E"/>
    <w:rsid w:val="003D2138"/>
    <w:rsid w:val="003D2EA0"/>
    <w:rsid w:val="003D3210"/>
    <w:rsid w:val="003D3704"/>
    <w:rsid w:val="003D3F02"/>
    <w:rsid w:val="003D52A7"/>
    <w:rsid w:val="003D6032"/>
    <w:rsid w:val="003D6363"/>
    <w:rsid w:val="003D6479"/>
    <w:rsid w:val="003D687B"/>
    <w:rsid w:val="003D7376"/>
    <w:rsid w:val="003D76E5"/>
    <w:rsid w:val="003D7A1F"/>
    <w:rsid w:val="003D7DCD"/>
    <w:rsid w:val="003E0AD9"/>
    <w:rsid w:val="003E0B6E"/>
    <w:rsid w:val="003E113E"/>
    <w:rsid w:val="003E1EFC"/>
    <w:rsid w:val="003E2722"/>
    <w:rsid w:val="003E3197"/>
    <w:rsid w:val="003E36BF"/>
    <w:rsid w:val="003E555B"/>
    <w:rsid w:val="003E61A3"/>
    <w:rsid w:val="003E637A"/>
    <w:rsid w:val="003E656E"/>
    <w:rsid w:val="003E76C2"/>
    <w:rsid w:val="003E7AEA"/>
    <w:rsid w:val="003E7F24"/>
    <w:rsid w:val="003F00E1"/>
    <w:rsid w:val="003F08C6"/>
    <w:rsid w:val="003F0E3D"/>
    <w:rsid w:val="003F0EA3"/>
    <w:rsid w:val="003F1E9B"/>
    <w:rsid w:val="003F25D7"/>
    <w:rsid w:val="003F2C1B"/>
    <w:rsid w:val="003F2DC1"/>
    <w:rsid w:val="003F34EE"/>
    <w:rsid w:val="003F3CD0"/>
    <w:rsid w:val="003F450D"/>
    <w:rsid w:val="003F48A8"/>
    <w:rsid w:val="003F533C"/>
    <w:rsid w:val="003F5E33"/>
    <w:rsid w:val="003F64BF"/>
    <w:rsid w:val="003F7447"/>
    <w:rsid w:val="003F7A7A"/>
    <w:rsid w:val="003F7D36"/>
    <w:rsid w:val="003F7D5B"/>
    <w:rsid w:val="004000D5"/>
    <w:rsid w:val="00400100"/>
    <w:rsid w:val="00400395"/>
    <w:rsid w:val="004012C0"/>
    <w:rsid w:val="004015DE"/>
    <w:rsid w:val="00401AA8"/>
    <w:rsid w:val="00402286"/>
    <w:rsid w:val="004034E1"/>
    <w:rsid w:val="00403B3B"/>
    <w:rsid w:val="00404254"/>
    <w:rsid w:val="00404C8B"/>
    <w:rsid w:val="00405448"/>
    <w:rsid w:val="004056F7"/>
    <w:rsid w:val="004056FC"/>
    <w:rsid w:val="0040579A"/>
    <w:rsid w:val="00405E61"/>
    <w:rsid w:val="00406E7F"/>
    <w:rsid w:val="00406F8E"/>
    <w:rsid w:val="00407023"/>
    <w:rsid w:val="0040757F"/>
    <w:rsid w:val="0040778E"/>
    <w:rsid w:val="00407B03"/>
    <w:rsid w:val="004107B7"/>
    <w:rsid w:val="00410CE4"/>
    <w:rsid w:val="00410E85"/>
    <w:rsid w:val="00412A96"/>
    <w:rsid w:val="004137F4"/>
    <w:rsid w:val="00414852"/>
    <w:rsid w:val="00415BBC"/>
    <w:rsid w:val="00416320"/>
    <w:rsid w:val="00416D1E"/>
    <w:rsid w:val="0041701E"/>
    <w:rsid w:val="00417528"/>
    <w:rsid w:val="00420BC4"/>
    <w:rsid w:val="0042161A"/>
    <w:rsid w:val="00421EBD"/>
    <w:rsid w:val="00423061"/>
    <w:rsid w:val="004231C2"/>
    <w:rsid w:val="00423450"/>
    <w:rsid w:val="00426C5A"/>
    <w:rsid w:val="00426DAE"/>
    <w:rsid w:val="004272C5"/>
    <w:rsid w:val="0042772C"/>
    <w:rsid w:val="0043025B"/>
    <w:rsid w:val="004314CA"/>
    <w:rsid w:val="0043150C"/>
    <w:rsid w:val="00431540"/>
    <w:rsid w:val="004315D8"/>
    <w:rsid w:val="004320EC"/>
    <w:rsid w:val="004321CF"/>
    <w:rsid w:val="004328C1"/>
    <w:rsid w:val="004333E6"/>
    <w:rsid w:val="0043423C"/>
    <w:rsid w:val="00434403"/>
    <w:rsid w:val="00436A14"/>
    <w:rsid w:val="0043713C"/>
    <w:rsid w:val="00437319"/>
    <w:rsid w:val="00437F7D"/>
    <w:rsid w:val="0044085C"/>
    <w:rsid w:val="00440C1A"/>
    <w:rsid w:val="004418D4"/>
    <w:rsid w:val="00441EC5"/>
    <w:rsid w:val="00442648"/>
    <w:rsid w:val="00442794"/>
    <w:rsid w:val="004427D8"/>
    <w:rsid w:val="004428FE"/>
    <w:rsid w:val="0044345F"/>
    <w:rsid w:val="00443843"/>
    <w:rsid w:val="00443D7D"/>
    <w:rsid w:val="00444419"/>
    <w:rsid w:val="00444915"/>
    <w:rsid w:val="00444D0D"/>
    <w:rsid w:val="00444D42"/>
    <w:rsid w:val="004452D5"/>
    <w:rsid w:val="00445301"/>
    <w:rsid w:val="00445A8B"/>
    <w:rsid w:val="004464FE"/>
    <w:rsid w:val="00446D48"/>
    <w:rsid w:val="00447054"/>
    <w:rsid w:val="004475E1"/>
    <w:rsid w:val="00447CE8"/>
    <w:rsid w:val="0045015C"/>
    <w:rsid w:val="00450373"/>
    <w:rsid w:val="004506C1"/>
    <w:rsid w:val="00450AC6"/>
    <w:rsid w:val="00451607"/>
    <w:rsid w:val="0045173B"/>
    <w:rsid w:val="0045175B"/>
    <w:rsid w:val="00451E4A"/>
    <w:rsid w:val="00451E9A"/>
    <w:rsid w:val="004523DA"/>
    <w:rsid w:val="00452A21"/>
    <w:rsid w:val="00453178"/>
    <w:rsid w:val="004532F0"/>
    <w:rsid w:val="004533F8"/>
    <w:rsid w:val="0045392B"/>
    <w:rsid w:val="00453CEF"/>
    <w:rsid w:val="0045405E"/>
    <w:rsid w:val="004543B9"/>
    <w:rsid w:val="004545D0"/>
    <w:rsid w:val="0045556A"/>
    <w:rsid w:val="00455BA2"/>
    <w:rsid w:val="00456511"/>
    <w:rsid w:val="0045667F"/>
    <w:rsid w:val="004571F6"/>
    <w:rsid w:val="00457932"/>
    <w:rsid w:val="004601E2"/>
    <w:rsid w:val="004601F5"/>
    <w:rsid w:val="00460283"/>
    <w:rsid w:val="00460BF7"/>
    <w:rsid w:val="00461105"/>
    <w:rsid w:val="00461367"/>
    <w:rsid w:val="0046195F"/>
    <w:rsid w:val="0046237A"/>
    <w:rsid w:val="00462545"/>
    <w:rsid w:val="00462E8E"/>
    <w:rsid w:val="0046485B"/>
    <w:rsid w:val="00464BF5"/>
    <w:rsid w:val="00464D7C"/>
    <w:rsid w:val="00465A28"/>
    <w:rsid w:val="00466528"/>
    <w:rsid w:val="004674D8"/>
    <w:rsid w:val="004703DC"/>
    <w:rsid w:val="0047049F"/>
    <w:rsid w:val="00470B6A"/>
    <w:rsid w:val="00471035"/>
    <w:rsid w:val="004714CD"/>
    <w:rsid w:val="0047168B"/>
    <w:rsid w:val="00472CDF"/>
    <w:rsid w:val="00473118"/>
    <w:rsid w:val="00473AE7"/>
    <w:rsid w:val="004748CC"/>
    <w:rsid w:val="00475A55"/>
    <w:rsid w:val="004762E0"/>
    <w:rsid w:val="004770A3"/>
    <w:rsid w:val="0047732C"/>
    <w:rsid w:val="00477506"/>
    <w:rsid w:val="00477643"/>
    <w:rsid w:val="0048109E"/>
    <w:rsid w:val="00481C03"/>
    <w:rsid w:val="004820D4"/>
    <w:rsid w:val="0048268C"/>
    <w:rsid w:val="00482741"/>
    <w:rsid w:val="00482788"/>
    <w:rsid w:val="004828C8"/>
    <w:rsid w:val="00482B2E"/>
    <w:rsid w:val="00482E55"/>
    <w:rsid w:val="0048405D"/>
    <w:rsid w:val="004840BA"/>
    <w:rsid w:val="0048488A"/>
    <w:rsid w:val="0048550A"/>
    <w:rsid w:val="00485968"/>
    <w:rsid w:val="004862A5"/>
    <w:rsid w:val="0048705E"/>
    <w:rsid w:val="00490DC9"/>
    <w:rsid w:val="00490F58"/>
    <w:rsid w:val="0049144E"/>
    <w:rsid w:val="004915DA"/>
    <w:rsid w:val="00491699"/>
    <w:rsid w:val="004918B6"/>
    <w:rsid w:val="00491912"/>
    <w:rsid w:val="00491EAA"/>
    <w:rsid w:val="004920D9"/>
    <w:rsid w:val="0049246D"/>
    <w:rsid w:val="00493171"/>
    <w:rsid w:val="00493BB6"/>
    <w:rsid w:val="00493F8E"/>
    <w:rsid w:val="00494554"/>
    <w:rsid w:val="00494A35"/>
    <w:rsid w:val="00495C72"/>
    <w:rsid w:val="00495E08"/>
    <w:rsid w:val="00495FEF"/>
    <w:rsid w:val="0049610F"/>
    <w:rsid w:val="004963B3"/>
    <w:rsid w:val="00496EB7"/>
    <w:rsid w:val="004A04EC"/>
    <w:rsid w:val="004A0A63"/>
    <w:rsid w:val="004A1305"/>
    <w:rsid w:val="004A1488"/>
    <w:rsid w:val="004A1760"/>
    <w:rsid w:val="004A1BCD"/>
    <w:rsid w:val="004A1CE3"/>
    <w:rsid w:val="004A1F4E"/>
    <w:rsid w:val="004A252D"/>
    <w:rsid w:val="004A263E"/>
    <w:rsid w:val="004A2890"/>
    <w:rsid w:val="004A2BCD"/>
    <w:rsid w:val="004A2F17"/>
    <w:rsid w:val="004A31E0"/>
    <w:rsid w:val="004A3E58"/>
    <w:rsid w:val="004A443F"/>
    <w:rsid w:val="004A5BFC"/>
    <w:rsid w:val="004A620B"/>
    <w:rsid w:val="004A6430"/>
    <w:rsid w:val="004A6807"/>
    <w:rsid w:val="004A6991"/>
    <w:rsid w:val="004A7096"/>
    <w:rsid w:val="004B0190"/>
    <w:rsid w:val="004B06F7"/>
    <w:rsid w:val="004B0816"/>
    <w:rsid w:val="004B0D3A"/>
    <w:rsid w:val="004B210A"/>
    <w:rsid w:val="004B2BA9"/>
    <w:rsid w:val="004B2D23"/>
    <w:rsid w:val="004B3BF9"/>
    <w:rsid w:val="004B448F"/>
    <w:rsid w:val="004B4551"/>
    <w:rsid w:val="004B4EFB"/>
    <w:rsid w:val="004B5CCD"/>
    <w:rsid w:val="004B60C5"/>
    <w:rsid w:val="004B64B7"/>
    <w:rsid w:val="004B76F1"/>
    <w:rsid w:val="004B7B25"/>
    <w:rsid w:val="004B7D79"/>
    <w:rsid w:val="004C0104"/>
    <w:rsid w:val="004C04A7"/>
    <w:rsid w:val="004C0580"/>
    <w:rsid w:val="004C0985"/>
    <w:rsid w:val="004C1708"/>
    <w:rsid w:val="004C2EF1"/>
    <w:rsid w:val="004C3256"/>
    <w:rsid w:val="004C3288"/>
    <w:rsid w:val="004C32DF"/>
    <w:rsid w:val="004C429D"/>
    <w:rsid w:val="004C50BE"/>
    <w:rsid w:val="004C53D6"/>
    <w:rsid w:val="004C55F8"/>
    <w:rsid w:val="004C59C2"/>
    <w:rsid w:val="004C5C6C"/>
    <w:rsid w:val="004C609C"/>
    <w:rsid w:val="004C67B5"/>
    <w:rsid w:val="004C6915"/>
    <w:rsid w:val="004C692F"/>
    <w:rsid w:val="004C6C47"/>
    <w:rsid w:val="004C6E4C"/>
    <w:rsid w:val="004C732E"/>
    <w:rsid w:val="004C74F8"/>
    <w:rsid w:val="004C7B3E"/>
    <w:rsid w:val="004C7E94"/>
    <w:rsid w:val="004D1930"/>
    <w:rsid w:val="004D1A2D"/>
    <w:rsid w:val="004D2747"/>
    <w:rsid w:val="004D352E"/>
    <w:rsid w:val="004D362E"/>
    <w:rsid w:val="004D3FB2"/>
    <w:rsid w:val="004D4342"/>
    <w:rsid w:val="004D45EE"/>
    <w:rsid w:val="004D4FDF"/>
    <w:rsid w:val="004D5A42"/>
    <w:rsid w:val="004D64F2"/>
    <w:rsid w:val="004D6E76"/>
    <w:rsid w:val="004D70F3"/>
    <w:rsid w:val="004D7771"/>
    <w:rsid w:val="004E083E"/>
    <w:rsid w:val="004E093D"/>
    <w:rsid w:val="004E0A49"/>
    <w:rsid w:val="004E104C"/>
    <w:rsid w:val="004E1E66"/>
    <w:rsid w:val="004E237A"/>
    <w:rsid w:val="004E2872"/>
    <w:rsid w:val="004E2B48"/>
    <w:rsid w:val="004E342B"/>
    <w:rsid w:val="004E3BE0"/>
    <w:rsid w:val="004E4460"/>
    <w:rsid w:val="004E461B"/>
    <w:rsid w:val="004E462A"/>
    <w:rsid w:val="004E4773"/>
    <w:rsid w:val="004E5DA1"/>
    <w:rsid w:val="004E5DE7"/>
    <w:rsid w:val="004E6282"/>
    <w:rsid w:val="004E6A01"/>
    <w:rsid w:val="004E765D"/>
    <w:rsid w:val="004E79D9"/>
    <w:rsid w:val="004E7AD5"/>
    <w:rsid w:val="004E7BA3"/>
    <w:rsid w:val="004E7DDC"/>
    <w:rsid w:val="004F0BED"/>
    <w:rsid w:val="004F0E92"/>
    <w:rsid w:val="004F128E"/>
    <w:rsid w:val="004F16BB"/>
    <w:rsid w:val="004F1A17"/>
    <w:rsid w:val="004F1CEF"/>
    <w:rsid w:val="004F2372"/>
    <w:rsid w:val="004F28E2"/>
    <w:rsid w:val="004F2B82"/>
    <w:rsid w:val="004F362B"/>
    <w:rsid w:val="004F39CE"/>
    <w:rsid w:val="004F3A8A"/>
    <w:rsid w:val="004F3D66"/>
    <w:rsid w:val="004F50B3"/>
    <w:rsid w:val="004F5B1A"/>
    <w:rsid w:val="004F6D01"/>
    <w:rsid w:val="004F70DD"/>
    <w:rsid w:val="004F70F8"/>
    <w:rsid w:val="004F765A"/>
    <w:rsid w:val="004F7A62"/>
    <w:rsid w:val="004F7C08"/>
    <w:rsid w:val="00500260"/>
    <w:rsid w:val="00500D38"/>
    <w:rsid w:val="0050173E"/>
    <w:rsid w:val="005017E0"/>
    <w:rsid w:val="00502184"/>
    <w:rsid w:val="00502266"/>
    <w:rsid w:val="005023CE"/>
    <w:rsid w:val="005033D2"/>
    <w:rsid w:val="005035F8"/>
    <w:rsid w:val="005036F8"/>
    <w:rsid w:val="00503775"/>
    <w:rsid w:val="00504FFA"/>
    <w:rsid w:val="005055B8"/>
    <w:rsid w:val="0050609C"/>
    <w:rsid w:val="00506303"/>
    <w:rsid w:val="00506413"/>
    <w:rsid w:val="00506DC7"/>
    <w:rsid w:val="00507CC3"/>
    <w:rsid w:val="00507DB8"/>
    <w:rsid w:val="005120EC"/>
    <w:rsid w:val="00513033"/>
    <w:rsid w:val="005138D4"/>
    <w:rsid w:val="00513BF1"/>
    <w:rsid w:val="00513CCF"/>
    <w:rsid w:val="00513D57"/>
    <w:rsid w:val="00513E30"/>
    <w:rsid w:val="00515891"/>
    <w:rsid w:val="00516115"/>
    <w:rsid w:val="005176F8"/>
    <w:rsid w:val="005179AC"/>
    <w:rsid w:val="00517A64"/>
    <w:rsid w:val="00517E01"/>
    <w:rsid w:val="005207D4"/>
    <w:rsid w:val="00521220"/>
    <w:rsid w:val="00521D51"/>
    <w:rsid w:val="005222E1"/>
    <w:rsid w:val="005223E6"/>
    <w:rsid w:val="00522ACC"/>
    <w:rsid w:val="00522C91"/>
    <w:rsid w:val="005234A0"/>
    <w:rsid w:val="005234F9"/>
    <w:rsid w:val="00524738"/>
    <w:rsid w:val="00524A14"/>
    <w:rsid w:val="00524C4B"/>
    <w:rsid w:val="00524D2F"/>
    <w:rsid w:val="00524F74"/>
    <w:rsid w:val="00525063"/>
    <w:rsid w:val="00525ADE"/>
    <w:rsid w:val="00525F63"/>
    <w:rsid w:val="0052681A"/>
    <w:rsid w:val="005269F8"/>
    <w:rsid w:val="00527158"/>
    <w:rsid w:val="0052767C"/>
    <w:rsid w:val="005302BD"/>
    <w:rsid w:val="00530B30"/>
    <w:rsid w:val="00530DB2"/>
    <w:rsid w:val="005312C7"/>
    <w:rsid w:val="00531326"/>
    <w:rsid w:val="005318BA"/>
    <w:rsid w:val="005319C4"/>
    <w:rsid w:val="00532A70"/>
    <w:rsid w:val="00533562"/>
    <w:rsid w:val="00533E23"/>
    <w:rsid w:val="005343AC"/>
    <w:rsid w:val="005359A9"/>
    <w:rsid w:val="00535C8D"/>
    <w:rsid w:val="00535D01"/>
    <w:rsid w:val="00535DA0"/>
    <w:rsid w:val="00535E42"/>
    <w:rsid w:val="0053666F"/>
    <w:rsid w:val="00536A1C"/>
    <w:rsid w:val="00536A22"/>
    <w:rsid w:val="00536BF9"/>
    <w:rsid w:val="00536F17"/>
    <w:rsid w:val="005374AE"/>
    <w:rsid w:val="00537600"/>
    <w:rsid w:val="00537BF4"/>
    <w:rsid w:val="00540BAB"/>
    <w:rsid w:val="00540BC5"/>
    <w:rsid w:val="005412C0"/>
    <w:rsid w:val="005426F7"/>
    <w:rsid w:val="0054299A"/>
    <w:rsid w:val="005431C6"/>
    <w:rsid w:val="0054382B"/>
    <w:rsid w:val="00543B5A"/>
    <w:rsid w:val="00544356"/>
    <w:rsid w:val="00545789"/>
    <w:rsid w:val="00545B62"/>
    <w:rsid w:val="00545FE0"/>
    <w:rsid w:val="00546457"/>
    <w:rsid w:val="005464AE"/>
    <w:rsid w:val="005472F7"/>
    <w:rsid w:val="0055023E"/>
    <w:rsid w:val="00550F58"/>
    <w:rsid w:val="00550FD8"/>
    <w:rsid w:val="0055103C"/>
    <w:rsid w:val="005515A6"/>
    <w:rsid w:val="00551D82"/>
    <w:rsid w:val="00551FBF"/>
    <w:rsid w:val="00552349"/>
    <w:rsid w:val="00552B7F"/>
    <w:rsid w:val="00552F39"/>
    <w:rsid w:val="005536D2"/>
    <w:rsid w:val="00553A21"/>
    <w:rsid w:val="00554ABB"/>
    <w:rsid w:val="00555CA5"/>
    <w:rsid w:val="00556284"/>
    <w:rsid w:val="005572B6"/>
    <w:rsid w:val="00557933"/>
    <w:rsid w:val="00557934"/>
    <w:rsid w:val="0055793E"/>
    <w:rsid w:val="00557AE2"/>
    <w:rsid w:val="00557D21"/>
    <w:rsid w:val="00560E6A"/>
    <w:rsid w:val="0056170F"/>
    <w:rsid w:val="00561F72"/>
    <w:rsid w:val="00561F9A"/>
    <w:rsid w:val="00562D12"/>
    <w:rsid w:val="005637BE"/>
    <w:rsid w:val="00563BD3"/>
    <w:rsid w:val="0056456A"/>
    <w:rsid w:val="00564CE4"/>
    <w:rsid w:val="00565476"/>
    <w:rsid w:val="00566113"/>
    <w:rsid w:val="00566A8F"/>
    <w:rsid w:val="00566F86"/>
    <w:rsid w:val="00567060"/>
    <w:rsid w:val="005674A1"/>
    <w:rsid w:val="00567FC3"/>
    <w:rsid w:val="00570374"/>
    <w:rsid w:val="0057068E"/>
    <w:rsid w:val="005707D6"/>
    <w:rsid w:val="00570B1E"/>
    <w:rsid w:val="00571065"/>
    <w:rsid w:val="005725BF"/>
    <w:rsid w:val="005729AB"/>
    <w:rsid w:val="00572C08"/>
    <w:rsid w:val="00572C2D"/>
    <w:rsid w:val="0057304E"/>
    <w:rsid w:val="005735DA"/>
    <w:rsid w:val="005736ED"/>
    <w:rsid w:val="0057390D"/>
    <w:rsid w:val="00574974"/>
    <w:rsid w:val="00574C4B"/>
    <w:rsid w:val="005757FE"/>
    <w:rsid w:val="00575E55"/>
    <w:rsid w:val="00576F81"/>
    <w:rsid w:val="00577216"/>
    <w:rsid w:val="0058034D"/>
    <w:rsid w:val="005807C3"/>
    <w:rsid w:val="00580F52"/>
    <w:rsid w:val="00581396"/>
    <w:rsid w:val="00581958"/>
    <w:rsid w:val="00581D42"/>
    <w:rsid w:val="00582AA5"/>
    <w:rsid w:val="00582DD6"/>
    <w:rsid w:val="00582FA4"/>
    <w:rsid w:val="005830C7"/>
    <w:rsid w:val="00583416"/>
    <w:rsid w:val="005836F6"/>
    <w:rsid w:val="005839B5"/>
    <w:rsid w:val="00583A8C"/>
    <w:rsid w:val="00583B54"/>
    <w:rsid w:val="005856BF"/>
    <w:rsid w:val="00585796"/>
    <w:rsid w:val="00586BD1"/>
    <w:rsid w:val="00586E08"/>
    <w:rsid w:val="00587389"/>
    <w:rsid w:val="00587756"/>
    <w:rsid w:val="005901A4"/>
    <w:rsid w:val="0059032A"/>
    <w:rsid w:val="005903F1"/>
    <w:rsid w:val="0059088F"/>
    <w:rsid w:val="0059090A"/>
    <w:rsid w:val="00590AEF"/>
    <w:rsid w:val="00591001"/>
    <w:rsid w:val="005914D0"/>
    <w:rsid w:val="00591E39"/>
    <w:rsid w:val="0059201F"/>
    <w:rsid w:val="005925F0"/>
    <w:rsid w:val="005938FF"/>
    <w:rsid w:val="00593B90"/>
    <w:rsid w:val="00593DEE"/>
    <w:rsid w:val="00594416"/>
    <w:rsid w:val="005944DD"/>
    <w:rsid w:val="00595132"/>
    <w:rsid w:val="005953D3"/>
    <w:rsid w:val="005957F4"/>
    <w:rsid w:val="00595936"/>
    <w:rsid w:val="00595EF3"/>
    <w:rsid w:val="005968D9"/>
    <w:rsid w:val="00597631"/>
    <w:rsid w:val="005A0D26"/>
    <w:rsid w:val="005A0EF8"/>
    <w:rsid w:val="005A169D"/>
    <w:rsid w:val="005A17A6"/>
    <w:rsid w:val="005A216F"/>
    <w:rsid w:val="005A2975"/>
    <w:rsid w:val="005A29B3"/>
    <w:rsid w:val="005A2BAD"/>
    <w:rsid w:val="005A300C"/>
    <w:rsid w:val="005A3EE5"/>
    <w:rsid w:val="005A47CA"/>
    <w:rsid w:val="005A4C78"/>
    <w:rsid w:val="005A5B7E"/>
    <w:rsid w:val="005A5D42"/>
    <w:rsid w:val="005A66C1"/>
    <w:rsid w:val="005A6EE7"/>
    <w:rsid w:val="005A7AF2"/>
    <w:rsid w:val="005A7B61"/>
    <w:rsid w:val="005AB11F"/>
    <w:rsid w:val="005B04F6"/>
    <w:rsid w:val="005B078F"/>
    <w:rsid w:val="005B154C"/>
    <w:rsid w:val="005B16F9"/>
    <w:rsid w:val="005B1FBA"/>
    <w:rsid w:val="005B2538"/>
    <w:rsid w:val="005B25FE"/>
    <w:rsid w:val="005B266F"/>
    <w:rsid w:val="005B2CCB"/>
    <w:rsid w:val="005B3297"/>
    <w:rsid w:val="005B4260"/>
    <w:rsid w:val="005B45DB"/>
    <w:rsid w:val="005B461D"/>
    <w:rsid w:val="005B4E48"/>
    <w:rsid w:val="005B6252"/>
    <w:rsid w:val="005B6781"/>
    <w:rsid w:val="005B7B3F"/>
    <w:rsid w:val="005B7F6D"/>
    <w:rsid w:val="005C0157"/>
    <w:rsid w:val="005C080C"/>
    <w:rsid w:val="005C0967"/>
    <w:rsid w:val="005C11D9"/>
    <w:rsid w:val="005C12C6"/>
    <w:rsid w:val="005C1527"/>
    <w:rsid w:val="005C20C3"/>
    <w:rsid w:val="005C247B"/>
    <w:rsid w:val="005C3132"/>
    <w:rsid w:val="005C332B"/>
    <w:rsid w:val="005C38DD"/>
    <w:rsid w:val="005C3C0C"/>
    <w:rsid w:val="005C4823"/>
    <w:rsid w:val="005C5626"/>
    <w:rsid w:val="005C574B"/>
    <w:rsid w:val="005C5E57"/>
    <w:rsid w:val="005C5F9D"/>
    <w:rsid w:val="005D0D15"/>
    <w:rsid w:val="005D0FD3"/>
    <w:rsid w:val="005D1728"/>
    <w:rsid w:val="005D2F2F"/>
    <w:rsid w:val="005D308F"/>
    <w:rsid w:val="005D485A"/>
    <w:rsid w:val="005D52CC"/>
    <w:rsid w:val="005D532D"/>
    <w:rsid w:val="005D55DE"/>
    <w:rsid w:val="005D5739"/>
    <w:rsid w:val="005D6212"/>
    <w:rsid w:val="005D683A"/>
    <w:rsid w:val="005D6E5C"/>
    <w:rsid w:val="005D74A7"/>
    <w:rsid w:val="005D75A1"/>
    <w:rsid w:val="005D79ED"/>
    <w:rsid w:val="005D7C7E"/>
    <w:rsid w:val="005E008A"/>
    <w:rsid w:val="005E1631"/>
    <w:rsid w:val="005E2004"/>
    <w:rsid w:val="005E2158"/>
    <w:rsid w:val="005E235D"/>
    <w:rsid w:val="005E2DED"/>
    <w:rsid w:val="005E3BAC"/>
    <w:rsid w:val="005E3EE6"/>
    <w:rsid w:val="005E4302"/>
    <w:rsid w:val="005E44D5"/>
    <w:rsid w:val="005E49D7"/>
    <w:rsid w:val="005E5565"/>
    <w:rsid w:val="005E5BE5"/>
    <w:rsid w:val="005E6440"/>
    <w:rsid w:val="005E6D30"/>
    <w:rsid w:val="005E6D3E"/>
    <w:rsid w:val="005E714B"/>
    <w:rsid w:val="005E7407"/>
    <w:rsid w:val="005E7609"/>
    <w:rsid w:val="005F0002"/>
    <w:rsid w:val="005F0632"/>
    <w:rsid w:val="005F0C13"/>
    <w:rsid w:val="005F14DF"/>
    <w:rsid w:val="005F157B"/>
    <w:rsid w:val="005F1AB9"/>
    <w:rsid w:val="005F2454"/>
    <w:rsid w:val="005F2CD5"/>
    <w:rsid w:val="005F2DBB"/>
    <w:rsid w:val="005F30A3"/>
    <w:rsid w:val="005F3C1B"/>
    <w:rsid w:val="005F4A2D"/>
    <w:rsid w:val="005F4BED"/>
    <w:rsid w:val="005F521E"/>
    <w:rsid w:val="005F531D"/>
    <w:rsid w:val="005F5819"/>
    <w:rsid w:val="005F5F7D"/>
    <w:rsid w:val="005F6537"/>
    <w:rsid w:val="005F6E8D"/>
    <w:rsid w:val="005F7340"/>
    <w:rsid w:val="005F738A"/>
    <w:rsid w:val="005FB5D9"/>
    <w:rsid w:val="00600119"/>
    <w:rsid w:val="00600513"/>
    <w:rsid w:val="00600CA0"/>
    <w:rsid w:val="00600E33"/>
    <w:rsid w:val="00601BCB"/>
    <w:rsid w:val="00601C71"/>
    <w:rsid w:val="00601E2E"/>
    <w:rsid w:val="00602000"/>
    <w:rsid w:val="00602F52"/>
    <w:rsid w:val="00603073"/>
    <w:rsid w:val="0060388A"/>
    <w:rsid w:val="00604F07"/>
    <w:rsid w:val="00604FEF"/>
    <w:rsid w:val="006055EC"/>
    <w:rsid w:val="00605CC4"/>
    <w:rsid w:val="00605FD2"/>
    <w:rsid w:val="006063BE"/>
    <w:rsid w:val="00606D62"/>
    <w:rsid w:val="00606F6F"/>
    <w:rsid w:val="0060730A"/>
    <w:rsid w:val="0060789F"/>
    <w:rsid w:val="006078B6"/>
    <w:rsid w:val="00607AEE"/>
    <w:rsid w:val="00607CD3"/>
    <w:rsid w:val="0061029A"/>
    <w:rsid w:val="00610671"/>
    <w:rsid w:val="00610BC9"/>
    <w:rsid w:val="00612535"/>
    <w:rsid w:val="00612BB7"/>
    <w:rsid w:val="00613BE7"/>
    <w:rsid w:val="00614563"/>
    <w:rsid w:val="00614766"/>
    <w:rsid w:val="00614C16"/>
    <w:rsid w:val="00615035"/>
    <w:rsid w:val="0061584D"/>
    <w:rsid w:val="00615C89"/>
    <w:rsid w:val="00620F38"/>
    <w:rsid w:val="006218DE"/>
    <w:rsid w:val="006218FC"/>
    <w:rsid w:val="00621A0F"/>
    <w:rsid w:val="00621F3C"/>
    <w:rsid w:val="006223BA"/>
    <w:rsid w:val="00622578"/>
    <w:rsid w:val="00622599"/>
    <w:rsid w:val="00622956"/>
    <w:rsid w:val="00622BCF"/>
    <w:rsid w:val="00623365"/>
    <w:rsid w:val="00623778"/>
    <w:rsid w:val="00623875"/>
    <w:rsid w:val="00624285"/>
    <w:rsid w:val="00625C67"/>
    <w:rsid w:val="00625DFF"/>
    <w:rsid w:val="00625FCA"/>
    <w:rsid w:val="00626752"/>
    <w:rsid w:val="0062692B"/>
    <w:rsid w:val="00627406"/>
    <w:rsid w:val="0062755E"/>
    <w:rsid w:val="00627874"/>
    <w:rsid w:val="00627CD8"/>
    <w:rsid w:val="00627DBA"/>
    <w:rsid w:val="00631338"/>
    <w:rsid w:val="0063196E"/>
    <w:rsid w:val="00631B70"/>
    <w:rsid w:val="00631E50"/>
    <w:rsid w:val="006325E9"/>
    <w:rsid w:val="00632E6D"/>
    <w:rsid w:val="00634672"/>
    <w:rsid w:val="00634947"/>
    <w:rsid w:val="00634B62"/>
    <w:rsid w:val="00634B88"/>
    <w:rsid w:val="006350AA"/>
    <w:rsid w:val="00635748"/>
    <w:rsid w:val="006357D4"/>
    <w:rsid w:val="006360BE"/>
    <w:rsid w:val="00636757"/>
    <w:rsid w:val="00636B12"/>
    <w:rsid w:val="006374E4"/>
    <w:rsid w:val="0064006B"/>
    <w:rsid w:val="00641EC6"/>
    <w:rsid w:val="00642119"/>
    <w:rsid w:val="00642166"/>
    <w:rsid w:val="00642723"/>
    <w:rsid w:val="00642796"/>
    <w:rsid w:val="00642CAB"/>
    <w:rsid w:val="00642E9C"/>
    <w:rsid w:val="00643407"/>
    <w:rsid w:val="006442AF"/>
    <w:rsid w:val="006450D0"/>
    <w:rsid w:val="006451C1"/>
    <w:rsid w:val="00645229"/>
    <w:rsid w:val="00645352"/>
    <w:rsid w:val="006453F6"/>
    <w:rsid w:val="0064549F"/>
    <w:rsid w:val="006458B7"/>
    <w:rsid w:val="00646BE4"/>
    <w:rsid w:val="00646D9E"/>
    <w:rsid w:val="006479E9"/>
    <w:rsid w:val="00647D26"/>
    <w:rsid w:val="00647D30"/>
    <w:rsid w:val="00651864"/>
    <w:rsid w:val="00651C41"/>
    <w:rsid w:val="006524D4"/>
    <w:rsid w:val="006526A5"/>
    <w:rsid w:val="0065272C"/>
    <w:rsid w:val="00653ED5"/>
    <w:rsid w:val="006542FB"/>
    <w:rsid w:val="00654637"/>
    <w:rsid w:val="00654BEC"/>
    <w:rsid w:val="00655C7B"/>
    <w:rsid w:val="00655F33"/>
    <w:rsid w:val="00656145"/>
    <w:rsid w:val="00657647"/>
    <w:rsid w:val="00657C7C"/>
    <w:rsid w:val="00660569"/>
    <w:rsid w:val="006605C0"/>
    <w:rsid w:val="00660816"/>
    <w:rsid w:val="00660BBC"/>
    <w:rsid w:val="00661309"/>
    <w:rsid w:val="00661DB7"/>
    <w:rsid w:val="00661E55"/>
    <w:rsid w:val="00662699"/>
    <w:rsid w:val="006626ED"/>
    <w:rsid w:val="006627A8"/>
    <w:rsid w:val="006629C5"/>
    <w:rsid w:val="00663652"/>
    <w:rsid w:val="00663E22"/>
    <w:rsid w:val="00664A46"/>
    <w:rsid w:val="00665064"/>
    <w:rsid w:val="00665222"/>
    <w:rsid w:val="00666982"/>
    <w:rsid w:val="00666F0E"/>
    <w:rsid w:val="006670BE"/>
    <w:rsid w:val="00667876"/>
    <w:rsid w:val="00667AEF"/>
    <w:rsid w:val="006704D8"/>
    <w:rsid w:val="00670D29"/>
    <w:rsid w:val="00670D47"/>
    <w:rsid w:val="00671136"/>
    <w:rsid w:val="00671664"/>
    <w:rsid w:val="00672780"/>
    <w:rsid w:val="00673098"/>
    <w:rsid w:val="0067344E"/>
    <w:rsid w:val="006736DE"/>
    <w:rsid w:val="00673FDC"/>
    <w:rsid w:val="006741FA"/>
    <w:rsid w:val="006745DE"/>
    <w:rsid w:val="006755EE"/>
    <w:rsid w:val="00675B3B"/>
    <w:rsid w:val="00675B65"/>
    <w:rsid w:val="00676D48"/>
    <w:rsid w:val="0067700C"/>
    <w:rsid w:val="006770D4"/>
    <w:rsid w:val="0068027F"/>
    <w:rsid w:val="00680500"/>
    <w:rsid w:val="0068056E"/>
    <w:rsid w:val="00680966"/>
    <w:rsid w:val="00681451"/>
    <w:rsid w:val="00681CA3"/>
    <w:rsid w:val="00682135"/>
    <w:rsid w:val="00682300"/>
    <w:rsid w:val="006824BF"/>
    <w:rsid w:val="006824E5"/>
    <w:rsid w:val="00682DCF"/>
    <w:rsid w:val="00683833"/>
    <w:rsid w:val="00684822"/>
    <w:rsid w:val="00684A63"/>
    <w:rsid w:val="0068513C"/>
    <w:rsid w:val="00685288"/>
    <w:rsid w:val="00685549"/>
    <w:rsid w:val="00685E50"/>
    <w:rsid w:val="00685F65"/>
    <w:rsid w:val="00686522"/>
    <w:rsid w:val="00687784"/>
    <w:rsid w:val="00687A67"/>
    <w:rsid w:val="00687B07"/>
    <w:rsid w:val="00690A1D"/>
    <w:rsid w:val="006911C6"/>
    <w:rsid w:val="00691329"/>
    <w:rsid w:val="00691469"/>
    <w:rsid w:val="006918CA"/>
    <w:rsid w:val="00691AE9"/>
    <w:rsid w:val="00692B47"/>
    <w:rsid w:val="00692BA4"/>
    <w:rsid w:val="00692CDC"/>
    <w:rsid w:val="00693DB9"/>
    <w:rsid w:val="00693E89"/>
    <w:rsid w:val="00694035"/>
    <w:rsid w:val="00694984"/>
    <w:rsid w:val="00694D86"/>
    <w:rsid w:val="006957AA"/>
    <w:rsid w:val="006957EA"/>
    <w:rsid w:val="00695827"/>
    <w:rsid w:val="00695877"/>
    <w:rsid w:val="00695D34"/>
    <w:rsid w:val="00695E62"/>
    <w:rsid w:val="006965C1"/>
    <w:rsid w:val="006976F3"/>
    <w:rsid w:val="006A183E"/>
    <w:rsid w:val="006A1BF7"/>
    <w:rsid w:val="006A1FBF"/>
    <w:rsid w:val="006A2FCF"/>
    <w:rsid w:val="006A3EF1"/>
    <w:rsid w:val="006A4614"/>
    <w:rsid w:val="006A4B1F"/>
    <w:rsid w:val="006A4EF8"/>
    <w:rsid w:val="006A557E"/>
    <w:rsid w:val="006A5A2B"/>
    <w:rsid w:val="006B0124"/>
    <w:rsid w:val="006B3770"/>
    <w:rsid w:val="006B44E3"/>
    <w:rsid w:val="006B46FB"/>
    <w:rsid w:val="006B4DF7"/>
    <w:rsid w:val="006B56B7"/>
    <w:rsid w:val="006B797E"/>
    <w:rsid w:val="006C0195"/>
    <w:rsid w:val="006C09A9"/>
    <w:rsid w:val="006C109F"/>
    <w:rsid w:val="006C2D12"/>
    <w:rsid w:val="006C3719"/>
    <w:rsid w:val="006C41BF"/>
    <w:rsid w:val="006C4206"/>
    <w:rsid w:val="006C4D4D"/>
    <w:rsid w:val="006C4D4F"/>
    <w:rsid w:val="006C4E31"/>
    <w:rsid w:val="006C5E2A"/>
    <w:rsid w:val="006C5E66"/>
    <w:rsid w:val="006C617E"/>
    <w:rsid w:val="006C62CA"/>
    <w:rsid w:val="006C6A87"/>
    <w:rsid w:val="006D1920"/>
    <w:rsid w:val="006D2079"/>
    <w:rsid w:val="006D217F"/>
    <w:rsid w:val="006D2C0F"/>
    <w:rsid w:val="006D3827"/>
    <w:rsid w:val="006D3DA9"/>
    <w:rsid w:val="006D3FA7"/>
    <w:rsid w:val="006D52A2"/>
    <w:rsid w:val="006D5F17"/>
    <w:rsid w:val="006D663D"/>
    <w:rsid w:val="006D6A82"/>
    <w:rsid w:val="006D7888"/>
    <w:rsid w:val="006D7975"/>
    <w:rsid w:val="006D7BF4"/>
    <w:rsid w:val="006D7D4B"/>
    <w:rsid w:val="006D7FB4"/>
    <w:rsid w:val="006E0DBC"/>
    <w:rsid w:val="006E0E1F"/>
    <w:rsid w:val="006E0E25"/>
    <w:rsid w:val="006E0F58"/>
    <w:rsid w:val="006E145F"/>
    <w:rsid w:val="006E18CA"/>
    <w:rsid w:val="006E1C6D"/>
    <w:rsid w:val="006E1D4E"/>
    <w:rsid w:val="006E1F22"/>
    <w:rsid w:val="006E3314"/>
    <w:rsid w:val="006E37F1"/>
    <w:rsid w:val="006E39DF"/>
    <w:rsid w:val="006E4797"/>
    <w:rsid w:val="006E4BF7"/>
    <w:rsid w:val="006E4CCE"/>
    <w:rsid w:val="006E4E70"/>
    <w:rsid w:val="006E58D6"/>
    <w:rsid w:val="006E5957"/>
    <w:rsid w:val="006E5BEF"/>
    <w:rsid w:val="006E6025"/>
    <w:rsid w:val="006E624B"/>
    <w:rsid w:val="006E69AF"/>
    <w:rsid w:val="006E6A75"/>
    <w:rsid w:val="006E7644"/>
    <w:rsid w:val="006F029E"/>
    <w:rsid w:val="006F0CA0"/>
    <w:rsid w:val="006F1032"/>
    <w:rsid w:val="006F1E70"/>
    <w:rsid w:val="006F2A56"/>
    <w:rsid w:val="006F32DF"/>
    <w:rsid w:val="006F346B"/>
    <w:rsid w:val="006F3B61"/>
    <w:rsid w:val="006F4395"/>
    <w:rsid w:val="006F451F"/>
    <w:rsid w:val="006F58AB"/>
    <w:rsid w:val="006F5C48"/>
    <w:rsid w:val="006F5D69"/>
    <w:rsid w:val="006F639C"/>
    <w:rsid w:val="006F65A5"/>
    <w:rsid w:val="006F6AB2"/>
    <w:rsid w:val="006F7180"/>
    <w:rsid w:val="006F7822"/>
    <w:rsid w:val="006F7909"/>
    <w:rsid w:val="006F7F62"/>
    <w:rsid w:val="00700D1C"/>
    <w:rsid w:val="007019D5"/>
    <w:rsid w:val="00701AE1"/>
    <w:rsid w:val="007028F9"/>
    <w:rsid w:val="00702F3C"/>
    <w:rsid w:val="007030CC"/>
    <w:rsid w:val="007035DD"/>
    <w:rsid w:val="00703AD3"/>
    <w:rsid w:val="00703C09"/>
    <w:rsid w:val="0070444F"/>
    <w:rsid w:val="00704A8F"/>
    <w:rsid w:val="0070540F"/>
    <w:rsid w:val="00705FA0"/>
    <w:rsid w:val="007069C8"/>
    <w:rsid w:val="00707845"/>
    <w:rsid w:val="0070792F"/>
    <w:rsid w:val="00710115"/>
    <w:rsid w:val="007103B0"/>
    <w:rsid w:val="00710913"/>
    <w:rsid w:val="00710DAB"/>
    <w:rsid w:val="007114CD"/>
    <w:rsid w:val="00711A80"/>
    <w:rsid w:val="00712820"/>
    <w:rsid w:val="00713411"/>
    <w:rsid w:val="00713E6C"/>
    <w:rsid w:val="00713F75"/>
    <w:rsid w:val="00714504"/>
    <w:rsid w:val="00714BE0"/>
    <w:rsid w:val="007151B2"/>
    <w:rsid w:val="007151F9"/>
    <w:rsid w:val="0071548A"/>
    <w:rsid w:val="00715683"/>
    <w:rsid w:val="0071606D"/>
    <w:rsid w:val="007161E8"/>
    <w:rsid w:val="00716D8F"/>
    <w:rsid w:val="007171F8"/>
    <w:rsid w:val="007179A4"/>
    <w:rsid w:val="00720467"/>
    <w:rsid w:val="00720B11"/>
    <w:rsid w:val="00720B95"/>
    <w:rsid w:val="0072190E"/>
    <w:rsid w:val="007219C1"/>
    <w:rsid w:val="00721AD4"/>
    <w:rsid w:val="00721F7A"/>
    <w:rsid w:val="0072312B"/>
    <w:rsid w:val="007231BC"/>
    <w:rsid w:val="00723A92"/>
    <w:rsid w:val="00723BBB"/>
    <w:rsid w:val="00724500"/>
    <w:rsid w:val="00724755"/>
    <w:rsid w:val="00724ADA"/>
    <w:rsid w:val="00725AB7"/>
    <w:rsid w:val="00725BB8"/>
    <w:rsid w:val="007260E0"/>
    <w:rsid w:val="0072616F"/>
    <w:rsid w:val="0072679A"/>
    <w:rsid w:val="0072679F"/>
    <w:rsid w:val="00726A5A"/>
    <w:rsid w:val="00726DEC"/>
    <w:rsid w:val="00726E00"/>
    <w:rsid w:val="00727EF9"/>
    <w:rsid w:val="0073001C"/>
    <w:rsid w:val="00730B7F"/>
    <w:rsid w:val="007310E3"/>
    <w:rsid w:val="00731BF6"/>
    <w:rsid w:val="00731C9A"/>
    <w:rsid w:val="00732156"/>
    <w:rsid w:val="00732617"/>
    <w:rsid w:val="007329EF"/>
    <w:rsid w:val="00732E2D"/>
    <w:rsid w:val="00732EB8"/>
    <w:rsid w:val="0073325C"/>
    <w:rsid w:val="00733260"/>
    <w:rsid w:val="007332F2"/>
    <w:rsid w:val="00733B49"/>
    <w:rsid w:val="00733B74"/>
    <w:rsid w:val="00734139"/>
    <w:rsid w:val="007345AA"/>
    <w:rsid w:val="0073478B"/>
    <w:rsid w:val="00735498"/>
    <w:rsid w:val="007357FF"/>
    <w:rsid w:val="00736991"/>
    <w:rsid w:val="007369AC"/>
    <w:rsid w:val="00736A99"/>
    <w:rsid w:val="00736DDA"/>
    <w:rsid w:val="007378CD"/>
    <w:rsid w:val="00737DDE"/>
    <w:rsid w:val="007403D5"/>
    <w:rsid w:val="00740582"/>
    <w:rsid w:val="00740712"/>
    <w:rsid w:val="007407FC"/>
    <w:rsid w:val="007408DD"/>
    <w:rsid w:val="00740B52"/>
    <w:rsid w:val="007424B0"/>
    <w:rsid w:val="007436AE"/>
    <w:rsid w:val="00743996"/>
    <w:rsid w:val="0074479D"/>
    <w:rsid w:val="00744D8D"/>
    <w:rsid w:val="00744FD8"/>
    <w:rsid w:val="00746C74"/>
    <w:rsid w:val="00746F21"/>
    <w:rsid w:val="00750746"/>
    <w:rsid w:val="00750B43"/>
    <w:rsid w:val="00750ED5"/>
    <w:rsid w:val="00750FDD"/>
    <w:rsid w:val="0075191C"/>
    <w:rsid w:val="00751F7B"/>
    <w:rsid w:val="007530CC"/>
    <w:rsid w:val="00753E6A"/>
    <w:rsid w:val="0075454B"/>
    <w:rsid w:val="0075547B"/>
    <w:rsid w:val="00756CAE"/>
    <w:rsid w:val="0075754E"/>
    <w:rsid w:val="007613B9"/>
    <w:rsid w:val="00761CC3"/>
    <w:rsid w:val="007625E2"/>
    <w:rsid w:val="00762870"/>
    <w:rsid w:val="00762D78"/>
    <w:rsid w:val="007636F3"/>
    <w:rsid w:val="00763F45"/>
    <w:rsid w:val="007656F4"/>
    <w:rsid w:val="0076579E"/>
    <w:rsid w:val="007669BD"/>
    <w:rsid w:val="00767403"/>
    <w:rsid w:val="00767476"/>
    <w:rsid w:val="00770680"/>
    <w:rsid w:val="00770D3F"/>
    <w:rsid w:val="00771EB9"/>
    <w:rsid w:val="0077241D"/>
    <w:rsid w:val="0077309C"/>
    <w:rsid w:val="007735CE"/>
    <w:rsid w:val="00773701"/>
    <w:rsid w:val="0077382F"/>
    <w:rsid w:val="00773A1F"/>
    <w:rsid w:val="00774709"/>
    <w:rsid w:val="00775DE3"/>
    <w:rsid w:val="007800F9"/>
    <w:rsid w:val="0078050E"/>
    <w:rsid w:val="0078089F"/>
    <w:rsid w:val="007812F8"/>
    <w:rsid w:val="00781A97"/>
    <w:rsid w:val="00781D11"/>
    <w:rsid w:val="00783569"/>
    <w:rsid w:val="007838AF"/>
    <w:rsid w:val="0078414F"/>
    <w:rsid w:val="007843BA"/>
    <w:rsid w:val="00784BEC"/>
    <w:rsid w:val="00784C0A"/>
    <w:rsid w:val="00785159"/>
    <w:rsid w:val="007855C3"/>
    <w:rsid w:val="007858DE"/>
    <w:rsid w:val="0078644B"/>
    <w:rsid w:val="00786A46"/>
    <w:rsid w:val="00787275"/>
    <w:rsid w:val="00787504"/>
    <w:rsid w:val="007877DB"/>
    <w:rsid w:val="0079059C"/>
    <w:rsid w:val="00791351"/>
    <w:rsid w:val="00791832"/>
    <w:rsid w:val="00791A45"/>
    <w:rsid w:val="007920C8"/>
    <w:rsid w:val="007930AF"/>
    <w:rsid w:val="0079343C"/>
    <w:rsid w:val="00795FC1"/>
    <w:rsid w:val="007962E8"/>
    <w:rsid w:val="007968DC"/>
    <w:rsid w:val="00796A47"/>
    <w:rsid w:val="00797221"/>
    <w:rsid w:val="0079756F"/>
    <w:rsid w:val="00797A92"/>
    <w:rsid w:val="007A01C5"/>
    <w:rsid w:val="007A0931"/>
    <w:rsid w:val="007A125E"/>
    <w:rsid w:val="007A128D"/>
    <w:rsid w:val="007A1B76"/>
    <w:rsid w:val="007A2842"/>
    <w:rsid w:val="007A293B"/>
    <w:rsid w:val="007A2C6A"/>
    <w:rsid w:val="007A2FF6"/>
    <w:rsid w:val="007A3706"/>
    <w:rsid w:val="007A38CE"/>
    <w:rsid w:val="007A40E7"/>
    <w:rsid w:val="007A4793"/>
    <w:rsid w:val="007A4A6D"/>
    <w:rsid w:val="007A4C37"/>
    <w:rsid w:val="007A4C7D"/>
    <w:rsid w:val="007A4CBB"/>
    <w:rsid w:val="007A52A4"/>
    <w:rsid w:val="007A552E"/>
    <w:rsid w:val="007A685D"/>
    <w:rsid w:val="007A6AD4"/>
    <w:rsid w:val="007A6CC7"/>
    <w:rsid w:val="007A7379"/>
    <w:rsid w:val="007B08C0"/>
    <w:rsid w:val="007B1208"/>
    <w:rsid w:val="007B1372"/>
    <w:rsid w:val="007B2026"/>
    <w:rsid w:val="007B2766"/>
    <w:rsid w:val="007B2C7D"/>
    <w:rsid w:val="007B3E9B"/>
    <w:rsid w:val="007B410B"/>
    <w:rsid w:val="007B456F"/>
    <w:rsid w:val="007B5D85"/>
    <w:rsid w:val="007B5DCA"/>
    <w:rsid w:val="007B644F"/>
    <w:rsid w:val="007B69DC"/>
    <w:rsid w:val="007B6C42"/>
    <w:rsid w:val="007B70C0"/>
    <w:rsid w:val="007B7145"/>
    <w:rsid w:val="007B7559"/>
    <w:rsid w:val="007B7AC6"/>
    <w:rsid w:val="007B7BBB"/>
    <w:rsid w:val="007C01C3"/>
    <w:rsid w:val="007C029E"/>
    <w:rsid w:val="007C15F8"/>
    <w:rsid w:val="007C1709"/>
    <w:rsid w:val="007C2CD0"/>
    <w:rsid w:val="007C2F63"/>
    <w:rsid w:val="007C3A3A"/>
    <w:rsid w:val="007C3AC7"/>
    <w:rsid w:val="007C3F66"/>
    <w:rsid w:val="007C40E6"/>
    <w:rsid w:val="007C469B"/>
    <w:rsid w:val="007C50F4"/>
    <w:rsid w:val="007C60E6"/>
    <w:rsid w:val="007C72B2"/>
    <w:rsid w:val="007C74A3"/>
    <w:rsid w:val="007C75C6"/>
    <w:rsid w:val="007C764E"/>
    <w:rsid w:val="007C78D2"/>
    <w:rsid w:val="007C7A77"/>
    <w:rsid w:val="007C7C29"/>
    <w:rsid w:val="007D0E12"/>
    <w:rsid w:val="007D136B"/>
    <w:rsid w:val="007D1C84"/>
    <w:rsid w:val="007D1CC7"/>
    <w:rsid w:val="007D1D7E"/>
    <w:rsid w:val="007D3AA1"/>
    <w:rsid w:val="007D3E3B"/>
    <w:rsid w:val="007D4048"/>
    <w:rsid w:val="007D4062"/>
    <w:rsid w:val="007D5046"/>
    <w:rsid w:val="007D51EA"/>
    <w:rsid w:val="007D61FB"/>
    <w:rsid w:val="007D6492"/>
    <w:rsid w:val="007D6BE0"/>
    <w:rsid w:val="007D7122"/>
    <w:rsid w:val="007D7402"/>
    <w:rsid w:val="007D7A4A"/>
    <w:rsid w:val="007E016B"/>
    <w:rsid w:val="007E0FA1"/>
    <w:rsid w:val="007E20E0"/>
    <w:rsid w:val="007E2DF9"/>
    <w:rsid w:val="007E3252"/>
    <w:rsid w:val="007E39DE"/>
    <w:rsid w:val="007E4945"/>
    <w:rsid w:val="007E4FC6"/>
    <w:rsid w:val="007E56CC"/>
    <w:rsid w:val="007E5B21"/>
    <w:rsid w:val="007E684C"/>
    <w:rsid w:val="007E6C6D"/>
    <w:rsid w:val="007E758E"/>
    <w:rsid w:val="007F1060"/>
    <w:rsid w:val="007F14D1"/>
    <w:rsid w:val="007F1D26"/>
    <w:rsid w:val="007F2030"/>
    <w:rsid w:val="007F23EA"/>
    <w:rsid w:val="007F2CCC"/>
    <w:rsid w:val="007F3356"/>
    <w:rsid w:val="007F33A3"/>
    <w:rsid w:val="007F3736"/>
    <w:rsid w:val="007F3BC0"/>
    <w:rsid w:val="007F3E50"/>
    <w:rsid w:val="007F42A0"/>
    <w:rsid w:val="007F4EFB"/>
    <w:rsid w:val="007F54CA"/>
    <w:rsid w:val="007F5A37"/>
    <w:rsid w:val="007F67FF"/>
    <w:rsid w:val="007F7D6E"/>
    <w:rsid w:val="007F7EA0"/>
    <w:rsid w:val="007F7F0C"/>
    <w:rsid w:val="00801204"/>
    <w:rsid w:val="008012F4"/>
    <w:rsid w:val="008019DE"/>
    <w:rsid w:val="008023C4"/>
    <w:rsid w:val="008025CB"/>
    <w:rsid w:val="00803F74"/>
    <w:rsid w:val="00806343"/>
    <w:rsid w:val="00806BC4"/>
    <w:rsid w:val="00806D60"/>
    <w:rsid w:val="00807537"/>
    <w:rsid w:val="008077E3"/>
    <w:rsid w:val="00810797"/>
    <w:rsid w:val="008118A7"/>
    <w:rsid w:val="00811C81"/>
    <w:rsid w:val="0081238D"/>
    <w:rsid w:val="008139B3"/>
    <w:rsid w:val="00815196"/>
    <w:rsid w:val="008157A9"/>
    <w:rsid w:val="00815BEC"/>
    <w:rsid w:val="00815D86"/>
    <w:rsid w:val="00815E91"/>
    <w:rsid w:val="0081617D"/>
    <w:rsid w:val="00817021"/>
    <w:rsid w:val="0081705C"/>
    <w:rsid w:val="00817418"/>
    <w:rsid w:val="008207BE"/>
    <w:rsid w:val="0082122E"/>
    <w:rsid w:val="00821ABF"/>
    <w:rsid w:val="008221F1"/>
    <w:rsid w:val="0082241E"/>
    <w:rsid w:val="00822C0B"/>
    <w:rsid w:val="00823E8B"/>
    <w:rsid w:val="00823F3D"/>
    <w:rsid w:val="00823FDB"/>
    <w:rsid w:val="008248CF"/>
    <w:rsid w:val="00824D59"/>
    <w:rsid w:val="00825224"/>
    <w:rsid w:val="00826073"/>
    <w:rsid w:val="00826694"/>
    <w:rsid w:val="008266A1"/>
    <w:rsid w:val="00827887"/>
    <w:rsid w:val="0083004D"/>
    <w:rsid w:val="00830B41"/>
    <w:rsid w:val="00830C1C"/>
    <w:rsid w:val="008313CF"/>
    <w:rsid w:val="00831643"/>
    <w:rsid w:val="008319E9"/>
    <w:rsid w:val="00831C8E"/>
    <w:rsid w:val="0083326F"/>
    <w:rsid w:val="008333F1"/>
    <w:rsid w:val="008354E8"/>
    <w:rsid w:val="00835845"/>
    <w:rsid w:val="00835CF2"/>
    <w:rsid w:val="00836456"/>
    <w:rsid w:val="00836A4E"/>
    <w:rsid w:val="00836AAB"/>
    <w:rsid w:val="00837880"/>
    <w:rsid w:val="00837BC6"/>
    <w:rsid w:val="00840A65"/>
    <w:rsid w:val="0084241C"/>
    <w:rsid w:val="008426D5"/>
    <w:rsid w:val="00843826"/>
    <w:rsid w:val="00843CA9"/>
    <w:rsid w:val="008451E7"/>
    <w:rsid w:val="00845887"/>
    <w:rsid w:val="008461C6"/>
    <w:rsid w:val="00846853"/>
    <w:rsid w:val="008469B4"/>
    <w:rsid w:val="00846E55"/>
    <w:rsid w:val="00846E8B"/>
    <w:rsid w:val="00847F50"/>
    <w:rsid w:val="00847FFB"/>
    <w:rsid w:val="0085049D"/>
    <w:rsid w:val="008508CF"/>
    <w:rsid w:val="0085148A"/>
    <w:rsid w:val="008514BB"/>
    <w:rsid w:val="00852B2C"/>
    <w:rsid w:val="00853312"/>
    <w:rsid w:val="0085340B"/>
    <w:rsid w:val="00853541"/>
    <w:rsid w:val="0085486C"/>
    <w:rsid w:val="0085496B"/>
    <w:rsid w:val="00854BD0"/>
    <w:rsid w:val="00854E9D"/>
    <w:rsid w:val="008553B0"/>
    <w:rsid w:val="0085541D"/>
    <w:rsid w:val="008554C4"/>
    <w:rsid w:val="00855D7B"/>
    <w:rsid w:val="00856042"/>
    <w:rsid w:val="00856258"/>
    <w:rsid w:val="008576FE"/>
    <w:rsid w:val="008579F6"/>
    <w:rsid w:val="00860849"/>
    <w:rsid w:val="00860C6D"/>
    <w:rsid w:val="00860E5D"/>
    <w:rsid w:val="00861685"/>
    <w:rsid w:val="008617E3"/>
    <w:rsid w:val="00861B6B"/>
    <w:rsid w:val="00861E09"/>
    <w:rsid w:val="008625AD"/>
    <w:rsid w:val="00862EB8"/>
    <w:rsid w:val="008634C2"/>
    <w:rsid w:val="008638B7"/>
    <w:rsid w:val="00863A54"/>
    <w:rsid w:val="00864331"/>
    <w:rsid w:val="00864767"/>
    <w:rsid w:val="00864AD4"/>
    <w:rsid w:val="00864B78"/>
    <w:rsid w:val="00864F3B"/>
    <w:rsid w:val="008653C4"/>
    <w:rsid w:val="00867242"/>
    <w:rsid w:val="0086740B"/>
    <w:rsid w:val="00870011"/>
    <w:rsid w:val="00870431"/>
    <w:rsid w:val="00870AF6"/>
    <w:rsid w:val="00870DA8"/>
    <w:rsid w:val="00871087"/>
    <w:rsid w:val="00871277"/>
    <w:rsid w:val="00871476"/>
    <w:rsid w:val="008720D0"/>
    <w:rsid w:val="00872CD8"/>
    <w:rsid w:val="00872D67"/>
    <w:rsid w:val="00872F55"/>
    <w:rsid w:val="008734A3"/>
    <w:rsid w:val="00873D59"/>
    <w:rsid w:val="00874A47"/>
    <w:rsid w:val="00874B45"/>
    <w:rsid w:val="00874C9C"/>
    <w:rsid w:val="00875D81"/>
    <w:rsid w:val="00875DA7"/>
    <w:rsid w:val="00876E94"/>
    <w:rsid w:val="00880027"/>
    <w:rsid w:val="0088006D"/>
    <w:rsid w:val="0088080E"/>
    <w:rsid w:val="00880FF6"/>
    <w:rsid w:val="008818DD"/>
    <w:rsid w:val="00881B2D"/>
    <w:rsid w:val="00881F88"/>
    <w:rsid w:val="008827C1"/>
    <w:rsid w:val="00882CF2"/>
    <w:rsid w:val="00882D08"/>
    <w:rsid w:val="0088411A"/>
    <w:rsid w:val="008849BC"/>
    <w:rsid w:val="008854D4"/>
    <w:rsid w:val="00885E80"/>
    <w:rsid w:val="00886116"/>
    <w:rsid w:val="008876AB"/>
    <w:rsid w:val="00887A29"/>
    <w:rsid w:val="00887E5D"/>
    <w:rsid w:val="008910F9"/>
    <w:rsid w:val="00891181"/>
    <w:rsid w:val="0089152E"/>
    <w:rsid w:val="00892355"/>
    <w:rsid w:val="00892E7E"/>
    <w:rsid w:val="00893D50"/>
    <w:rsid w:val="00893E24"/>
    <w:rsid w:val="008943E0"/>
    <w:rsid w:val="008948D4"/>
    <w:rsid w:val="00894CC6"/>
    <w:rsid w:val="00895115"/>
    <w:rsid w:val="008958C2"/>
    <w:rsid w:val="00895CDF"/>
    <w:rsid w:val="008961A3"/>
    <w:rsid w:val="008967F5"/>
    <w:rsid w:val="00896B18"/>
    <w:rsid w:val="00897965"/>
    <w:rsid w:val="008A0D93"/>
    <w:rsid w:val="008A1748"/>
    <w:rsid w:val="008A1812"/>
    <w:rsid w:val="008A1E18"/>
    <w:rsid w:val="008A1EB8"/>
    <w:rsid w:val="008A25A5"/>
    <w:rsid w:val="008A2AC6"/>
    <w:rsid w:val="008A3447"/>
    <w:rsid w:val="008A3DAC"/>
    <w:rsid w:val="008A5B73"/>
    <w:rsid w:val="008A60CA"/>
    <w:rsid w:val="008A61FA"/>
    <w:rsid w:val="008A638B"/>
    <w:rsid w:val="008A69E2"/>
    <w:rsid w:val="008A6A80"/>
    <w:rsid w:val="008A7BA5"/>
    <w:rsid w:val="008B0CF4"/>
    <w:rsid w:val="008B0D22"/>
    <w:rsid w:val="008B0EDC"/>
    <w:rsid w:val="008B16F7"/>
    <w:rsid w:val="008B2187"/>
    <w:rsid w:val="008B277C"/>
    <w:rsid w:val="008B2B30"/>
    <w:rsid w:val="008B30B1"/>
    <w:rsid w:val="008B35D2"/>
    <w:rsid w:val="008B44BB"/>
    <w:rsid w:val="008B45FC"/>
    <w:rsid w:val="008B4833"/>
    <w:rsid w:val="008B4D28"/>
    <w:rsid w:val="008B5414"/>
    <w:rsid w:val="008B5DC2"/>
    <w:rsid w:val="008B60D7"/>
    <w:rsid w:val="008B6391"/>
    <w:rsid w:val="008B6549"/>
    <w:rsid w:val="008B6977"/>
    <w:rsid w:val="008B6AF4"/>
    <w:rsid w:val="008B6C54"/>
    <w:rsid w:val="008B6FE3"/>
    <w:rsid w:val="008B7179"/>
    <w:rsid w:val="008B7540"/>
    <w:rsid w:val="008B7FAE"/>
    <w:rsid w:val="008C0565"/>
    <w:rsid w:val="008C1515"/>
    <w:rsid w:val="008C1696"/>
    <w:rsid w:val="008C1844"/>
    <w:rsid w:val="008C2112"/>
    <w:rsid w:val="008C22A4"/>
    <w:rsid w:val="008C2428"/>
    <w:rsid w:val="008C307B"/>
    <w:rsid w:val="008C34DF"/>
    <w:rsid w:val="008C52FB"/>
    <w:rsid w:val="008C55B3"/>
    <w:rsid w:val="008C60FE"/>
    <w:rsid w:val="008C6789"/>
    <w:rsid w:val="008C6D2F"/>
    <w:rsid w:val="008C770A"/>
    <w:rsid w:val="008C7FAA"/>
    <w:rsid w:val="008D0088"/>
    <w:rsid w:val="008D00FF"/>
    <w:rsid w:val="008D145B"/>
    <w:rsid w:val="008D1524"/>
    <w:rsid w:val="008D1CF3"/>
    <w:rsid w:val="008D248A"/>
    <w:rsid w:val="008D2C30"/>
    <w:rsid w:val="008D2C8E"/>
    <w:rsid w:val="008D3207"/>
    <w:rsid w:val="008D4F5D"/>
    <w:rsid w:val="008D4FB7"/>
    <w:rsid w:val="008D50D1"/>
    <w:rsid w:val="008D51CA"/>
    <w:rsid w:val="008D554F"/>
    <w:rsid w:val="008D5BC8"/>
    <w:rsid w:val="008D5C94"/>
    <w:rsid w:val="008D5CC7"/>
    <w:rsid w:val="008D649C"/>
    <w:rsid w:val="008D64FA"/>
    <w:rsid w:val="008D773D"/>
    <w:rsid w:val="008E01C7"/>
    <w:rsid w:val="008E023C"/>
    <w:rsid w:val="008E03B9"/>
    <w:rsid w:val="008E2A8D"/>
    <w:rsid w:val="008E3045"/>
    <w:rsid w:val="008E3655"/>
    <w:rsid w:val="008E3BE7"/>
    <w:rsid w:val="008E4C7C"/>
    <w:rsid w:val="008E4E9F"/>
    <w:rsid w:val="008E621B"/>
    <w:rsid w:val="008E64AD"/>
    <w:rsid w:val="008E6EE1"/>
    <w:rsid w:val="008E74FC"/>
    <w:rsid w:val="008F019C"/>
    <w:rsid w:val="008F019D"/>
    <w:rsid w:val="008F0D29"/>
    <w:rsid w:val="008F16A9"/>
    <w:rsid w:val="008F1A05"/>
    <w:rsid w:val="008F1A49"/>
    <w:rsid w:val="008F204A"/>
    <w:rsid w:val="008F2393"/>
    <w:rsid w:val="008F2CA7"/>
    <w:rsid w:val="008F3098"/>
    <w:rsid w:val="008F37B7"/>
    <w:rsid w:val="008F431F"/>
    <w:rsid w:val="008F4AAE"/>
    <w:rsid w:val="008F5052"/>
    <w:rsid w:val="008F524D"/>
    <w:rsid w:val="008F52F3"/>
    <w:rsid w:val="008F5433"/>
    <w:rsid w:val="008F6F74"/>
    <w:rsid w:val="008F75A7"/>
    <w:rsid w:val="008F75EC"/>
    <w:rsid w:val="008F7799"/>
    <w:rsid w:val="008F7EF9"/>
    <w:rsid w:val="0090102B"/>
    <w:rsid w:val="00901588"/>
    <w:rsid w:val="0090226E"/>
    <w:rsid w:val="009022E0"/>
    <w:rsid w:val="009026F5"/>
    <w:rsid w:val="009033AB"/>
    <w:rsid w:val="00903F9F"/>
    <w:rsid w:val="009042CF"/>
    <w:rsid w:val="0090435A"/>
    <w:rsid w:val="00904C3B"/>
    <w:rsid w:val="00906E52"/>
    <w:rsid w:val="009070A4"/>
    <w:rsid w:val="009075BA"/>
    <w:rsid w:val="00907927"/>
    <w:rsid w:val="00907F70"/>
    <w:rsid w:val="00910B37"/>
    <w:rsid w:val="009113DF"/>
    <w:rsid w:val="00911814"/>
    <w:rsid w:val="00911EDB"/>
    <w:rsid w:val="0091202A"/>
    <w:rsid w:val="00912510"/>
    <w:rsid w:val="00913219"/>
    <w:rsid w:val="009143D7"/>
    <w:rsid w:val="009145A4"/>
    <w:rsid w:val="00915233"/>
    <w:rsid w:val="00915A06"/>
    <w:rsid w:val="00915C38"/>
    <w:rsid w:val="00915DC1"/>
    <w:rsid w:val="009165E5"/>
    <w:rsid w:val="0091756E"/>
    <w:rsid w:val="00917F6A"/>
    <w:rsid w:val="0092077B"/>
    <w:rsid w:val="009208A9"/>
    <w:rsid w:val="009215CC"/>
    <w:rsid w:val="009218EA"/>
    <w:rsid w:val="00921905"/>
    <w:rsid w:val="009219DD"/>
    <w:rsid w:val="009224D7"/>
    <w:rsid w:val="00922C0B"/>
    <w:rsid w:val="0092460F"/>
    <w:rsid w:val="0092536D"/>
    <w:rsid w:val="009258EE"/>
    <w:rsid w:val="0092634F"/>
    <w:rsid w:val="009269AD"/>
    <w:rsid w:val="00926C86"/>
    <w:rsid w:val="009275F1"/>
    <w:rsid w:val="00927AE6"/>
    <w:rsid w:val="00931AFD"/>
    <w:rsid w:val="0093236D"/>
    <w:rsid w:val="0093290D"/>
    <w:rsid w:val="00933F0E"/>
    <w:rsid w:val="009345B9"/>
    <w:rsid w:val="009357E1"/>
    <w:rsid w:val="00935CCC"/>
    <w:rsid w:val="00936DBD"/>
    <w:rsid w:val="00936E3B"/>
    <w:rsid w:val="00936F35"/>
    <w:rsid w:val="00937072"/>
    <w:rsid w:val="00937544"/>
    <w:rsid w:val="009376BC"/>
    <w:rsid w:val="00937868"/>
    <w:rsid w:val="009378AA"/>
    <w:rsid w:val="0093797C"/>
    <w:rsid w:val="009406AD"/>
    <w:rsid w:val="009406F8"/>
    <w:rsid w:val="00940D41"/>
    <w:rsid w:val="00941450"/>
    <w:rsid w:val="0094149D"/>
    <w:rsid w:val="009416B8"/>
    <w:rsid w:val="0094212B"/>
    <w:rsid w:val="00942332"/>
    <w:rsid w:val="00942785"/>
    <w:rsid w:val="00942F3A"/>
    <w:rsid w:val="0094336A"/>
    <w:rsid w:val="009434F4"/>
    <w:rsid w:val="00944106"/>
    <w:rsid w:val="00945A49"/>
    <w:rsid w:val="00945DE6"/>
    <w:rsid w:val="009464D8"/>
    <w:rsid w:val="0094674B"/>
    <w:rsid w:val="00946BC6"/>
    <w:rsid w:val="00950097"/>
    <w:rsid w:val="0095021A"/>
    <w:rsid w:val="00950D2A"/>
    <w:rsid w:val="00951E5D"/>
    <w:rsid w:val="00953327"/>
    <w:rsid w:val="009533E2"/>
    <w:rsid w:val="00953B2B"/>
    <w:rsid w:val="00953C66"/>
    <w:rsid w:val="00954136"/>
    <w:rsid w:val="00954735"/>
    <w:rsid w:val="00954D5F"/>
    <w:rsid w:val="009558AD"/>
    <w:rsid w:val="009558C8"/>
    <w:rsid w:val="009559EB"/>
    <w:rsid w:val="0095618F"/>
    <w:rsid w:val="009566F3"/>
    <w:rsid w:val="00956928"/>
    <w:rsid w:val="0095721D"/>
    <w:rsid w:val="00957C7F"/>
    <w:rsid w:val="00961165"/>
    <w:rsid w:val="0096173E"/>
    <w:rsid w:val="0096231B"/>
    <w:rsid w:val="00962916"/>
    <w:rsid w:val="00963A1C"/>
    <w:rsid w:val="00963F7F"/>
    <w:rsid w:val="0096451A"/>
    <w:rsid w:val="009647B8"/>
    <w:rsid w:val="00964B2D"/>
    <w:rsid w:val="009654A9"/>
    <w:rsid w:val="0096596B"/>
    <w:rsid w:val="0097027B"/>
    <w:rsid w:val="00970EE8"/>
    <w:rsid w:val="00970F41"/>
    <w:rsid w:val="009712A6"/>
    <w:rsid w:val="009719D1"/>
    <w:rsid w:val="00971DBC"/>
    <w:rsid w:val="00973348"/>
    <w:rsid w:val="00974C3F"/>
    <w:rsid w:val="009750F4"/>
    <w:rsid w:val="009751E9"/>
    <w:rsid w:val="009753C9"/>
    <w:rsid w:val="0097585F"/>
    <w:rsid w:val="00975CD1"/>
    <w:rsid w:val="00975F6A"/>
    <w:rsid w:val="00976533"/>
    <w:rsid w:val="009766A4"/>
    <w:rsid w:val="00976920"/>
    <w:rsid w:val="009773DE"/>
    <w:rsid w:val="009776C1"/>
    <w:rsid w:val="009779BF"/>
    <w:rsid w:val="009779E1"/>
    <w:rsid w:val="009806B7"/>
    <w:rsid w:val="00980A5B"/>
    <w:rsid w:val="00981227"/>
    <w:rsid w:val="00982362"/>
    <w:rsid w:val="0098240F"/>
    <w:rsid w:val="009829D3"/>
    <w:rsid w:val="00982EF6"/>
    <w:rsid w:val="0098324A"/>
    <w:rsid w:val="0098346B"/>
    <w:rsid w:val="00983A69"/>
    <w:rsid w:val="009841AD"/>
    <w:rsid w:val="009843A9"/>
    <w:rsid w:val="00984706"/>
    <w:rsid w:val="0098476D"/>
    <w:rsid w:val="0098591C"/>
    <w:rsid w:val="00985FEB"/>
    <w:rsid w:val="00986A46"/>
    <w:rsid w:val="009870DB"/>
    <w:rsid w:val="009872A6"/>
    <w:rsid w:val="009873D1"/>
    <w:rsid w:val="0098742B"/>
    <w:rsid w:val="0099009D"/>
    <w:rsid w:val="00990386"/>
    <w:rsid w:val="00990403"/>
    <w:rsid w:val="00991071"/>
    <w:rsid w:val="0099162F"/>
    <w:rsid w:val="009919FA"/>
    <w:rsid w:val="00992F26"/>
    <w:rsid w:val="0099311A"/>
    <w:rsid w:val="009934F0"/>
    <w:rsid w:val="00994193"/>
    <w:rsid w:val="009943A5"/>
    <w:rsid w:val="009948D6"/>
    <w:rsid w:val="00994A0C"/>
    <w:rsid w:val="00994BE7"/>
    <w:rsid w:val="00994C9E"/>
    <w:rsid w:val="00994F50"/>
    <w:rsid w:val="009959DD"/>
    <w:rsid w:val="00996307"/>
    <w:rsid w:val="00996688"/>
    <w:rsid w:val="00996BE9"/>
    <w:rsid w:val="00997A4E"/>
    <w:rsid w:val="00997E17"/>
    <w:rsid w:val="009A02DC"/>
    <w:rsid w:val="009A02E2"/>
    <w:rsid w:val="009A063F"/>
    <w:rsid w:val="009A0901"/>
    <w:rsid w:val="009A0FEB"/>
    <w:rsid w:val="009A1AAD"/>
    <w:rsid w:val="009A1E6E"/>
    <w:rsid w:val="009A236F"/>
    <w:rsid w:val="009A24C5"/>
    <w:rsid w:val="009A25F1"/>
    <w:rsid w:val="009A3310"/>
    <w:rsid w:val="009A3DA7"/>
    <w:rsid w:val="009A40F2"/>
    <w:rsid w:val="009A4154"/>
    <w:rsid w:val="009A4380"/>
    <w:rsid w:val="009A4E17"/>
    <w:rsid w:val="009A5788"/>
    <w:rsid w:val="009A6D54"/>
    <w:rsid w:val="009A7A74"/>
    <w:rsid w:val="009B079B"/>
    <w:rsid w:val="009B07DD"/>
    <w:rsid w:val="009B0D5F"/>
    <w:rsid w:val="009B0DB3"/>
    <w:rsid w:val="009B1053"/>
    <w:rsid w:val="009B1E17"/>
    <w:rsid w:val="009B1FC2"/>
    <w:rsid w:val="009B246D"/>
    <w:rsid w:val="009B353D"/>
    <w:rsid w:val="009B3F1E"/>
    <w:rsid w:val="009B4619"/>
    <w:rsid w:val="009B4AE4"/>
    <w:rsid w:val="009B4FF9"/>
    <w:rsid w:val="009B5781"/>
    <w:rsid w:val="009B5BDE"/>
    <w:rsid w:val="009B60C2"/>
    <w:rsid w:val="009B6284"/>
    <w:rsid w:val="009B6ECE"/>
    <w:rsid w:val="009B7095"/>
    <w:rsid w:val="009B7167"/>
    <w:rsid w:val="009B739D"/>
    <w:rsid w:val="009B7420"/>
    <w:rsid w:val="009C0CAE"/>
    <w:rsid w:val="009C16E5"/>
    <w:rsid w:val="009C1E53"/>
    <w:rsid w:val="009C1EBE"/>
    <w:rsid w:val="009C2198"/>
    <w:rsid w:val="009C22C5"/>
    <w:rsid w:val="009C2BE7"/>
    <w:rsid w:val="009C308D"/>
    <w:rsid w:val="009C3427"/>
    <w:rsid w:val="009C3CF4"/>
    <w:rsid w:val="009C43DF"/>
    <w:rsid w:val="009C43FA"/>
    <w:rsid w:val="009C4548"/>
    <w:rsid w:val="009C4754"/>
    <w:rsid w:val="009C50F8"/>
    <w:rsid w:val="009C5908"/>
    <w:rsid w:val="009C5E29"/>
    <w:rsid w:val="009C5FAC"/>
    <w:rsid w:val="009C60B3"/>
    <w:rsid w:val="009C65A3"/>
    <w:rsid w:val="009C6F28"/>
    <w:rsid w:val="009C7E3E"/>
    <w:rsid w:val="009D0BFA"/>
    <w:rsid w:val="009D1251"/>
    <w:rsid w:val="009D1952"/>
    <w:rsid w:val="009D1D8D"/>
    <w:rsid w:val="009D2110"/>
    <w:rsid w:val="009D3736"/>
    <w:rsid w:val="009D3FFA"/>
    <w:rsid w:val="009D4578"/>
    <w:rsid w:val="009D4B9E"/>
    <w:rsid w:val="009D51C2"/>
    <w:rsid w:val="009D54D4"/>
    <w:rsid w:val="009D57D0"/>
    <w:rsid w:val="009D5890"/>
    <w:rsid w:val="009D5DC4"/>
    <w:rsid w:val="009D6068"/>
    <w:rsid w:val="009D6AD9"/>
    <w:rsid w:val="009D702E"/>
    <w:rsid w:val="009D72E3"/>
    <w:rsid w:val="009D7949"/>
    <w:rsid w:val="009D7D03"/>
    <w:rsid w:val="009E0C7C"/>
    <w:rsid w:val="009E0C99"/>
    <w:rsid w:val="009E1143"/>
    <w:rsid w:val="009E1264"/>
    <w:rsid w:val="009E1814"/>
    <w:rsid w:val="009E1D78"/>
    <w:rsid w:val="009E2417"/>
    <w:rsid w:val="009E2DE1"/>
    <w:rsid w:val="009E3EA2"/>
    <w:rsid w:val="009E3FA0"/>
    <w:rsid w:val="009E425B"/>
    <w:rsid w:val="009E4350"/>
    <w:rsid w:val="009E4780"/>
    <w:rsid w:val="009E5449"/>
    <w:rsid w:val="009E5885"/>
    <w:rsid w:val="009E5C4E"/>
    <w:rsid w:val="009E69FD"/>
    <w:rsid w:val="009E6B9E"/>
    <w:rsid w:val="009E71B1"/>
    <w:rsid w:val="009E7E78"/>
    <w:rsid w:val="009F08B8"/>
    <w:rsid w:val="009F0D4E"/>
    <w:rsid w:val="009F0E80"/>
    <w:rsid w:val="009F13F2"/>
    <w:rsid w:val="009F1BAE"/>
    <w:rsid w:val="009F3357"/>
    <w:rsid w:val="009F393F"/>
    <w:rsid w:val="009F3D71"/>
    <w:rsid w:val="009F3EB7"/>
    <w:rsid w:val="009F4A55"/>
    <w:rsid w:val="009F64A9"/>
    <w:rsid w:val="009F65FC"/>
    <w:rsid w:val="009F674A"/>
    <w:rsid w:val="009F6842"/>
    <w:rsid w:val="009F6913"/>
    <w:rsid w:val="009F6F60"/>
    <w:rsid w:val="009F7337"/>
    <w:rsid w:val="009F79C0"/>
    <w:rsid w:val="00A0029D"/>
    <w:rsid w:val="00A00E1C"/>
    <w:rsid w:val="00A0156C"/>
    <w:rsid w:val="00A01ED7"/>
    <w:rsid w:val="00A01FFF"/>
    <w:rsid w:val="00A028CE"/>
    <w:rsid w:val="00A04165"/>
    <w:rsid w:val="00A041C1"/>
    <w:rsid w:val="00A04E7E"/>
    <w:rsid w:val="00A05282"/>
    <w:rsid w:val="00A05472"/>
    <w:rsid w:val="00A056AD"/>
    <w:rsid w:val="00A056B8"/>
    <w:rsid w:val="00A05D53"/>
    <w:rsid w:val="00A06427"/>
    <w:rsid w:val="00A064CC"/>
    <w:rsid w:val="00A0668F"/>
    <w:rsid w:val="00A06A76"/>
    <w:rsid w:val="00A07734"/>
    <w:rsid w:val="00A1006F"/>
    <w:rsid w:val="00A1042D"/>
    <w:rsid w:val="00A11223"/>
    <w:rsid w:val="00A113CA"/>
    <w:rsid w:val="00A123FB"/>
    <w:rsid w:val="00A1298F"/>
    <w:rsid w:val="00A13277"/>
    <w:rsid w:val="00A13BB0"/>
    <w:rsid w:val="00A14B23"/>
    <w:rsid w:val="00A14B3E"/>
    <w:rsid w:val="00A14D11"/>
    <w:rsid w:val="00A15487"/>
    <w:rsid w:val="00A15751"/>
    <w:rsid w:val="00A15B68"/>
    <w:rsid w:val="00A15DE2"/>
    <w:rsid w:val="00A16040"/>
    <w:rsid w:val="00A1684A"/>
    <w:rsid w:val="00A20318"/>
    <w:rsid w:val="00A20920"/>
    <w:rsid w:val="00A21001"/>
    <w:rsid w:val="00A21381"/>
    <w:rsid w:val="00A213A2"/>
    <w:rsid w:val="00A2246B"/>
    <w:rsid w:val="00A22577"/>
    <w:rsid w:val="00A22B9E"/>
    <w:rsid w:val="00A237F2"/>
    <w:rsid w:val="00A238C8"/>
    <w:rsid w:val="00A23924"/>
    <w:rsid w:val="00A24AA0"/>
    <w:rsid w:val="00A24BB2"/>
    <w:rsid w:val="00A24E64"/>
    <w:rsid w:val="00A253D8"/>
    <w:rsid w:val="00A25EEA"/>
    <w:rsid w:val="00A26A87"/>
    <w:rsid w:val="00A26CCB"/>
    <w:rsid w:val="00A2796E"/>
    <w:rsid w:val="00A27AA2"/>
    <w:rsid w:val="00A303EF"/>
    <w:rsid w:val="00A3057F"/>
    <w:rsid w:val="00A31250"/>
    <w:rsid w:val="00A317A8"/>
    <w:rsid w:val="00A3184E"/>
    <w:rsid w:val="00A32020"/>
    <w:rsid w:val="00A320D0"/>
    <w:rsid w:val="00A32C49"/>
    <w:rsid w:val="00A33376"/>
    <w:rsid w:val="00A33EDF"/>
    <w:rsid w:val="00A3454A"/>
    <w:rsid w:val="00A34F9D"/>
    <w:rsid w:val="00A360D2"/>
    <w:rsid w:val="00A366B9"/>
    <w:rsid w:val="00A368BF"/>
    <w:rsid w:val="00A36ECA"/>
    <w:rsid w:val="00A3749C"/>
    <w:rsid w:val="00A37989"/>
    <w:rsid w:val="00A37F68"/>
    <w:rsid w:val="00A3D327"/>
    <w:rsid w:val="00A401D7"/>
    <w:rsid w:val="00A4031F"/>
    <w:rsid w:val="00A40576"/>
    <w:rsid w:val="00A40831"/>
    <w:rsid w:val="00A40B99"/>
    <w:rsid w:val="00A4170F"/>
    <w:rsid w:val="00A41B40"/>
    <w:rsid w:val="00A4236C"/>
    <w:rsid w:val="00A427CF"/>
    <w:rsid w:val="00A42A48"/>
    <w:rsid w:val="00A43B92"/>
    <w:rsid w:val="00A44D42"/>
    <w:rsid w:val="00A44EB6"/>
    <w:rsid w:val="00A45965"/>
    <w:rsid w:val="00A46953"/>
    <w:rsid w:val="00A469D3"/>
    <w:rsid w:val="00A4771B"/>
    <w:rsid w:val="00A47CE2"/>
    <w:rsid w:val="00A5139C"/>
    <w:rsid w:val="00A5168A"/>
    <w:rsid w:val="00A521F8"/>
    <w:rsid w:val="00A5272D"/>
    <w:rsid w:val="00A5302C"/>
    <w:rsid w:val="00A53A3B"/>
    <w:rsid w:val="00A54021"/>
    <w:rsid w:val="00A540A2"/>
    <w:rsid w:val="00A541E0"/>
    <w:rsid w:val="00A54BC1"/>
    <w:rsid w:val="00A5653E"/>
    <w:rsid w:val="00A56A54"/>
    <w:rsid w:val="00A56FDC"/>
    <w:rsid w:val="00A5781A"/>
    <w:rsid w:val="00A579CD"/>
    <w:rsid w:val="00A60017"/>
    <w:rsid w:val="00A6074C"/>
    <w:rsid w:val="00A60CB2"/>
    <w:rsid w:val="00A61390"/>
    <w:rsid w:val="00A613CD"/>
    <w:rsid w:val="00A6146B"/>
    <w:rsid w:val="00A62C65"/>
    <w:rsid w:val="00A62FA1"/>
    <w:rsid w:val="00A634F9"/>
    <w:rsid w:val="00A638B2"/>
    <w:rsid w:val="00A63AC7"/>
    <w:rsid w:val="00A63C50"/>
    <w:rsid w:val="00A6442B"/>
    <w:rsid w:val="00A64DCE"/>
    <w:rsid w:val="00A65111"/>
    <w:rsid w:val="00A655C2"/>
    <w:rsid w:val="00A6577E"/>
    <w:rsid w:val="00A65A62"/>
    <w:rsid w:val="00A66025"/>
    <w:rsid w:val="00A66057"/>
    <w:rsid w:val="00A666ED"/>
    <w:rsid w:val="00A66E1B"/>
    <w:rsid w:val="00A67890"/>
    <w:rsid w:val="00A70C04"/>
    <w:rsid w:val="00A7136C"/>
    <w:rsid w:val="00A725B8"/>
    <w:rsid w:val="00A72B02"/>
    <w:rsid w:val="00A72EB0"/>
    <w:rsid w:val="00A73562"/>
    <w:rsid w:val="00A73A50"/>
    <w:rsid w:val="00A74298"/>
    <w:rsid w:val="00A743C6"/>
    <w:rsid w:val="00A751BA"/>
    <w:rsid w:val="00A75EE4"/>
    <w:rsid w:val="00A76276"/>
    <w:rsid w:val="00A76762"/>
    <w:rsid w:val="00A769B3"/>
    <w:rsid w:val="00A76BDA"/>
    <w:rsid w:val="00A77159"/>
    <w:rsid w:val="00A771AD"/>
    <w:rsid w:val="00A77449"/>
    <w:rsid w:val="00A7771C"/>
    <w:rsid w:val="00A77EDC"/>
    <w:rsid w:val="00A80308"/>
    <w:rsid w:val="00A80825"/>
    <w:rsid w:val="00A82348"/>
    <w:rsid w:val="00A826E0"/>
    <w:rsid w:val="00A828C8"/>
    <w:rsid w:val="00A83201"/>
    <w:rsid w:val="00A83209"/>
    <w:rsid w:val="00A833E9"/>
    <w:rsid w:val="00A83909"/>
    <w:rsid w:val="00A8404B"/>
    <w:rsid w:val="00A846E4"/>
    <w:rsid w:val="00A8488E"/>
    <w:rsid w:val="00A84C0A"/>
    <w:rsid w:val="00A84EAF"/>
    <w:rsid w:val="00A85131"/>
    <w:rsid w:val="00A8564E"/>
    <w:rsid w:val="00A85A57"/>
    <w:rsid w:val="00A85AD1"/>
    <w:rsid w:val="00A85D52"/>
    <w:rsid w:val="00A86672"/>
    <w:rsid w:val="00A86C1A"/>
    <w:rsid w:val="00A87147"/>
    <w:rsid w:val="00A87252"/>
    <w:rsid w:val="00A875F4"/>
    <w:rsid w:val="00A907E0"/>
    <w:rsid w:val="00A90ABC"/>
    <w:rsid w:val="00A90EA0"/>
    <w:rsid w:val="00A915B7"/>
    <w:rsid w:val="00A91656"/>
    <w:rsid w:val="00A91B66"/>
    <w:rsid w:val="00A92396"/>
    <w:rsid w:val="00A92EF1"/>
    <w:rsid w:val="00A930C7"/>
    <w:rsid w:val="00A9347A"/>
    <w:rsid w:val="00A938B1"/>
    <w:rsid w:val="00A9456F"/>
    <w:rsid w:val="00A962F3"/>
    <w:rsid w:val="00A96613"/>
    <w:rsid w:val="00A96795"/>
    <w:rsid w:val="00A967DB"/>
    <w:rsid w:val="00A97138"/>
    <w:rsid w:val="00A97705"/>
    <w:rsid w:val="00A97C9B"/>
    <w:rsid w:val="00A97E9D"/>
    <w:rsid w:val="00AA0210"/>
    <w:rsid w:val="00AA03A1"/>
    <w:rsid w:val="00AA066A"/>
    <w:rsid w:val="00AA0FED"/>
    <w:rsid w:val="00AA2BED"/>
    <w:rsid w:val="00AA2D8D"/>
    <w:rsid w:val="00AA3815"/>
    <w:rsid w:val="00AA40BD"/>
    <w:rsid w:val="00AA42D3"/>
    <w:rsid w:val="00AA458F"/>
    <w:rsid w:val="00AA487C"/>
    <w:rsid w:val="00AA55CA"/>
    <w:rsid w:val="00AA59D2"/>
    <w:rsid w:val="00AA5D15"/>
    <w:rsid w:val="00AA63DD"/>
    <w:rsid w:val="00AA6513"/>
    <w:rsid w:val="00AA65F1"/>
    <w:rsid w:val="00AA6AC1"/>
    <w:rsid w:val="00AA74C5"/>
    <w:rsid w:val="00AB14D9"/>
    <w:rsid w:val="00AB1835"/>
    <w:rsid w:val="00AB21C4"/>
    <w:rsid w:val="00AB2D43"/>
    <w:rsid w:val="00AB388D"/>
    <w:rsid w:val="00AB3E09"/>
    <w:rsid w:val="00AB4F5C"/>
    <w:rsid w:val="00AB5384"/>
    <w:rsid w:val="00AB56AD"/>
    <w:rsid w:val="00AB5879"/>
    <w:rsid w:val="00AB61B1"/>
    <w:rsid w:val="00AB6BE6"/>
    <w:rsid w:val="00AB6EC2"/>
    <w:rsid w:val="00AB7B74"/>
    <w:rsid w:val="00AC0097"/>
    <w:rsid w:val="00AC06C3"/>
    <w:rsid w:val="00AC1AB0"/>
    <w:rsid w:val="00AC1B97"/>
    <w:rsid w:val="00AC3586"/>
    <w:rsid w:val="00AC3736"/>
    <w:rsid w:val="00AC4931"/>
    <w:rsid w:val="00AC527C"/>
    <w:rsid w:val="00AC551A"/>
    <w:rsid w:val="00AC5564"/>
    <w:rsid w:val="00AC5DA0"/>
    <w:rsid w:val="00AC6218"/>
    <w:rsid w:val="00AC6384"/>
    <w:rsid w:val="00AC701A"/>
    <w:rsid w:val="00AC7348"/>
    <w:rsid w:val="00AC7373"/>
    <w:rsid w:val="00AD06E1"/>
    <w:rsid w:val="00AD074F"/>
    <w:rsid w:val="00AD1876"/>
    <w:rsid w:val="00AD2A24"/>
    <w:rsid w:val="00AD2BF0"/>
    <w:rsid w:val="00AD365E"/>
    <w:rsid w:val="00AD4222"/>
    <w:rsid w:val="00AD4272"/>
    <w:rsid w:val="00AD443B"/>
    <w:rsid w:val="00AD51A2"/>
    <w:rsid w:val="00AD5CC3"/>
    <w:rsid w:val="00AD5DE2"/>
    <w:rsid w:val="00AD5EAB"/>
    <w:rsid w:val="00AD626B"/>
    <w:rsid w:val="00AD6796"/>
    <w:rsid w:val="00AD7316"/>
    <w:rsid w:val="00AE18AA"/>
    <w:rsid w:val="00AE254B"/>
    <w:rsid w:val="00AE31F4"/>
    <w:rsid w:val="00AE4022"/>
    <w:rsid w:val="00AE434D"/>
    <w:rsid w:val="00AE5A0D"/>
    <w:rsid w:val="00AE687E"/>
    <w:rsid w:val="00AE6903"/>
    <w:rsid w:val="00AE691B"/>
    <w:rsid w:val="00AF12D0"/>
    <w:rsid w:val="00AF17A0"/>
    <w:rsid w:val="00AF17D5"/>
    <w:rsid w:val="00AF200C"/>
    <w:rsid w:val="00AF208F"/>
    <w:rsid w:val="00AF2E8D"/>
    <w:rsid w:val="00AF394C"/>
    <w:rsid w:val="00AF3BED"/>
    <w:rsid w:val="00AF49DD"/>
    <w:rsid w:val="00AF4A58"/>
    <w:rsid w:val="00AF4FAD"/>
    <w:rsid w:val="00AF59E7"/>
    <w:rsid w:val="00AF5B69"/>
    <w:rsid w:val="00AF5CB5"/>
    <w:rsid w:val="00AF5E68"/>
    <w:rsid w:val="00AF6012"/>
    <w:rsid w:val="00AF644F"/>
    <w:rsid w:val="00AF744A"/>
    <w:rsid w:val="00AF77F4"/>
    <w:rsid w:val="00AF7F08"/>
    <w:rsid w:val="00AF7F1B"/>
    <w:rsid w:val="00B00890"/>
    <w:rsid w:val="00B011C4"/>
    <w:rsid w:val="00B02826"/>
    <w:rsid w:val="00B02947"/>
    <w:rsid w:val="00B03112"/>
    <w:rsid w:val="00B03803"/>
    <w:rsid w:val="00B03D6B"/>
    <w:rsid w:val="00B040F4"/>
    <w:rsid w:val="00B04B82"/>
    <w:rsid w:val="00B04FCE"/>
    <w:rsid w:val="00B05179"/>
    <w:rsid w:val="00B05D2F"/>
    <w:rsid w:val="00B06231"/>
    <w:rsid w:val="00B06CC7"/>
    <w:rsid w:val="00B0700F"/>
    <w:rsid w:val="00B0723A"/>
    <w:rsid w:val="00B0767E"/>
    <w:rsid w:val="00B07690"/>
    <w:rsid w:val="00B07DE1"/>
    <w:rsid w:val="00B10CEA"/>
    <w:rsid w:val="00B11094"/>
    <w:rsid w:val="00B111F6"/>
    <w:rsid w:val="00B114D2"/>
    <w:rsid w:val="00B1173C"/>
    <w:rsid w:val="00B1185C"/>
    <w:rsid w:val="00B119ED"/>
    <w:rsid w:val="00B11B43"/>
    <w:rsid w:val="00B1240B"/>
    <w:rsid w:val="00B12447"/>
    <w:rsid w:val="00B12463"/>
    <w:rsid w:val="00B128E2"/>
    <w:rsid w:val="00B13E78"/>
    <w:rsid w:val="00B146DE"/>
    <w:rsid w:val="00B149D4"/>
    <w:rsid w:val="00B15074"/>
    <w:rsid w:val="00B153DB"/>
    <w:rsid w:val="00B155D7"/>
    <w:rsid w:val="00B155F7"/>
    <w:rsid w:val="00B157D2"/>
    <w:rsid w:val="00B158F3"/>
    <w:rsid w:val="00B15949"/>
    <w:rsid w:val="00B159EF"/>
    <w:rsid w:val="00B168E6"/>
    <w:rsid w:val="00B16AE2"/>
    <w:rsid w:val="00B1720E"/>
    <w:rsid w:val="00B20239"/>
    <w:rsid w:val="00B20C53"/>
    <w:rsid w:val="00B20D17"/>
    <w:rsid w:val="00B2210E"/>
    <w:rsid w:val="00B22AA3"/>
    <w:rsid w:val="00B22DF9"/>
    <w:rsid w:val="00B23A6D"/>
    <w:rsid w:val="00B244E6"/>
    <w:rsid w:val="00B24624"/>
    <w:rsid w:val="00B24FC7"/>
    <w:rsid w:val="00B252F1"/>
    <w:rsid w:val="00B25A5D"/>
    <w:rsid w:val="00B25B25"/>
    <w:rsid w:val="00B26387"/>
    <w:rsid w:val="00B3022A"/>
    <w:rsid w:val="00B3073D"/>
    <w:rsid w:val="00B308EF"/>
    <w:rsid w:val="00B31193"/>
    <w:rsid w:val="00B31698"/>
    <w:rsid w:val="00B33362"/>
    <w:rsid w:val="00B33800"/>
    <w:rsid w:val="00B3479C"/>
    <w:rsid w:val="00B34894"/>
    <w:rsid w:val="00B34E45"/>
    <w:rsid w:val="00B357D5"/>
    <w:rsid w:val="00B35938"/>
    <w:rsid w:val="00B35B0F"/>
    <w:rsid w:val="00B35C7A"/>
    <w:rsid w:val="00B36E42"/>
    <w:rsid w:val="00B36F94"/>
    <w:rsid w:val="00B37191"/>
    <w:rsid w:val="00B379D2"/>
    <w:rsid w:val="00B37AA7"/>
    <w:rsid w:val="00B37B72"/>
    <w:rsid w:val="00B4031E"/>
    <w:rsid w:val="00B40A03"/>
    <w:rsid w:val="00B40D64"/>
    <w:rsid w:val="00B41419"/>
    <w:rsid w:val="00B4172E"/>
    <w:rsid w:val="00B42941"/>
    <w:rsid w:val="00B43326"/>
    <w:rsid w:val="00B43350"/>
    <w:rsid w:val="00B4394F"/>
    <w:rsid w:val="00B44688"/>
    <w:rsid w:val="00B447B1"/>
    <w:rsid w:val="00B4501E"/>
    <w:rsid w:val="00B458ED"/>
    <w:rsid w:val="00B45CF3"/>
    <w:rsid w:val="00B467C1"/>
    <w:rsid w:val="00B471FC"/>
    <w:rsid w:val="00B478C6"/>
    <w:rsid w:val="00B47E9F"/>
    <w:rsid w:val="00B5036A"/>
    <w:rsid w:val="00B513D1"/>
    <w:rsid w:val="00B517A1"/>
    <w:rsid w:val="00B51A8D"/>
    <w:rsid w:val="00B51F34"/>
    <w:rsid w:val="00B528C1"/>
    <w:rsid w:val="00B52B7E"/>
    <w:rsid w:val="00B532A5"/>
    <w:rsid w:val="00B53E22"/>
    <w:rsid w:val="00B546D4"/>
    <w:rsid w:val="00B547BA"/>
    <w:rsid w:val="00B54F98"/>
    <w:rsid w:val="00B55909"/>
    <w:rsid w:val="00B55A8D"/>
    <w:rsid w:val="00B55BCC"/>
    <w:rsid w:val="00B55EFE"/>
    <w:rsid w:val="00B56625"/>
    <w:rsid w:val="00B57722"/>
    <w:rsid w:val="00B600B3"/>
    <w:rsid w:val="00B601D8"/>
    <w:rsid w:val="00B60298"/>
    <w:rsid w:val="00B603DB"/>
    <w:rsid w:val="00B61BBF"/>
    <w:rsid w:val="00B61C14"/>
    <w:rsid w:val="00B61F44"/>
    <w:rsid w:val="00B6203E"/>
    <w:rsid w:val="00B62B13"/>
    <w:rsid w:val="00B6368F"/>
    <w:rsid w:val="00B639B2"/>
    <w:rsid w:val="00B63C55"/>
    <w:rsid w:val="00B65A0D"/>
    <w:rsid w:val="00B66652"/>
    <w:rsid w:val="00B66BD7"/>
    <w:rsid w:val="00B66C50"/>
    <w:rsid w:val="00B67F90"/>
    <w:rsid w:val="00B70ED0"/>
    <w:rsid w:val="00B7165A"/>
    <w:rsid w:val="00B71966"/>
    <w:rsid w:val="00B72955"/>
    <w:rsid w:val="00B72E8E"/>
    <w:rsid w:val="00B732C5"/>
    <w:rsid w:val="00B73481"/>
    <w:rsid w:val="00B73AAC"/>
    <w:rsid w:val="00B740BC"/>
    <w:rsid w:val="00B7424A"/>
    <w:rsid w:val="00B74690"/>
    <w:rsid w:val="00B75AD1"/>
    <w:rsid w:val="00B7666E"/>
    <w:rsid w:val="00B7780A"/>
    <w:rsid w:val="00B77D28"/>
    <w:rsid w:val="00B77E0E"/>
    <w:rsid w:val="00B77EB4"/>
    <w:rsid w:val="00B80BC2"/>
    <w:rsid w:val="00B80EAA"/>
    <w:rsid w:val="00B81BE7"/>
    <w:rsid w:val="00B8291F"/>
    <w:rsid w:val="00B83CCF"/>
    <w:rsid w:val="00B83DDA"/>
    <w:rsid w:val="00B84983"/>
    <w:rsid w:val="00B854ED"/>
    <w:rsid w:val="00B85814"/>
    <w:rsid w:val="00B8602C"/>
    <w:rsid w:val="00B86A99"/>
    <w:rsid w:val="00B86BB0"/>
    <w:rsid w:val="00B87040"/>
    <w:rsid w:val="00B878B2"/>
    <w:rsid w:val="00B906DB"/>
    <w:rsid w:val="00B913C7"/>
    <w:rsid w:val="00B91A84"/>
    <w:rsid w:val="00B91B35"/>
    <w:rsid w:val="00B91D14"/>
    <w:rsid w:val="00B92649"/>
    <w:rsid w:val="00B92BF0"/>
    <w:rsid w:val="00B93310"/>
    <w:rsid w:val="00B935FC"/>
    <w:rsid w:val="00B93B80"/>
    <w:rsid w:val="00B94453"/>
    <w:rsid w:val="00B94C30"/>
    <w:rsid w:val="00B94EAB"/>
    <w:rsid w:val="00B952F6"/>
    <w:rsid w:val="00B96A2B"/>
    <w:rsid w:val="00B96AD0"/>
    <w:rsid w:val="00B97AF7"/>
    <w:rsid w:val="00B97B5D"/>
    <w:rsid w:val="00BA0A96"/>
    <w:rsid w:val="00BA1E89"/>
    <w:rsid w:val="00BA295D"/>
    <w:rsid w:val="00BA30E1"/>
    <w:rsid w:val="00BA375E"/>
    <w:rsid w:val="00BA47F8"/>
    <w:rsid w:val="00BA545D"/>
    <w:rsid w:val="00BA5528"/>
    <w:rsid w:val="00BA6205"/>
    <w:rsid w:val="00BA63B0"/>
    <w:rsid w:val="00BA6C48"/>
    <w:rsid w:val="00BA7371"/>
    <w:rsid w:val="00BB0332"/>
    <w:rsid w:val="00BB076F"/>
    <w:rsid w:val="00BB0C98"/>
    <w:rsid w:val="00BB0F46"/>
    <w:rsid w:val="00BB1407"/>
    <w:rsid w:val="00BB1F73"/>
    <w:rsid w:val="00BB2055"/>
    <w:rsid w:val="00BB2C40"/>
    <w:rsid w:val="00BB2E6D"/>
    <w:rsid w:val="00BB3D0B"/>
    <w:rsid w:val="00BB3DFC"/>
    <w:rsid w:val="00BB4A6B"/>
    <w:rsid w:val="00BB4C09"/>
    <w:rsid w:val="00BB70CD"/>
    <w:rsid w:val="00BC09E8"/>
    <w:rsid w:val="00BC2BFF"/>
    <w:rsid w:val="00BC3B0E"/>
    <w:rsid w:val="00BC3C62"/>
    <w:rsid w:val="00BC3F92"/>
    <w:rsid w:val="00BC4536"/>
    <w:rsid w:val="00BC468B"/>
    <w:rsid w:val="00BC5148"/>
    <w:rsid w:val="00BC5356"/>
    <w:rsid w:val="00BC5539"/>
    <w:rsid w:val="00BC6F12"/>
    <w:rsid w:val="00BC726F"/>
    <w:rsid w:val="00BC75B1"/>
    <w:rsid w:val="00BC774D"/>
    <w:rsid w:val="00BC77EE"/>
    <w:rsid w:val="00BC7E95"/>
    <w:rsid w:val="00BC7EA8"/>
    <w:rsid w:val="00BD062D"/>
    <w:rsid w:val="00BD0659"/>
    <w:rsid w:val="00BD0811"/>
    <w:rsid w:val="00BD0A27"/>
    <w:rsid w:val="00BD0CDC"/>
    <w:rsid w:val="00BD10F0"/>
    <w:rsid w:val="00BD120E"/>
    <w:rsid w:val="00BD14F1"/>
    <w:rsid w:val="00BD19DA"/>
    <w:rsid w:val="00BD1B82"/>
    <w:rsid w:val="00BD1DB0"/>
    <w:rsid w:val="00BD21E0"/>
    <w:rsid w:val="00BD227F"/>
    <w:rsid w:val="00BD33E1"/>
    <w:rsid w:val="00BD36AE"/>
    <w:rsid w:val="00BD465C"/>
    <w:rsid w:val="00BD4858"/>
    <w:rsid w:val="00BD48B7"/>
    <w:rsid w:val="00BD5364"/>
    <w:rsid w:val="00BD55F3"/>
    <w:rsid w:val="00BD5737"/>
    <w:rsid w:val="00BD5E94"/>
    <w:rsid w:val="00BD639C"/>
    <w:rsid w:val="00BD6F3A"/>
    <w:rsid w:val="00BD7372"/>
    <w:rsid w:val="00BD7E91"/>
    <w:rsid w:val="00BE04DA"/>
    <w:rsid w:val="00BE057A"/>
    <w:rsid w:val="00BE1E62"/>
    <w:rsid w:val="00BE2168"/>
    <w:rsid w:val="00BE22A2"/>
    <w:rsid w:val="00BE36D3"/>
    <w:rsid w:val="00BE3EC0"/>
    <w:rsid w:val="00BE4240"/>
    <w:rsid w:val="00BE43CC"/>
    <w:rsid w:val="00BE5771"/>
    <w:rsid w:val="00BE5F50"/>
    <w:rsid w:val="00BE61D6"/>
    <w:rsid w:val="00BE65FB"/>
    <w:rsid w:val="00BE6624"/>
    <w:rsid w:val="00BE706E"/>
    <w:rsid w:val="00BE72DB"/>
    <w:rsid w:val="00BE743E"/>
    <w:rsid w:val="00BE799C"/>
    <w:rsid w:val="00BF1095"/>
    <w:rsid w:val="00BF1675"/>
    <w:rsid w:val="00BF1970"/>
    <w:rsid w:val="00BF2146"/>
    <w:rsid w:val="00BF2305"/>
    <w:rsid w:val="00BF247E"/>
    <w:rsid w:val="00BF2547"/>
    <w:rsid w:val="00BF28C8"/>
    <w:rsid w:val="00BF34BA"/>
    <w:rsid w:val="00BF379F"/>
    <w:rsid w:val="00BF4AA7"/>
    <w:rsid w:val="00BF4C95"/>
    <w:rsid w:val="00BF4D7E"/>
    <w:rsid w:val="00BF5DD2"/>
    <w:rsid w:val="00BF5E70"/>
    <w:rsid w:val="00C0052E"/>
    <w:rsid w:val="00C00962"/>
    <w:rsid w:val="00C00D1F"/>
    <w:rsid w:val="00C0156C"/>
    <w:rsid w:val="00C0180E"/>
    <w:rsid w:val="00C01933"/>
    <w:rsid w:val="00C0283A"/>
    <w:rsid w:val="00C03B83"/>
    <w:rsid w:val="00C0410D"/>
    <w:rsid w:val="00C04258"/>
    <w:rsid w:val="00C04A2E"/>
    <w:rsid w:val="00C05558"/>
    <w:rsid w:val="00C064FE"/>
    <w:rsid w:val="00C068FD"/>
    <w:rsid w:val="00C06C86"/>
    <w:rsid w:val="00C073FA"/>
    <w:rsid w:val="00C105FB"/>
    <w:rsid w:val="00C1068E"/>
    <w:rsid w:val="00C11488"/>
    <w:rsid w:val="00C11501"/>
    <w:rsid w:val="00C11764"/>
    <w:rsid w:val="00C119D8"/>
    <w:rsid w:val="00C11ABD"/>
    <w:rsid w:val="00C11B1D"/>
    <w:rsid w:val="00C11D93"/>
    <w:rsid w:val="00C11FAD"/>
    <w:rsid w:val="00C12B02"/>
    <w:rsid w:val="00C146D4"/>
    <w:rsid w:val="00C14855"/>
    <w:rsid w:val="00C15259"/>
    <w:rsid w:val="00C15842"/>
    <w:rsid w:val="00C160DA"/>
    <w:rsid w:val="00C164FD"/>
    <w:rsid w:val="00C1650C"/>
    <w:rsid w:val="00C16665"/>
    <w:rsid w:val="00C17930"/>
    <w:rsid w:val="00C17AD9"/>
    <w:rsid w:val="00C20DA7"/>
    <w:rsid w:val="00C2169F"/>
    <w:rsid w:val="00C216D8"/>
    <w:rsid w:val="00C217D1"/>
    <w:rsid w:val="00C22865"/>
    <w:rsid w:val="00C234C3"/>
    <w:rsid w:val="00C2369A"/>
    <w:rsid w:val="00C24883"/>
    <w:rsid w:val="00C24E80"/>
    <w:rsid w:val="00C24F3A"/>
    <w:rsid w:val="00C25C5A"/>
    <w:rsid w:val="00C25F2D"/>
    <w:rsid w:val="00C26069"/>
    <w:rsid w:val="00C262AD"/>
    <w:rsid w:val="00C2644A"/>
    <w:rsid w:val="00C26604"/>
    <w:rsid w:val="00C26662"/>
    <w:rsid w:val="00C27A80"/>
    <w:rsid w:val="00C300D2"/>
    <w:rsid w:val="00C30ABA"/>
    <w:rsid w:val="00C31733"/>
    <w:rsid w:val="00C3247B"/>
    <w:rsid w:val="00C32640"/>
    <w:rsid w:val="00C32919"/>
    <w:rsid w:val="00C32D87"/>
    <w:rsid w:val="00C343D1"/>
    <w:rsid w:val="00C34EF5"/>
    <w:rsid w:val="00C35327"/>
    <w:rsid w:val="00C35782"/>
    <w:rsid w:val="00C36025"/>
    <w:rsid w:val="00C360DD"/>
    <w:rsid w:val="00C36129"/>
    <w:rsid w:val="00C376BE"/>
    <w:rsid w:val="00C402C6"/>
    <w:rsid w:val="00C411D5"/>
    <w:rsid w:val="00C4122C"/>
    <w:rsid w:val="00C413ED"/>
    <w:rsid w:val="00C41483"/>
    <w:rsid w:val="00C419E4"/>
    <w:rsid w:val="00C42693"/>
    <w:rsid w:val="00C426F1"/>
    <w:rsid w:val="00C42718"/>
    <w:rsid w:val="00C42ECA"/>
    <w:rsid w:val="00C42EE0"/>
    <w:rsid w:val="00C42EFE"/>
    <w:rsid w:val="00C438D6"/>
    <w:rsid w:val="00C43F8C"/>
    <w:rsid w:val="00C44748"/>
    <w:rsid w:val="00C45848"/>
    <w:rsid w:val="00C46A65"/>
    <w:rsid w:val="00C46B24"/>
    <w:rsid w:val="00C47356"/>
    <w:rsid w:val="00C47D88"/>
    <w:rsid w:val="00C50F93"/>
    <w:rsid w:val="00C50FEE"/>
    <w:rsid w:val="00C51407"/>
    <w:rsid w:val="00C517DF"/>
    <w:rsid w:val="00C51E3F"/>
    <w:rsid w:val="00C52066"/>
    <w:rsid w:val="00C530CB"/>
    <w:rsid w:val="00C5391B"/>
    <w:rsid w:val="00C543C3"/>
    <w:rsid w:val="00C550F3"/>
    <w:rsid w:val="00C55273"/>
    <w:rsid w:val="00C55528"/>
    <w:rsid w:val="00C5778E"/>
    <w:rsid w:val="00C57923"/>
    <w:rsid w:val="00C5ED9F"/>
    <w:rsid w:val="00C6009F"/>
    <w:rsid w:val="00C60A70"/>
    <w:rsid w:val="00C60AFB"/>
    <w:rsid w:val="00C61EE3"/>
    <w:rsid w:val="00C6259D"/>
    <w:rsid w:val="00C63059"/>
    <w:rsid w:val="00C63496"/>
    <w:rsid w:val="00C635CD"/>
    <w:rsid w:val="00C644F8"/>
    <w:rsid w:val="00C652D8"/>
    <w:rsid w:val="00C65339"/>
    <w:rsid w:val="00C65426"/>
    <w:rsid w:val="00C672F2"/>
    <w:rsid w:val="00C706D4"/>
    <w:rsid w:val="00C709B6"/>
    <w:rsid w:val="00C730ED"/>
    <w:rsid w:val="00C73382"/>
    <w:rsid w:val="00C734B6"/>
    <w:rsid w:val="00C73FC1"/>
    <w:rsid w:val="00C7466A"/>
    <w:rsid w:val="00C7500D"/>
    <w:rsid w:val="00C7569A"/>
    <w:rsid w:val="00C75C02"/>
    <w:rsid w:val="00C75C2B"/>
    <w:rsid w:val="00C76094"/>
    <w:rsid w:val="00C76B31"/>
    <w:rsid w:val="00C77C72"/>
    <w:rsid w:val="00C77C84"/>
    <w:rsid w:val="00C802E9"/>
    <w:rsid w:val="00C808A0"/>
    <w:rsid w:val="00C828F6"/>
    <w:rsid w:val="00C82D60"/>
    <w:rsid w:val="00C835EC"/>
    <w:rsid w:val="00C83E40"/>
    <w:rsid w:val="00C845BB"/>
    <w:rsid w:val="00C846F8"/>
    <w:rsid w:val="00C84B4B"/>
    <w:rsid w:val="00C8657E"/>
    <w:rsid w:val="00C871E4"/>
    <w:rsid w:val="00C90239"/>
    <w:rsid w:val="00C9066F"/>
    <w:rsid w:val="00C9090C"/>
    <w:rsid w:val="00C90A3A"/>
    <w:rsid w:val="00C9116C"/>
    <w:rsid w:val="00C92398"/>
    <w:rsid w:val="00C9261A"/>
    <w:rsid w:val="00C927A3"/>
    <w:rsid w:val="00C93BC5"/>
    <w:rsid w:val="00C93D2D"/>
    <w:rsid w:val="00C9422F"/>
    <w:rsid w:val="00C94261"/>
    <w:rsid w:val="00C94490"/>
    <w:rsid w:val="00C94AE3"/>
    <w:rsid w:val="00C94F6C"/>
    <w:rsid w:val="00C95EA4"/>
    <w:rsid w:val="00C962A7"/>
    <w:rsid w:val="00C96D6F"/>
    <w:rsid w:val="00C97241"/>
    <w:rsid w:val="00C97A8F"/>
    <w:rsid w:val="00C97B23"/>
    <w:rsid w:val="00CA0081"/>
    <w:rsid w:val="00CA0181"/>
    <w:rsid w:val="00CA022A"/>
    <w:rsid w:val="00CA06FC"/>
    <w:rsid w:val="00CA0FE5"/>
    <w:rsid w:val="00CA355C"/>
    <w:rsid w:val="00CA3D40"/>
    <w:rsid w:val="00CA3E15"/>
    <w:rsid w:val="00CA3E31"/>
    <w:rsid w:val="00CA5043"/>
    <w:rsid w:val="00CA5ABF"/>
    <w:rsid w:val="00CA67BC"/>
    <w:rsid w:val="00CA7BB2"/>
    <w:rsid w:val="00CA7D29"/>
    <w:rsid w:val="00CB0323"/>
    <w:rsid w:val="00CB0AF0"/>
    <w:rsid w:val="00CB0C39"/>
    <w:rsid w:val="00CB0C73"/>
    <w:rsid w:val="00CB0DBB"/>
    <w:rsid w:val="00CB125B"/>
    <w:rsid w:val="00CB1678"/>
    <w:rsid w:val="00CB1713"/>
    <w:rsid w:val="00CB1B5C"/>
    <w:rsid w:val="00CB1BB8"/>
    <w:rsid w:val="00CB266E"/>
    <w:rsid w:val="00CB3888"/>
    <w:rsid w:val="00CB393A"/>
    <w:rsid w:val="00CB3FAB"/>
    <w:rsid w:val="00CB4236"/>
    <w:rsid w:val="00CB450B"/>
    <w:rsid w:val="00CB4B19"/>
    <w:rsid w:val="00CB508F"/>
    <w:rsid w:val="00CB50F5"/>
    <w:rsid w:val="00CB571B"/>
    <w:rsid w:val="00CB578A"/>
    <w:rsid w:val="00CB5914"/>
    <w:rsid w:val="00CB59DA"/>
    <w:rsid w:val="00CB6479"/>
    <w:rsid w:val="00CB6552"/>
    <w:rsid w:val="00CB6C85"/>
    <w:rsid w:val="00CB6D11"/>
    <w:rsid w:val="00CB6FC9"/>
    <w:rsid w:val="00CB71E1"/>
    <w:rsid w:val="00CB75B2"/>
    <w:rsid w:val="00CB7BF4"/>
    <w:rsid w:val="00CB7E80"/>
    <w:rsid w:val="00CC07AF"/>
    <w:rsid w:val="00CC07C4"/>
    <w:rsid w:val="00CC08A8"/>
    <w:rsid w:val="00CC09FC"/>
    <w:rsid w:val="00CC0B0E"/>
    <w:rsid w:val="00CC0F92"/>
    <w:rsid w:val="00CC16E1"/>
    <w:rsid w:val="00CC20F9"/>
    <w:rsid w:val="00CC241C"/>
    <w:rsid w:val="00CC3E47"/>
    <w:rsid w:val="00CC5023"/>
    <w:rsid w:val="00CC5119"/>
    <w:rsid w:val="00CC63EB"/>
    <w:rsid w:val="00CC6B3B"/>
    <w:rsid w:val="00CC6BB5"/>
    <w:rsid w:val="00CC78BF"/>
    <w:rsid w:val="00CC7D58"/>
    <w:rsid w:val="00CC7F8C"/>
    <w:rsid w:val="00CD0C06"/>
    <w:rsid w:val="00CD19EC"/>
    <w:rsid w:val="00CD2AEE"/>
    <w:rsid w:val="00CD2BBB"/>
    <w:rsid w:val="00CD3D8A"/>
    <w:rsid w:val="00CD528A"/>
    <w:rsid w:val="00CD57C7"/>
    <w:rsid w:val="00CD5E3A"/>
    <w:rsid w:val="00CD6349"/>
    <w:rsid w:val="00CD7174"/>
    <w:rsid w:val="00CE0EE9"/>
    <w:rsid w:val="00CE114C"/>
    <w:rsid w:val="00CE1A66"/>
    <w:rsid w:val="00CE1D22"/>
    <w:rsid w:val="00CE2CAE"/>
    <w:rsid w:val="00CE30A3"/>
    <w:rsid w:val="00CE41B7"/>
    <w:rsid w:val="00CE459F"/>
    <w:rsid w:val="00CE5C25"/>
    <w:rsid w:val="00CE5F10"/>
    <w:rsid w:val="00CE6729"/>
    <w:rsid w:val="00CE6F4E"/>
    <w:rsid w:val="00CE716C"/>
    <w:rsid w:val="00CE7738"/>
    <w:rsid w:val="00CF007B"/>
    <w:rsid w:val="00CF01D1"/>
    <w:rsid w:val="00CF062C"/>
    <w:rsid w:val="00CF0C2E"/>
    <w:rsid w:val="00CF0D39"/>
    <w:rsid w:val="00CF1978"/>
    <w:rsid w:val="00CF2684"/>
    <w:rsid w:val="00CF2B0D"/>
    <w:rsid w:val="00CF2C4D"/>
    <w:rsid w:val="00CF2D73"/>
    <w:rsid w:val="00CF3961"/>
    <w:rsid w:val="00CF4958"/>
    <w:rsid w:val="00CF4FB3"/>
    <w:rsid w:val="00CF5044"/>
    <w:rsid w:val="00CF54F7"/>
    <w:rsid w:val="00CF57D1"/>
    <w:rsid w:val="00CF6C62"/>
    <w:rsid w:val="00CF7284"/>
    <w:rsid w:val="00CF78E6"/>
    <w:rsid w:val="00CF7927"/>
    <w:rsid w:val="00CF7CFB"/>
    <w:rsid w:val="00D0043D"/>
    <w:rsid w:val="00D00612"/>
    <w:rsid w:val="00D00857"/>
    <w:rsid w:val="00D00886"/>
    <w:rsid w:val="00D0140C"/>
    <w:rsid w:val="00D01944"/>
    <w:rsid w:val="00D01FD2"/>
    <w:rsid w:val="00D02289"/>
    <w:rsid w:val="00D02586"/>
    <w:rsid w:val="00D02641"/>
    <w:rsid w:val="00D034DA"/>
    <w:rsid w:val="00D040D7"/>
    <w:rsid w:val="00D041C4"/>
    <w:rsid w:val="00D04649"/>
    <w:rsid w:val="00D05430"/>
    <w:rsid w:val="00D070EB"/>
    <w:rsid w:val="00D0782E"/>
    <w:rsid w:val="00D10EAB"/>
    <w:rsid w:val="00D11F45"/>
    <w:rsid w:val="00D1259A"/>
    <w:rsid w:val="00D12F69"/>
    <w:rsid w:val="00D137A9"/>
    <w:rsid w:val="00D13A22"/>
    <w:rsid w:val="00D13F1E"/>
    <w:rsid w:val="00D143A2"/>
    <w:rsid w:val="00D148AF"/>
    <w:rsid w:val="00D15550"/>
    <w:rsid w:val="00D1703B"/>
    <w:rsid w:val="00D171D2"/>
    <w:rsid w:val="00D20B11"/>
    <w:rsid w:val="00D210F2"/>
    <w:rsid w:val="00D2180B"/>
    <w:rsid w:val="00D21E37"/>
    <w:rsid w:val="00D22050"/>
    <w:rsid w:val="00D2247F"/>
    <w:rsid w:val="00D225C7"/>
    <w:rsid w:val="00D2269C"/>
    <w:rsid w:val="00D23224"/>
    <w:rsid w:val="00D23555"/>
    <w:rsid w:val="00D23632"/>
    <w:rsid w:val="00D23E30"/>
    <w:rsid w:val="00D242B1"/>
    <w:rsid w:val="00D243B9"/>
    <w:rsid w:val="00D259F6"/>
    <w:rsid w:val="00D25CBB"/>
    <w:rsid w:val="00D25D47"/>
    <w:rsid w:val="00D2667E"/>
    <w:rsid w:val="00D26745"/>
    <w:rsid w:val="00D2682C"/>
    <w:rsid w:val="00D26885"/>
    <w:rsid w:val="00D26AD5"/>
    <w:rsid w:val="00D26C9D"/>
    <w:rsid w:val="00D27CFC"/>
    <w:rsid w:val="00D27E69"/>
    <w:rsid w:val="00D3012B"/>
    <w:rsid w:val="00D30A16"/>
    <w:rsid w:val="00D30FFA"/>
    <w:rsid w:val="00D3169F"/>
    <w:rsid w:val="00D31A32"/>
    <w:rsid w:val="00D32217"/>
    <w:rsid w:val="00D32310"/>
    <w:rsid w:val="00D32475"/>
    <w:rsid w:val="00D32956"/>
    <w:rsid w:val="00D32A0E"/>
    <w:rsid w:val="00D32E37"/>
    <w:rsid w:val="00D341F1"/>
    <w:rsid w:val="00D34A79"/>
    <w:rsid w:val="00D35297"/>
    <w:rsid w:val="00D3536B"/>
    <w:rsid w:val="00D360AF"/>
    <w:rsid w:val="00D3671C"/>
    <w:rsid w:val="00D3678D"/>
    <w:rsid w:val="00D367DE"/>
    <w:rsid w:val="00D36849"/>
    <w:rsid w:val="00D36DB9"/>
    <w:rsid w:val="00D370A4"/>
    <w:rsid w:val="00D370F1"/>
    <w:rsid w:val="00D375D1"/>
    <w:rsid w:val="00D37B5E"/>
    <w:rsid w:val="00D4043C"/>
    <w:rsid w:val="00D40814"/>
    <w:rsid w:val="00D411DB"/>
    <w:rsid w:val="00D4232A"/>
    <w:rsid w:val="00D425C1"/>
    <w:rsid w:val="00D4267A"/>
    <w:rsid w:val="00D43DF9"/>
    <w:rsid w:val="00D447B8"/>
    <w:rsid w:val="00D4530A"/>
    <w:rsid w:val="00D45E6F"/>
    <w:rsid w:val="00D461D8"/>
    <w:rsid w:val="00D46373"/>
    <w:rsid w:val="00D46725"/>
    <w:rsid w:val="00D474BF"/>
    <w:rsid w:val="00D47570"/>
    <w:rsid w:val="00D47997"/>
    <w:rsid w:val="00D501BB"/>
    <w:rsid w:val="00D50BA1"/>
    <w:rsid w:val="00D50C82"/>
    <w:rsid w:val="00D515B1"/>
    <w:rsid w:val="00D5163C"/>
    <w:rsid w:val="00D51996"/>
    <w:rsid w:val="00D529F0"/>
    <w:rsid w:val="00D530F1"/>
    <w:rsid w:val="00D530F3"/>
    <w:rsid w:val="00D542DB"/>
    <w:rsid w:val="00D544EF"/>
    <w:rsid w:val="00D54BCF"/>
    <w:rsid w:val="00D571CE"/>
    <w:rsid w:val="00D5732D"/>
    <w:rsid w:val="00D573C4"/>
    <w:rsid w:val="00D57808"/>
    <w:rsid w:val="00D57FF2"/>
    <w:rsid w:val="00D60103"/>
    <w:rsid w:val="00D601EA"/>
    <w:rsid w:val="00D611EE"/>
    <w:rsid w:val="00D625B2"/>
    <w:rsid w:val="00D627F0"/>
    <w:rsid w:val="00D62898"/>
    <w:rsid w:val="00D630C7"/>
    <w:rsid w:val="00D631D2"/>
    <w:rsid w:val="00D63263"/>
    <w:rsid w:val="00D63F4F"/>
    <w:rsid w:val="00D64CF2"/>
    <w:rsid w:val="00D64EE5"/>
    <w:rsid w:val="00D6553C"/>
    <w:rsid w:val="00D6610D"/>
    <w:rsid w:val="00D6622D"/>
    <w:rsid w:val="00D66BED"/>
    <w:rsid w:val="00D67167"/>
    <w:rsid w:val="00D67224"/>
    <w:rsid w:val="00D67619"/>
    <w:rsid w:val="00D6768A"/>
    <w:rsid w:val="00D70669"/>
    <w:rsid w:val="00D71607"/>
    <w:rsid w:val="00D719D9"/>
    <w:rsid w:val="00D71D55"/>
    <w:rsid w:val="00D71DCF"/>
    <w:rsid w:val="00D71F9E"/>
    <w:rsid w:val="00D723E6"/>
    <w:rsid w:val="00D72904"/>
    <w:rsid w:val="00D730FE"/>
    <w:rsid w:val="00D736A7"/>
    <w:rsid w:val="00D73A07"/>
    <w:rsid w:val="00D74F8B"/>
    <w:rsid w:val="00D75087"/>
    <w:rsid w:val="00D759B0"/>
    <w:rsid w:val="00D759B9"/>
    <w:rsid w:val="00D760A2"/>
    <w:rsid w:val="00D76B3F"/>
    <w:rsid w:val="00D77161"/>
    <w:rsid w:val="00D77550"/>
    <w:rsid w:val="00D77DBF"/>
    <w:rsid w:val="00D80EF5"/>
    <w:rsid w:val="00D81603"/>
    <w:rsid w:val="00D81D6F"/>
    <w:rsid w:val="00D821EC"/>
    <w:rsid w:val="00D822B6"/>
    <w:rsid w:val="00D83005"/>
    <w:rsid w:val="00D83203"/>
    <w:rsid w:val="00D83305"/>
    <w:rsid w:val="00D83832"/>
    <w:rsid w:val="00D83A4A"/>
    <w:rsid w:val="00D83A58"/>
    <w:rsid w:val="00D83B06"/>
    <w:rsid w:val="00D85398"/>
    <w:rsid w:val="00D85FAC"/>
    <w:rsid w:val="00D860ED"/>
    <w:rsid w:val="00D86840"/>
    <w:rsid w:val="00D902D1"/>
    <w:rsid w:val="00D904A0"/>
    <w:rsid w:val="00D90576"/>
    <w:rsid w:val="00D90DF7"/>
    <w:rsid w:val="00D91CED"/>
    <w:rsid w:val="00D920AD"/>
    <w:rsid w:val="00D925BB"/>
    <w:rsid w:val="00D92978"/>
    <w:rsid w:val="00D92BC5"/>
    <w:rsid w:val="00D92EB9"/>
    <w:rsid w:val="00D93010"/>
    <w:rsid w:val="00D93594"/>
    <w:rsid w:val="00D937C6"/>
    <w:rsid w:val="00D94155"/>
    <w:rsid w:val="00D94550"/>
    <w:rsid w:val="00D95112"/>
    <w:rsid w:val="00D95307"/>
    <w:rsid w:val="00D95B78"/>
    <w:rsid w:val="00D9611F"/>
    <w:rsid w:val="00D97257"/>
    <w:rsid w:val="00D9735B"/>
    <w:rsid w:val="00DA000C"/>
    <w:rsid w:val="00DA0C2A"/>
    <w:rsid w:val="00DA0F47"/>
    <w:rsid w:val="00DA0FD7"/>
    <w:rsid w:val="00DA12B6"/>
    <w:rsid w:val="00DA1631"/>
    <w:rsid w:val="00DA1DC4"/>
    <w:rsid w:val="00DA25AE"/>
    <w:rsid w:val="00DA27DC"/>
    <w:rsid w:val="00DA2A5B"/>
    <w:rsid w:val="00DA3313"/>
    <w:rsid w:val="00DA3444"/>
    <w:rsid w:val="00DA3BEA"/>
    <w:rsid w:val="00DA3C88"/>
    <w:rsid w:val="00DA4F8D"/>
    <w:rsid w:val="00DA5016"/>
    <w:rsid w:val="00DA5509"/>
    <w:rsid w:val="00DA689F"/>
    <w:rsid w:val="00DA79A2"/>
    <w:rsid w:val="00DA7AA0"/>
    <w:rsid w:val="00DB0149"/>
    <w:rsid w:val="00DB04CF"/>
    <w:rsid w:val="00DB0D62"/>
    <w:rsid w:val="00DB0EA4"/>
    <w:rsid w:val="00DB0FC2"/>
    <w:rsid w:val="00DB1168"/>
    <w:rsid w:val="00DB202A"/>
    <w:rsid w:val="00DB2220"/>
    <w:rsid w:val="00DB24F7"/>
    <w:rsid w:val="00DB27FE"/>
    <w:rsid w:val="00DB2B7A"/>
    <w:rsid w:val="00DB30A9"/>
    <w:rsid w:val="00DB3755"/>
    <w:rsid w:val="00DB37FC"/>
    <w:rsid w:val="00DB3EDA"/>
    <w:rsid w:val="00DB42CD"/>
    <w:rsid w:val="00DB4346"/>
    <w:rsid w:val="00DB506A"/>
    <w:rsid w:val="00DB5CAF"/>
    <w:rsid w:val="00DB6A67"/>
    <w:rsid w:val="00DB6B1F"/>
    <w:rsid w:val="00DB6DF5"/>
    <w:rsid w:val="00DB77CB"/>
    <w:rsid w:val="00DC07DB"/>
    <w:rsid w:val="00DC08CF"/>
    <w:rsid w:val="00DC1199"/>
    <w:rsid w:val="00DC14F5"/>
    <w:rsid w:val="00DC1884"/>
    <w:rsid w:val="00DC1B3E"/>
    <w:rsid w:val="00DC1E63"/>
    <w:rsid w:val="00DC22CA"/>
    <w:rsid w:val="00DC35BD"/>
    <w:rsid w:val="00DC371C"/>
    <w:rsid w:val="00DC3B88"/>
    <w:rsid w:val="00DC4238"/>
    <w:rsid w:val="00DC42A1"/>
    <w:rsid w:val="00DC44C5"/>
    <w:rsid w:val="00DC4CC9"/>
    <w:rsid w:val="00DC587F"/>
    <w:rsid w:val="00DC5C70"/>
    <w:rsid w:val="00DC64E2"/>
    <w:rsid w:val="00DC65B0"/>
    <w:rsid w:val="00DC6D4F"/>
    <w:rsid w:val="00DC6D5F"/>
    <w:rsid w:val="00DC72DA"/>
    <w:rsid w:val="00DC7DBA"/>
    <w:rsid w:val="00DD02E5"/>
    <w:rsid w:val="00DD02E6"/>
    <w:rsid w:val="00DD0646"/>
    <w:rsid w:val="00DD0D2A"/>
    <w:rsid w:val="00DD0ED6"/>
    <w:rsid w:val="00DD1343"/>
    <w:rsid w:val="00DD1E22"/>
    <w:rsid w:val="00DD2336"/>
    <w:rsid w:val="00DD25DA"/>
    <w:rsid w:val="00DD2B3B"/>
    <w:rsid w:val="00DD2D10"/>
    <w:rsid w:val="00DD2EAA"/>
    <w:rsid w:val="00DD3DDB"/>
    <w:rsid w:val="00DD3FE3"/>
    <w:rsid w:val="00DD4109"/>
    <w:rsid w:val="00DD45E6"/>
    <w:rsid w:val="00DD52A7"/>
    <w:rsid w:val="00DD5BF1"/>
    <w:rsid w:val="00DD6348"/>
    <w:rsid w:val="00DD7653"/>
    <w:rsid w:val="00DE006F"/>
    <w:rsid w:val="00DE206B"/>
    <w:rsid w:val="00DE274A"/>
    <w:rsid w:val="00DE2831"/>
    <w:rsid w:val="00DE2C8F"/>
    <w:rsid w:val="00DE3797"/>
    <w:rsid w:val="00DE40CE"/>
    <w:rsid w:val="00DE43BA"/>
    <w:rsid w:val="00DE4AC5"/>
    <w:rsid w:val="00DE592D"/>
    <w:rsid w:val="00DE62CB"/>
    <w:rsid w:val="00DE657E"/>
    <w:rsid w:val="00DE68D3"/>
    <w:rsid w:val="00DE6A99"/>
    <w:rsid w:val="00DE6AAD"/>
    <w:rsid w:val="00DE7B6E"/>
    <w:rsid w:val="00DF07E1"/>
    <w:rsid w:val="00DF0957"/>
    <w:rsid w:val="00DF0F90"/>
    <w:rsid w:val="00DF139B"/>
    <w:rsid w:val="00DF2925"/>
    <w:rsid w:val="00DF3682"/>
    <w:rsid w:val="00DF38C4"/>
    <w:rsid w:val="00DF3EF7"/>
    <w:rsid w:val="00DF3F03"/>
    <w:rsid w:val="00DF4240"/>
    <w:rsid w:val="00DF5FE4"/>
    <w:rsid w:val="00DF6679"/>
    <w:rsid w:val="00DF6707"/>
    <w:rsid w:val="00DF67FF"/>
    <w:rsid w:val="00DF702F"/>
    <w:rsid w:val="00DF751A"/>
    <w:rsid w:val="00E008B4"/>
    <w:rsid w:val="00E00B93"/>
    <w:rsid w:val="00E00D29"/>
    <w:rsid w:val="00E01C27"/>
    <w:rsid w:val="00E01F50"/>
    <w:rsid w:val="00E037E2"/>
    <w:rsid w:val="00E03AB8"/>
    <w:rsid w:val="00E03F4B"/>
    <w:rsid w:val="00E04453"/>
    <w:rsid w:val="00E061E9"/>
    <w:rsid w:val="00E06848"/>
    <w:rsid w:val="00E06B2B"/>
    <w:rsid w:val="00E10BBE"/>
    <w:rsid w:val="00E117A0"/>
    <w:rsid w:val="00E117E0"/>
    <w:rsid w:val="00E127C5"/>
    <w:rsid w:val="00E132B8"/>
    <w:rsid w:val="00E144C9"/>
    <w:rsid w:val="00E1494F"/>
    <w:rsid w:val="00E1496F"/>
    <w:rsid w:val="00E14E16"/>
    <w:rsid w:val="00E14E5F"/>
    <w:rsid w:val="00E1567F"/>
    <w:rsid w:val="00E15C31"/>
    <w:rsid w:val="00E1712E"/>
    <w:rsid w:val="00E17580"/>
    <w:rsid w:val="00E175B0"/>
    <w:rsid w:val="00E177DB"/>
    <w:rsid w:val="00E20226"/>
    <w:rsid w:val="00E2078D"/>
    <w:rsid w:val="00E20CEC"/>
    <w:rsid w:val="00E20E04"/>
    <w:rsid w:val="00E20F79"/>
    <w:rsid w:val="00E2124D"/>
    <w:rsid w:val="00E21A66"/>
    <w:rsid w:val="00E220ED"/>
    <w:rsid w:val="00E2216C"/>
    <w:rsid w:val="00E2346A"/>
    <w:rsid w:val="00E2381A"/>
    <w:rsid w:val="00E23A5C"/>
    <w:rsid w:val="00E24447"/>
    <w:rsid w:val="00E24B36"/>
    <w:rsid w:val="00E24F21"/>
    <w:rsid w:val="00E252C2"/>
    <w:rsid w:val="00E257D1"/>
    <w:rsid w:val="00E25820"/>
    <w:rsid w:val="00E258FE"/>
    <w:rsid w:val="00E25ED9"/>
    <w:rsid w:val="00E272E8"/>
    <w:rsid w:val="00E27783"/>
    <w:rsid w:val="00E27DE3"/>
    <w:rsid w:val="00E27FC5"/>
    <w:rsid w:val="00E308A4"/>
    <w:rsid w:val="00E31F7D"/>
    <w:rsid w:val="00E31FB8"/>
    <w:rsid w:val="00E3284A"/>
    <w:rsid w:val="00E32AF5"/>
    <w:rsid w:val="00E33A8F"/>
    <w:rsid w:val="00E33D5D"/>
    <w:rsid w:val="00E34240"/>
    <w:rsid w:val="00E34877"/>
    <w:rsid w:val="00E34C51"/>
    <w:rsid w:val="00E34EC4"/>
    <w:rsid w:val="00E3557B"/>
    <w:rsid w:val="00E355B0"/>
    <w:rsid w:val="00E360E5"/>
    <w:rsid w:val="00E40801"/>
    <w:rsid w:val="00E40C22"/>
    <w:rsid w:val="00E40CDC"/>
    <w:rsid w:val="00E40E2C"/>
    <w:rsid w:val="00E416D2"/>
    <w:rsid w:val="00E41BDD"/>
    <w:rsid w:val="00E4211F"/>
    <w:rsid w:val="00E43BD6"/>
    <w:rsid w:val="00E43C99"/>
    <w:rsid w:val="00E43D8C"/>
    <w:rsid w:val="00E440FA"/>
    <w:rsid w:val="00E4451B"/>
    <w:rsid w:val="00E44D9B"/>
    <w:rsid w:val="00E44FE6"/>
    <w:rsid w:val="00E44FE9"/>
    <w:rsid w:val="00E45392"/>
    <w:rsid w:val="00E45B5C"/>
    <w:rsid w:val="00E4632E"/>
    <w:rsid w:val="00E46575"/>
    <w:rsid w:val="00E50ECD"/>
    <w:rsid w:val="00E5111A"/>
    <w:rsid w:val="00E53791"/>
    <w:rsid w:val="00E541D8"/>
    <w:rsid w:val="00E55073"/>
    <w:rsid w:val="00E559BD"/>
    <w:rsid w:val="00E56216"/>
    <w:rsid w:val="00E56658"/>
    <w:rsid w:val="00E568F4"/>
    <w:rsid w:val="00E56EF2"/>
    <w:rsid w:val="00E573BB"/>
    <w:rsid w:val="00E575B1"/>
    <w:rsid w:val="00E600B6"/>
    <w:rsid w:val="00E60396"/>
    <w:rsid w:val="00E6070D"/>
    <w:rsid w:val="00E610B8"/>
    <w:rsid w:val="00E61467"/>
    <w:rsid w:val="00E61831"/>
    <w:rsid w:val="00E61DAA"/>
    <w:rsid w:val="00E62332"/>
    <w:rsid w:val="00E623A6"/>
    <w:rsid w:val="00E62528"/>
    <w:rsid w:val="00E6253F"/>
    <w:rsid w:val="00E62689"/>
    <w:rsid w:val="00E628D9"/>
    <w:rsid w:val="00E63EDD"/>
    <w:rsid w:val="00E64B75"/>
    <w:rsid w:val="00E6509D"/>
    <w:rsid w:val="00E654AA"/>
    <w:rsid w:val="00E65985"/>
    <w:rsid w:val="00E65BCA"/>
    <w:rsid w:val="00E65F9A"/>
    <w:rsid w:val="00E660B0"/>
    <w:rsid w:val="00E6754D"/>
    <w:rsid w:val="00E6787F"/>
    <w:rsid w:val="00E67D42"/>
    <w:rsid w:val="00E67F8C"/>
    <w:rsid w:val="00E70AB0"/>
    <w:rsid w:val="00E714CB"/>
    <w:rsid w:val="00E717F4"/>
    <w:rsid w:val="00E71F78"/>
    <w:rsid w:val="00E72299"/>
    <w:rsid w:val="00E72570"/>
    <w:rsid w:val="00E72BD7"/>
    <w:rsid w:val="00E73A49"/>
    <w:rsid w:val="00E73DDD"/>
    <w:rsid w:val="00E73F6D"/>
    <w:rsid w:val="00E7409C"/>
    <w:rsid w:val="00E760CB"/>
    <w:rsid w:val="00E76A3B"/>
    <w:rsid w:val="00E76A6C"/>
    <w:rsid w:val="00E7705A"/>
    <w:rsid w:val="00E773D0"/>
    <w:rsid w:val="00E774EE"/>
    <w:rsid w:val="00E77953"/>
    <w:rsid w:val="00E77A37"/>
    <w:rsid w:val="00E8012C"/>
    <w:rsid w:val="00E80C0B"/>
    <w:rsid w:val="00E81D01"/>
    <w:rsid w:val="00E821E6"/>
    <w:rsid w:val="00E824D2"/>
    <w:rsid w:val="00E82A58"/>
    <w:rsid w:val="00E82F3A"/>
    <w:rsid w:val="00E83FA5"/>
    <w:rsid w:val="00E83FCC"/>
    <w:rsid w:val="00E84AA2"/>
    <w:rsid w:val="00E84CD7"/>
    <w:rsid w:val="00E84E91"/>
    <w:rsid w:val="00E84EC3"/>
    <w:rsid w:val="00E85279"/>
    <w:rsid w:val="00E852B3"/>
    <w:rsid w:val="00E8558E"/>
    <w:rsid w:val="00E857D0"/>
    <w:rsid w:val="00E858A8"/>
    <w:rsid w:val="00E86323"/>
    <w:rsid w:val="00E86B10"/>
    <w:rsid w:val="00E8721C"/>
    <w:rsid w:val="00E8794E"/>
    <w:rsid w:val="00E87F7A"/>
    <w:rsid w:val="00E90246"/>
    <w:rsid w:val="00E90A19"/>
    <w:rsid w:val="00E91391"/>
    <w:rsid w:val="00E92439"/>
    <w:rsid w:val="00E92643"/>
    <w:rsid w:val="00E92CF0"/>
    <w:rsid w:val="00E92E8B"/>
    <w:rsid w:val="00E93956"/>
    <w:rsid w:val="00E93D73"/>
    <w:rsid w:val="00E93E22"/>
    <w:rsid w:val="00E956EA"/>
    <w:rsid w:val="00E963E2"/>
    <w:rsid w:val="00E96651"/>
    <w:rsid w:val="00E96990"/>
    <w:rsid w:val="00E9724A"/>
    <w:rsid w:val="00E972EB"/>
    <w:rsid w:val="00E97917"/>
    <w:rsid w:val="00E9791B"/>
    <w:rsid w:val="00EA0579"/>
    <w:rsid w:val="00EA17AA"/>
    <w:rsid w:val="00EA2291"/>
    <w:rsid w:val="00EA229B"/>
    <w:rsid w:val="00EA249C"/>
    <w:rsid w:val="00EA28E0"/>
    <w:rsid w:val="00EA373F"/>
    <w:rsid w:val="00EA432E"/>
    <w:rsid w:val="00EA473B"/>
    <w:rsid w:val="00EA53DC"/>
    <w:rsid w:val="00EA5662"/>
    <w:rsid w:val="00EA608B"/>
    <w:rsid w:val="00EA6E2E"/>
    <w:rsid w:val="00EA70F2"/>
    <w:rsid w:val="00EA720D"/>
    <w:rsid w:val="00EB10DA"/>
    <w:rsid w:val="00EB1255"/>
    <w:rsid w:val="00EB1554"/>
    <w:rsid w:val="00EB1BF0"/>
    <w:rsid w:val="00EB1E68"/>
    <w:rsid w:val="00EB2A09"/>
    <w:rsid w:val="00EB3125"/>
    <w:rsid w:val="00EB31E5"/>
    <w:rsid w:val="00EB3C0B"/>
    <w:rsid w:val="00EB3E37"/>
    <w:rsid w:val="00EB3F01"/>
    <w:rsid w:val="00EB4139"/>
    <w:rsid w:val="00EB54BA"/>
    <w:rsid w:val="00EB54F4"/>
    <w:rsid w:val="00EB55D5"/>
    <w:rsid w:val="00EB5FB6"/>
    <w:rsid w:val="00EB66CC"/>
    <w:rsid w:val="00EB6CCF"/>
    <w:rsid w:val="00EB73C9"/>
    <w:rsid w:val="00EB7D6D"/>
    <w:rsid w:val="00EB7E48"/>
    <w:rsid w:val="00EC0665"/>
    <w:rsid w:val="00EC096C"/>
    <w:rsid w:val="00EC235A"/>
    <w:rsid w:val="00EC2760"/>
    <w:rsid w:val="00EC277B"/>
    <w:rsid w:val="00EC2823"/>
    <w:rsid w:val="00EC3978"/>
    <w:rsid w:val="00EC3DDE"/>
    <w:rsid w:val="00EC3F0B"/>
    <w:rsid w:val="00EC4486"/>
    <w:rsid w:val="00EC4A1B"/>
    <w:rsid w:val="00EC4A75"/>
    <w:rsid w:val="00EC58E1"/>
    <w:rsid w:val="00EC66E9"/>
    <w:rsid w:val="00EC71DE"/>
    <w:rsid w:val="00EC7C6F"/>
    <w:rsid w:val="00EC7EBE"/>
    <w:rsid w:val="00ED04AF"/>
    <w:rsid w:val="00ED08E3"/>
    <w:rsid w:val="00ED1481"/>
    <w:rsid w:val="00ED183A"/>
    <w:rsid w:val="00ED21F1"/>
    <w:rsid w:val="00ED22B0"/>
    <w:rsid w:val="00ED2345"/>
    <w:rsid w:val="00ED2BA8"/>
    <w:rsid w:val="00ED2D90"/>
    <w:rsid w:val="00ED2DC5"/>
    <w:rsid w:val="00ED39B9"/>
    <w:rsid w:val="00ED3ECF"/>
    <w:rsid w:val="00ED4657"/>
    <w:rsid w:val="00ED4FB9"/>
    <w:rsid w:val="00ED5133"/>
    <w:rsid w:val="00ED57FE"/>
    <w:rsid w:val="00ED58D4"/>
    <w:rsid w:val="00ED5A48"/>
    <w:rsid w:val="00ED5CE9"/>
    <w:rsid w:val="00ED7697"/>
    <w:rsid w:val="00ED776D"/>
    <w:rsid w:val="00ED7F50"/>
    <w:rsid w:val="00EE03AE"/>
    <w:rsid w:val="00EE0C20"/>
    <w:rsid w:val="00EE1A96"/>
    <w:rsid w:val="00EE1D60"/>
    <w:rsid w:val="00EE228A"/>
    <w:rsid w:val="00EE2401"/>
    <w:rsid w:val="00EE2857"/>
    <w:rsid w:val="00EE2FC2"/>
    <w:rsid w:val="00EE3256"/>
    <w:rsid w:val="00EE33AE"/>
    <w:rsid w:val="00EE3BAF"/>
    <w:rsid w:val="00EE3C4E"/>
    <w:rsid w:val="00EE3F08"/>
    <w:rsid w:val="00EE5041"/>
    <w:rsid w:val="00EE5970"/>
    <w:rsid w:val="00EE6513"/>
    <w:rsid w:val="00EE74D8"/>
    <w:rsid w:val="00EE7A04"/>
    <w:rsid w:val="00EE7BD7"/>
    <w:rsid w:val="00EE7D2A"/>
    <w:rsid w:val="00EE7FAD"/>
    <w:rsid w:val="00EF0ACE"/>
    <w:rsid w:val="00EF0EC4"/>
    <w:rsid w:val="00EF185B"/>
    <w:rsid w:val="00EF1B9C"/>
    <w:rsid w:val="00EF1CA5"/>
    <w:rsid w:val="00EF2B8E"/>
    <w:rsid w:val="00EF2EFE"/>
    <w:rsid w:val="00EF3F66"/>
    <w:rsid w:val="00EF44AB"/>
    <w:rsid w:val="00EF46AF"/>
    <w:rsid w:val="00EF4B4A"/>
    <w:rsid w:val="00EF4F95"/>
    <w:rsid w:val="00EF578C"/>
    <w:rsid w:val="00EF64B9"/>
    <w:rsid w:val="00EF6644"/>
    <w:rsid w:val="00EF6DAA"/>
    <w:rsid w:val="00EF75D6"/>
    <w:rsid w:val="00EF7E1F"/>
    <w:rsid w:val="00F006E5"/>
    <w:rsid w:val="00F01716"/>
    <w:rsid w:val="00F018E6"/>
    <w:rsid w:val="00F01A8E"/>
    <w:rsid w:val="00F0209A"/>
    <w:rsid w:val="00F021AC"/>
    <w:rsid w:val="00F0260B"/>
    <w:rsid w:val="00F02ACC"/>
    <w:rsid w:val="00F02E58"/>
    <w:rsid w:val="00F02E69"/>
    <w:rsid w:val="00F02EDB"/>
    <w:rsid w:val="00F032E7"/>
    <w:rsid w:val="00F05515"/>
    <w:rsid w:val="00F05BAD"/>
    <w:rsid w:val="00F05E42"/>
    <w:rsid w:val="00F062E2"/>
    <w:rsid w:val="00F068EC"/>
    <w:rsid w:val="00F06B01"/>
    <w:rsid w:val="00F071BA"/>
    <w:rsid w:val="00F109F3"/>
    <w:rsid w:val="00F10C00"/>
    <w:rsid w:val="00F10D67"/>
    <w:rsid w:val="00F10FC4"/>
    <w:rsid w:val="00F110F1"/>
    <w:rsid w:val="00F11726"/>
    <w:rsid w:val="00F118DC"/>
    <w:rsid w:val="00F1232D"/>
    <w:rsid w:val="00F128B0"/>
    <w:rsid w:val="00F12A57"/>
    <w:rsid w:val="00F12C6F"/>
    <w:rsid w:val="00F12FF4"/>
    <w:rsid w:val="00F137F9"/>
    <w:rsid w:val="00F13818"/>
    <w:rsid w:val="00F138EB"/>
    <w:rsid w:val="00F14458"/>
    <w:rsid w:val="00F14A77"/>
    <w:rsid w:val="00F15873"/>
    <w:rsid w:val="00F15D65"/>
    <w:rsid w:val="00F16509"/>
    <w:rsid w:val="00F1651E"/>
    <w:rsid w:val="00F16556"/>
    <w:rsid w:val="00F16A69"/>
    <w:rsid w:val="00F16DAE"/>
    <w:rsid w:val="00F20519"/>
    <w:rsid w:val="00F20584"/>
    <w:rsid w:val="00F2087A"/>
    <w:rsid w:val="00F21248"/>
    <w:rsid w:val="00F21754"/>
    <w:rsid w:val="00F219C6"/>
    <w:rsid w:val="00F22051"/>
    <w:rsid w:val="00F222D5"/>
    <w:rsid w:val="00F22597"/>
    <w:rsid w:val="00F22AA2"/>
    <w:rsid w:val="00F22B9E"/>
    <w:rsid w:val="00F23180"/>
    <w:rsid w:val="00F2406C"/>
    <w:rsid w:val="00F2485E"/>
    <w:rsid w:val="00F24B7B"/>
    <w:rsid w:val="00F2540D"/>
    <w:rsid w:val="00F25727"/>
    <w:rsid w:val="00F25A49"/>
    <w:rsid w:val="00F269BD"/>
    <w:rsid w:val="00F26ACD"/>
    <w:rsid w:val="00F2708F"/>
    <w:rsid w:val="00F27971"/>
    <w:rsid w:val="00F30E89"/>
    <w:rsid w:val="00F32209"/>
    <w:rsid w:val="00F3227C"/>
    <w:rsid w:val="00F322D2"/>
    <w:rsid w:val="00F322DB"/>
    <w:rsid w:val="00F322EF"/>
    <w:rsid w:val="00F32616"/>
    <w:rsid w:val="00F326BF"/>
    <w:rsid w:val="00F32A54"/>
    <w:rsid w:val="00F343C6"/>
    <w:rsid w:val="00F352C4"/>
    <w:rsid w:val="00F353E3"/>
    <w:rsid w:val="00F365F3"/>
    <w:rsid w:val="00F36B7A"/>
    <w:rsid w:val="00F3798F"/>
    <w:rsid w:val="00F37C6A"/>
    <w:rsid w:val="00F37F01"/>
    <w:rsid w:val="00F40E11"/>
    <w:rsid w:val="00F41831"/>
    <w:rsid w:val="00F421EA"/>
    <w:rsid w:val="00F42B08"/>
    <w:rsid w:val="00F44470"/>
    <w:rsid w:val="00F448CD"/>
    <w:rsid w:val="00F45816"/>
    <w:rsid w:val="00F45AAA"/>
    <w:rsid w:val="00F464E7"/>
    <w:rsid w:val="00F46A66"/>
    <w:rsid w:val="00F474AD"/>
    <w:rsid w:val="00F47557"/>
    <w:rsid w:val="00F47C8B"/>
    <w:rsid w:val="00F50469"/>
    <w:rsid w:val="00F51B01"/>
    <w:rsid w:val="00F51B7D"/>
    <w:rsid w:val="00F51F67"/>
    <w:rsid w:val="00F51FEC"/>
    <w:rsid w:val="00F5214A"/>
    <w:rsid w:val="00F52329"/>
    <w:rsid w:val="00F52540"/>
    <w:rsid w:val="00F52675"/>
    <w:rsid w:val="00F529AF"/>
    <w:rsid w:val="00F53863"/>
    <w:rsid w:val="00F5409A"/>
    <w:rsid w:val="00F55A83"/>
    <w:rsid w:val="00F5676C"/>
    <w:rsid w:val="00F56F01"/>
    <w:rsid w:val="00F572D2"/>
    <w:rsid w:val="00F578F1"/>
    <w:rsid w:val="00F605A9"/>
    <w:rsid w:val="00F606D6"/>
    <w:rsid w:val="00F60FAD"/>
    <w:rsid w:val="00F61507"/>
    <w:rsid w:val="00F6175B"/>
    <w:rsid w:val="00F61E3D"/>
    <w:rsid w:val="00F6207C"/>
    <w:rsid w:val="00F62315"/>
    <w:rsid w:val="00F63688"/>
    <w:rsid w:val="00F6509C"/>
    <w:rsid w:val="00F65132"/>
    <w:rsid w:val="00F65179"/>
    <w:rsid w:val="00F65197"/>
    <w:rsid w:val="00F665F8"/>
    <w:rsid w:val="00F675B6"/>
    <w:rsid w:val="00F67D75"/>
    <w:rsid w:val="00F67FE6"/>
    <w:rsid w:val="00F70742"/>
    <w:rsid w:val="00F708DE"/>
    <w:rsid w:val="00F716D8"/>
    <w:rsid w:val="00F71B77"/>
    <w:rsid w:val="00F7210D"/>
    <w:rsid w:val="00F72774"/>
    <w:rsid w:val="00F732D0"/>
    <w:rsid w:val="00F739A6"/>
    <w:rsid w:val="00F7456F"/>
    <w:rsid w:val="00F74784"/>
    <w:rsid w:val="00F749FA"/>
    <w:rsid w:val="00F75B73"/>
    <w:rsid w:val="00F75C35"/>
    <w:rsid w:val="00F75FDE"/>
    <w:rsid w:val="00F76350"/>
    <w:rsid w:val="00F76788"/>
    <w:rsid w:val="00F77110"/>
    <w:rsid w:val="00F7763C"/>
    <w:rsid w:val="00F8013C"/>
    <w:rsid w:val="00F80A49"/>
    <w:rsid w:val="00F8128C"/>
    <w:rsid w:val="00F813E8"/>
    <w:rsid w:val="00F815D5"/>
    <w:rsid w:val="00F8166B"/>
    <w:rsid w:val="00F818CE"/>
    <w:rsid w:val="00F81E80"/>
    <w:rsid w:val="00F828F7"/>
    <w:rsid w:val="00F82A48"/>
    <w:rsid w:val="00F82D75"/>
    <w:rsid w:val="00F8326D"/>
    <w:rsid w:val="00F83725"/>
    <w:rsid w:val="00F83D26"/>
    <w:rsid w:val="00F83F59"/>
    <w:rsid w:val="00F84326"/>
    <w:rsid w:val="00F85648"/>
    <w:rsid w:val="00F857F2"/>
    <w:rsid w:val="00F85813"/>
    <w:rsid w:val="00F860FD"/>
    <w:rsid w:val="00F8652E"/>
    <w:rsid w:val="00F86762"/>
    <w:rsid w:val="00F867F5"/>
    <w:rsid w:val="00F87959"/>
    <w:rsid w:val="00F87B4A"/>
    <w:rsid w:val="00F87E16"/>
    <w:rsid w:val="00F91179"/>
    <w:rsid w:val="00F91570"/>
    <w:rsid w:val="00F9160E"/>
    <w:rsid w:val="00F91B97"/>
    <w:rsid w:val="00F93101"/>
    <w:rsid w:val="00F932F0"/>
    <w:rsid w:val="00F93544"/>
    <w:rsid w:val="00F940E5"/>
    <w:rsid w:val="00F94AF6"/>
    <w:rsid w:val="00F95256"/>
    <w:rsid w:val="00F960CF"/>
    <w:rsid w:val="00F97583"/>
    <w:rsid w:val="00F976A3"/>
    <w:rsid w:val="00F97D14"/>
    <w:rsid w:val="00F97D54"/>
    <w:rsid w:val="00FA0139"/>
    <w:rsid w:val="00FA0709"/>
    <w:rsid w:val="00FA0AEE"/>
    <w:rsid w:val="00FA1485"/>
    <w:rsid w:val="00FA178D"/>
    <w:rsid w:val="00FA21A7"/>
    <w:rsid w:val="00FA2C49"/>
    <w:rsid w:val="00FA3AEB"/>
    <w:rsid w:val="00FA53BE"/>
    <w:rsid w:val="00FA55BB"/>
    <w:rsid w:val="00FA5C0F"/>
    <w:rsid w:val="00FA5D69"/>
    <w:rsid w:val="00FA6BB5"/>
    <w:rsid w:val="00FA6C9C"/>
    <w:rsid w:val="00FA7121"/>
    <w:rsid w:val="00FA71A6"/>
    <w:rsid w:val="00FA73DA"/>
    <w:rsid w:val="00FA750B"/>
    <w:rsid w:val="00FA7BCB"/>
    <w:rsid w:val="00FB01A0"/>
    <w:rsid w:val="00FB081B"/>
    <w:rsid w:val="00FB0E0C"/>
    <w:rsid w:val="00FB0E29"/>
    <w:rsid w:val="00FB1147"/>
    <w:rsid w:val="00FB1399"/>
    <w:rsid w:val="00FB2616"/>
    <w:rsid w:val="00FB29BC"/>
    <w:rsid w:val="00FB3128"/>
    <w:rsid w:val="00FB3EBF"/>
    <w:rsid w:val="00FB58FD"/>
    <w:rsid w:val="00FB7427"/>
    <w:rsid w:val="00FB77B3"/>
    <w:rsid w:val="00FC0EFD"/>
    <w:rsid w:val="00FC1BA1"/>
    <w:rsid w:val="00FC1F49"/>
    <w:rsid w:val="00FC237F"/>
    <w:rsid w:val="00FC2BE9"/>
    <w:rsid w:val="00FC2CA0"/>
    <w:rsid w:val="00FC313D"/>
    <w:rsid w:val="00FC372D"/>
    <w:rsid w:val="00FC3E0D"/>
    <w:rsid w:val="00FC430E"/>
    <w:rsid w:val="00FC4B85"/>
    <w:rsid w:val="00FC5075"/>
    <w:rsid w:val="00FC54B7"/>
    <w:rsid w:val="00FC55BE"/>
    <w:rsid w:val="00FC57F2"/>
    <w:rsid w:val="00FC5BA4"/>
    <w:rsid w:val="00FC5E18"/>
    <w:rsid w:val="00FC6154"/>
    <w:rsid w:val="00FC6643"/>
    <w:rsid w:val="00FC67AE"/>
    <w:rsid w:val="00FC736A"/>
    <w:rsid w:val="00FC77EA"/>
    <w:rsid w:val="00FD017A"/>
    <w:rsid w:val="00FD074E"/>
    <w:rsid w:val="00FD0DB3"/>
    <w:rsid w:val="00FD0DD5"/>
    <w:rsid w:val="00FD0E41"/>
    <w:rsid w:val="00FD12A0"/>
    <w:rsid w:val="00FD150D"/>
    <w:rsid w:val="00FD2B5D"/>
    <w:rsid w:val="00FD2D8F"/>
    <w:rsid w:val="00FD42B6"/>
    <w:rsid w:val="00FD4907"/>
    <w:rsid w:val="00FD4DE7"/>
    <w:rsid w:val="00FD4EE4"/>
    <w:rsid w:val="00FD52AE"/>
    <w:rsid w:val="00FD598C"/>
    <w:rsid w:val="00FD5DBF"/>
    <w:rsid w:val="00FD606E"/>
    <w:rsid w:val="00FD787E"/>
    <w:rsid w:val="00FD7AC3"/>
    <w:rsid w:val="00FE053F"/>
    <w:rsid w:val="00FE11B4"/>
    <w:rsid w:val="00FE2270"/>
    <w:rsid w:val="00FE2465"/>
    <w:rsid w:val="00FE262B"/>
    <w:rsid w:val="00FE2EF0"/>
    <w:rsid w:val="00FE32CC"/>
    <w:rsid w:val="00FE354B"/>
    <w:rsid w:val="00FE3619"/>
    <w:rsid w:val="00FE6B00"/>
    <w:rsid w:val="00FE706B"/>
    <w:rsid w:val="00FF0143"/>
    <w:rsid w:val="00FF0E4A"/>
    <w:rsid w:val="00FF1065"/>
    <w:rsid w:val="00FF1612"/>
    <w:rsid w:val="00FF16C3"/>
    <w:rsid w:val="00FF1BB1"/>
    <w:rsid w:val="00FF22E3"/>
    <w:rsid w:val="00FF326F"/>
    <w:rsid w:val="00FF3731"/>
    <w:rsid w:val="00FF37AC"/>
    <w:rsid w:val="00FF43CC"/>
    <w:rsid w:val="00FF47A2"/>
    <w:rsid w:val="00FF4A29"/>
    <w:rsid w:val="00FF4BA5"/>
    <w:rsid w:val="00FF6843"/>
    <w:rsid w:val="00FF7A62"/>
    <w:rsid w:val="014D8BF6"/>
    <w:rsid w:val="0150460B"/>
    <w:rsid w:val="01581D60"/>
    <w:rsid w:val="01757CC3"/>
    <w:rsid w:val="01860629"/>
    <w:rsid w:val="018B18D4"/>
    <w:rsid w:val="01914B83"/>
    <w:rsid w:val="01C2D1F4"/>
    <w:rsid w:val="01D310AC"/>
    <w:rsid w:val="01DB564D"/>
    <w:rsid w:val="02122E46"/>
    <w:rsid w:val="025F8677"/>
    <w:rsid w:val="0265A8D2"/>
    <w:rsid w:val="0268345D"/>
    <w:rsid w:val="02A68805"/>
    <w:rsid w:val="02A77893"/>
    <w:rsid w:val="02BC8C2D"/>
    <w:rsid w:val="02CD9AF4"/>
    <w:rsid w:val="02FC168D"/>
    <w:rsid w:val="02FE58F5"/>
    <w:rsid w:val="0367B144"/>
    <w:rsid w:val="037B5493"/>
    <w:rsid w:val="03B10ADD"/>
    <w:rsid w:val="03E08534"/>
    <w:rsid w:val="03E867FA"/>
    <w:rsid w:val="03F66673"/>
    <w:rsid w:val="04114262"/>
    <w:rsid w:val="041AB6E7"/>
    <w:rsid w:val="0448333F"/>
    <w:rsid w:val="0454101D"/>
    <w:rsid w:val="04604620"/>
    <w:rsid w:val="0463AAB7"/>
    <w:rsid w:val="0466947C"/>
    <w:rsid w:val="046CCC88"/>
    <w:rsid w:val="04C822EE"/>
    <w:rsid w:val="04CBCD85"/>
    <w:rsid w:val="04D31434"/>
    <w:rsid w:val="04F29413"/>
    <w:rsid w:val="05182D9F"/>
    <w:rsid w:val="055B529E"/>
    <w:rsid w:val="057BBABF"/>
    <w:rsid w:val="058EF238"/>
    <w:rsid w:val="05A996D5"/>
    <w:rsid w:val="05DCB0DD"/>
    <w:rsid w:val="05E320B3"/>
    <w:rsid w:val="06066EE9"/>
    <w:rsid w:val="06189BE8"/>
    <w:rsid w:val="063159A4"/>
    <w:rsid w:val="0637B393"/>
    <w:rsid w:val="063875BB"/>
    <w:rsid w:val="0647BF7A"/>
    <w:rsid w:val="065A67A3"/>
    <w:rsid w:val="065D5B07"/>
    <w:rsid w:val="06608235"/>
    <w:rsid w:val="067B48C1"/>
    <w:rsid w:val="0693A7CE"/>
    <w:rsid w:val="06A68CC3"/>
    <w:rsid w:val="06AED500"/>
    <w:rsid w:val="06B8E0AB"/>
    <w:rsid w:val="06B8F62E"/>
    <w:rsid w:val="06C3A540"/>
    <w:rsid w:val="073637DC"/>
    <w:rsid w:val="077F4B65"/>
    <w:rsid w:val="0785A191"/>
    <w:rsid w:val="078E4617"/>
    <w:rsid w:val="07E3CC5B"/>
    <w:rsid w:val="07E9A7D7"/>
    <w:rsid w:val="0803112C"/>
    <w:rsid w:val="0813F2ED"/>
    <w:rsid w:val="081B3C6F"/>
    <w:rsid w:val="0820B8CF"/>
    <w:rsid w:val="083D7584"/>
    <w:rsid w:val="084B8935"/>
    <w:rsid w:val="085EEE5F"/>
    <w:rsid w:val="0872A7BD"/>
    <w:rsid w:val="08A4094F"/>
    <w:rsid w:val="08F3B4A4"/>
    <w:rsid w:val="090F3141"/>
    <w:rsid w:val="09105331"/>
    <w:rsid w:val="092E8074"/>
    <w:rsid w:val="093E8626"/>
    <w:rsid w:val="0962B0BE"/>
    <w:rsid w:val="0962E6F9"/>
    <w:rsid w:val="096595CF"/>
    <w:rsid w:val="099C6B4C"/>
    <w:rsid w:val="09AB6921"/>
    <w:rsid w:val="09D3D826"/>
    <w:rsid w:val="0A07230B"/>
    <w:rsid w:val="0A0F3060"/>
    <w:rsid w:val="0A8DEAB4"/>
    <w:rsid w:val="0A8FC543"/>
    <w:rsid w:val="0A9DB839"/>
    <w:rsid w:val="0AA37AB0"/>
    <w:rsid w:val="0AAA0675"/>
    <w:rsid w:val="0AEA41A4"/>
    <w:rsid w:val="0AEA6BCB"/>
    <w:rsid w:val="0B0920E5"/>
    <w:rsid w:val="0B526EA7"/>
    <w:rsid w:val="0B58F26E"/>
    <w:rsid w:val="0B623051"/>
    <w:rsid w:val="0B78B871"/>
    <w:rsid w:val="0B8CC067"/>
    <w:rsid w:val="0B932194"/>
    <w:rsid w:val="0B968F21"/>
    <w:rsid w:val="0BC50473"/>
    <w:rsid w:val="0BF75ECA"/>
    <w:rsid w:val="0BF79E27"/>
    <w:rsid w:val="0C3AFF39"/>
    <w:rsid w:val="0C3CB06F"/>
    <w:rsid w:val="0C431548"/>
    <w:rsid w:val="0C5C6E82"/>
    <w:rsid w:val="0C70390F"/>
    <w:rsid w:val="0C8043C0"/>
    <w:rsid w:val="0C81B017"/>
    <w:rsid w:val="0C874D81"/>
    <w:rsid w:val="0C8A037C"/>
    <w:rsid w:val="0C8C12DE"/>
    <w:rsid w:val="0C91324A"/>
    <w:rsid w:val="0CA41396"/>
    <w:rsid w:val="0CD6C0B1"/>
    <w:rsid w:val="0CDC11F5"/>
    <w:rsid w:val="0CDE3D04"/>
    <w:rsid w:val="0CF17019"/>
    <w:rsid w:val="0D317B66"/>
    <w:rsid w:val="0D5D31F5"/>
    <w:rsid w:val="0D5EE2F1"/>
    <w:rsid w:val="0D6021AF"/>
    <w:rsid w:val="0D7A56A7"/>
    <w:rsid w:val="0D98A283"/>
    <w:rsid w:val="0DBDB28C"/>
    <w:rsid w:val="0DE1519D"/>
    <w:rsid w:val="0E1F7AE9"/>
    <w:rsid w:val="0E2DED77"/>
    <w:rsid w:val="0E3EFB3F"/>
    <w:rsid w:val="0E6CA076"/>
    <w:rsid w:val="0E8929B9"/>
    <w:rsid w:val="0E8F7815"/>
    <w:rsid w:val="0E9C3590"/>
    <w:rsid w:val="0EBEDCFA"/>
    <w:rsid w:val="0ECD7513"/>
    <w:rsid w:val="0ED49FE1"/>
    <w:rsid w:val="0EDA942E"/>
    <w:rsid w:val="0EF0C82C"/>
    <w:rsid w:val="0F255925"/>
    <w:rsid w:val="0F2FDACE"/>
    <w:rsid w:val="0F31E113"/>
    <w:rsid w:val="0F46954B"/>
    <w:rsid w:val="0F4E4DCB"/>
    <w:rsid w:val="0F577613"/>
    <w:rsid w:val="0F58405C"/>
    <w:rsid w:val="0F6F95C5"/>
    <w:rsid w:val="0F83DD18"/>
    <w:rsid w:val="0F9DF866"/>
    <w:rsid w:val="0FAC7265"/>
    <w:rsid w:val="0FE96358"/>
    <w:rsid w:val="101F2551"/>
    <w:rsid w:val="104D8A5A"/>
    <w:rsid w:val="1051AD81"/>
    <w:rsid w:val="106487A8"/>
    <w:rsid w:val="1070ECB0"/>
    <w:rsid w:val="109B9A3C"/>
    <w:rsid w:val="109EC3F2"/>
    <w:rsid w:val="10A566DB"/>
    <w:rsid w:val="10AEA89B"/>
    <w:rsid w:val="10BB4101"/>
    <w:rsid w:val="10BC579D"/>
    <w:rsid w:val="10CFBD83"/>
    <w:rsid w:val="10E2C95A"/>
    <w:rsid w:val="10F43702"/>
    <w:rsid w:val="110B6626"/>
    <w:rsid w:val="1128D792"/>
    <w:rsid w:val="112CB877"/>
    <w:rsid w:val="11449ADA"/>
    <w:rsid w:val="116AF0D0"/>
    <w:rsid w:val="117F1988"/>
    <w:rsid w:val="11DB52A3"/>
    <w:rsid w:val="11ECAEFA"/>
    <w:rsid w:val="11F6B0A7"/>
    <w:rsid w:val="1227B647"/>
    <w:rsid w:val="124D1FD6"/>
    <w:rsid w:val="1256FA07"/>
    <w:rsid w:val="125DF606"/>
    <w:rsid w:val="12627269"/>
    <w:rsid w:val="1268C1BD"/>
    <w:rsid w:val="127906A4"/>
    <w:rsid w:val="1294C93B"/>
    <w:rsid w:val="12AB6567"/>
    <w:rsid w:val="12AB6660"/>
    <w:rsid w:val="12AF2F9E"/>
    <w:rsid w:val="1307F021"/>
    <w:rsid w:val="1312252B"/>
    <w:rsid w:val="13362824"/>
    <w:rsid w:val="135FBC24"/>
    <w:rsid w:val="13667414"/>
    <w:rsid w:val="1367DF72"/>
    <w:rsid w:val="137B5C7C"/>
    <w:rsid w:val="13935B5B"/>
    <w:rsid w:val="13B3FEF4"/>
    <w:rsid w:val="13C7D0B7"/>
    <w:rsid w:val="13E04E9E"/>
    <w:rsid w:val="13E0753E"/>
    <w:rsid w:val="13FD23F3"/>
    <w:rsid w:val="14144F75"/>
    <w:rsid w:val="142ADBA5"/>
    <w:rsid w:val="143EB0CA"/>
    <w:rsid w:val="144C60C5"/>
    <w:rsid w:val="14713998"/>
    <w:rsid w:val="147B7DC5"/>
    <w:rsid w:val="148D3076"/>
    <w:rsid w:val="14C1CCCD"/>
    <w:rsid w:val="14FEF2BA"/>
    <w:rsid w:val="155B4EEB"/>
    <w:rsid w:val="156A1159"/>
    <w:rsid w:val="15733BCC"/>
    <w:rsid w:val="157833FA"/>
    <w:rsid w:val="1586AD45"/>
    <w:rsid w:val="15B24AFA"/>
    <w:rsid w:val="15C05217"/>
    <w:rsid w:val="15CB9B7F"/>
    <w:rsid w:val="1612DC5B"/>
    <w:rsid w:val="16296A2B"/>
    <w:rsid w:val="164CA966"/>
    <w:rsid w:val="16691E57"/>
    <w:rsid w:val="1695CE16"/>
    <w:rsid w:val="16AC3606"/>
    <w:rsid w:val="16AE8564"/>
    <w:rsid w:val="16B1CC41"/>
    <w:rsid w:val="16D24126"/>
    <w:rsid w:val="16D941C8"/>
    <w:rsid w:val="16E5D9DD"/>
    <w:rsid w:val="16EE548C"/>
    <w:rsid w:val="1703432E"/>
    <w:rsid w:val="170532F5"/>
    <w:rsid w:val="171657A3"/>
    <w:rsid w:val="172E0D2A"/>
    <w:rsid w:val="173AF6EB"/>
    <w:rsid w:val="174B2603"/>
    <w:rsid w:val="175EEF97"/>
    <w:rsid w:val="177D058A"/>
    <w:rsid w:val="177D5091"/>
    <w:rsid w:val="17AB528A"/>
    <w:rsid w:val="17B017C4"/>
    <w:rsid w:val="17E380A0"/>
    <w:rsid w:val="18186AAD"/>
    <w:rsid w:val="182BF324"/>
    <w:rsid w:val="188E28A2"/>
    <w:rsid w:val="18B045EF"/>
    <w:rsid w:val="18C235AA"/>
    <w:rsid w:val="18D2BAA4"/>
    <w:rsid w:val="18EECC92"/>
    <w:rsid w:val="18F843C6"/>
    <w:rsid w:val="1905A61F"/>
    <w:rsid w:val="190FFF89"/>
    <w:rsid w:val="192E8BA6"/>
    <w:rsid w:val="193432F4"/>
    <w:rsid w:val="199CE3E7"/>
    <w:rsid w:val="19A8D341"/>
    <w:rsid w:val="19B36BD2"/>
    <w:rsid w:val="19BE1494"/>
    <w:rsid w:val="19D44DF8"/>
    <w:rsid w:val="19EF660C"/>
    <w:rsid w:val="1A022DE0"/>
    <w:rsid w:val="1A095974"/>
    <w:rsid w:val="1A0F005B"/>
    <w:rsid w:val="1A38349F"/>
    <w:rsid w:val="1A406D0D"/>
    <w:rsid w:val="1A7E401D"/>
    <w:rsid w:val="1B054AA8"/>
    <w:rsid w:val="1B09447B"/>
    <w:rsid w:val="1B1CA068"/>
    <w:rsid w:val="1B1DE3E9"/>
    <w:rsid w:val="1B5E84BA"/>
    <w:rsid w:val="1B7128EE"/>
    <w:rsid w:val="1B912274"/>
    <w:rsid w:val="1B920E01"/>
    <w:rsid w:val="1BA8C9CE"/>
    <w:rsid w:val="1BD1754A"/>
    <w:rsid w:val="1BF12871"/>
    <w:rsid w:val="1BF24F05"/>
    <w:rsid w:val="1BF483E8"/>
    <w:rsid w:val="1C17E423"/>
    <w:rsid w:val="1C2AF598"/>
    <w:rsid w:val="1C2B56D1"/>
    <w:rsid w:val="1C60297E"/>
    <w:rsid w:val="1C63A8E3"/>
    <w:rsid w:val="1CA17921"/>
    <w:rsid w:val="1CA5F54E"/>
    <w:rsid w:val="1CA94F3E"/>
    <w:rsid w:val="1CE9BD4D"/>
    <w:rsid w:val="1CEF3C4B"/>
    <w:rsid w:val="1D49C84B"/>
    <w:rsid w:val="1D52C914"/>
    <w:rsid w:val="1D962CA5"/>
    <w:rsid w:val="1DB3076F"/>
    <w:rsid w:val="1DD7E40E"/>
    <w:rsid w:val="1DEFEF11"/>
    <w:rsid w:val="1E231DE2"/>
    <w:rsid w:val="1E29A1E5"/>
    <w:rsid w:val="1E3AFB88"/>
    <w:rsid w:val="1E3F462F"/>
    <w:rsid w:val="1E3F64DB"/>
    <w:rsid w:val="1E4715D7"/>
    <w:rsid w:val="1E7C0100"/>
    <w:rsid w:val="1E99AB4D"/>
    <w:rsid w:val="1ECCF9DC"/>
    <w:rsid w:val="1FAE6D7F"/>
    <w:rsid w:val="1FBDE2E9"/>
    <w:rsid w:val="1FBE14BF"/>
    <w:rsid w:val="1FC22C7B"/>
    <w:rsid w:val="1FE9A6E3"/>
    <w:rsid w:val="200C803F"/>
    <w:rsid w:val="20240322"/>
    <w:rsid w:val="2043B76D"/>
    <w:rsid w:val="2050B971"/>
    <w:rsid w:val="2065E3CB"/>
    <w:rsid w:val="206687CF"/>
    <w:rsid w:val="20748FE5"/>
    <w:rsid w:val="20DFC5C2"/>
    <w:rsid w:val="20F3BBC9"/>
    <w:rsid w:val="20F9AB8D"/>
    <w:rsid w:val="210D5BB5"/>
    <w:rsid w:val="211BA5DA"/>
    <w:rsid w:val="213F2744"/>
    <w:rsid w:val="213FC329"/>
    <w:rsid w:val="21444993"/>
    <w:rsid w:val="215ACF89"/>
    <w:rsid w:val="216626C6"/>
    <w:rsid w:val="216851DF"/>
    <w:rsid w:val="216EA03B"/>
    <w:rsid w:val="21C0E08A"/>
    <w:rsid w:val="21C94AB3"/>
    <w:rsid w:val="21D113CB"/>
    <w:rsid w:val="21E800E3"/>
    <w:rsid w:val="21E9722A"/>
    <w:rsid w:val="21EAAC7B"/>
    <w:rsid w:val="21FC4E1B"/>
    <w:rsid w:val="2207B775"/>
    <w:rsid w:val="2223B983"/>
    <w:rsid w:val="22409089"/>
    <w:rsid w:val="224C603C"/>
    <w:rsid w:val="22644694"/>
    <w:rsid w:val="22698EE0"/>
    <w:rsid w:val="22776A6E"/>
    <w:rsid w:val="229F8F30"/>
    <w:rsid w:val="22BE8941"/>
    <w:rsid w:val="22C12FF2"/>
    <w:rsid w:val="22CFF6E9"/>
    <w:rsid w:val="22E23877"/>
    <w:rsid w:val="22E873BB"/>
    <w:rsid w:val="22F6B25B"/>
    <w:rsid w:val="22F70AB6"/>
    <w:rsid w:val="230BDDEE"/>
    <w:rsid w:val="233C9DEC"/>
    <w:rsid w:val="2353187C"/>
    <w:rsid w:val="235931A2"/>
    <w:rsid w:val="2359C3FA"/>
    <w:rsid w:val="238E8151"/>
    <w:rsid w:val="239A849D"/>
    <w:rsid w:val="239B0C1E"/>
    <w:rsid w:val="23AC372F"/>
    <w:rsid w:val="23B4E1B2"/>
    <w:rsid w:val="23C1430D"/>
    <w:rsid w:val="23E35E39"/>
    <w:rsid w:val="23FF2FAE"/>
    <w:rsid w:val="23FF6A3C"/>
    <w:rsid w:val="2439290D"/>
    <w:rsid w:val="243B9B29"/>
    <w:rsid w:val="2441D82B"/>
    <w:rsid w:val="247BDDC9"/>
    <w:rsid w:val="2481472A"/>
    <w:rsid w:val="24898C48"/>
    <w:rsid w:val="24A48601"/>
    <w:rsid w:val="24AAE015"/>
    <w:rsid w:val="24BEB4A1"/>
    <w:rsid w:val="24D665AD"/>
    <w:rsid w:val="24DFCB1D"/>
    <w:rsid w:val="24EA4986"/>
    <w:rsid w:val="252C7B0F"/>
    <w:rsid w:val="253A83DE"/>
    <w:rsid w:val="254A37FB"/>
    <w:rsid w:val="254B7E34"/>
    <w:rsid w:val="255B341F"/>
    <w:rsid w:val="255D01EC"/>
    <w:rsid w:val="2576EB37"/>
    <w:rsid w:val="25829C82"/>
    <w:rsid w:val="2584FB12"/>
    <w:rsid w:val="25870F3D"/>
    <w:rsid w:val="2593AF21"/>
    <w:rsid w:val="259889CE"/>
    <w:rsid w:val="259C9603"/>
    <w:rsid w:val="25A458F3"/>
    <w:rsid w:val="25B43781"/>
    <w:rsid w:val="25BFAB64"/>
    <w:rsid w:val="25D93789"/>
    <w:rsid w:val="25E64FF2"/>
    <w:rsid w:val="25F0DFB9"/>
    <w:rsid w:val="260230A7"/>
    <w:rsid w:val="261674A2"/>
    <w:rsid w:val="2642E0FF"/>
    <w:rsid w:val="264CBB11"/>
    <w:rsid w:val="266B8E9C"/>
    <w:rsid w:val="267A0C44"/>
    <w:rsid w:val="268A13CE"/>
    <w:rsid w:val="26CD6A9A"/>
    <w:rsid w:val="26F66D08"/>
    <w:rsid w:val="26FB0188"/>
    <w:rsid w:val="271DDAE4"/>
    <w:rsid w:val="2735AC18"/>
    <w:rsid w:val="2753B818"/>
    <w:rsid w:val="2770B2AB"/>
    <w:rsid w:val="277A4EAE"/>
    <w:rsid w:val="27904B20"/>
    <w:rsid w:val="27AA53BA"/>
    <w:rsid w:val="27B2E713"/>
    <w:rsid w:val="27E22084"/>
    <w:rsid w:val="27E8F753"/>
    <w:rsid w:val="27FA1B7D"/>
    <w:rsid w:val="281BE842"/>
    <w:rsid w:val="282A9905"/>
    <w:rsid w:val="289BBF9F"/>
    <w:rsid w:val="28CA1CCE"/>
    <w:rsid w:val="28E6A8C7"/>
    <w:rsid w:val="28EBDF57"/>
    <w:rsid w:val="28F7898F"/>
    <w:rsid w:val="290DEAAA"/>
    <w:rsid w:val="2918D148"/>
    <w:rsid w:val="29283873"/>
    <w:rsid w:val="292EC6E4"/>
    <w:rsid w:val="29647AE9"/>
    <w:rsid w:val="29AF710E"/>
    <w:rsid w:val="2A0D905A"/>
    <w:rsid w:val="2A1C5103"/>
    <w:rsid w:val="2A34AEB7"/>
    <w:rsid w:val="2A3F7826"/>
    <w:rsid w:val="2AD65CEF"/>
    <w:rsid w:val="2B04DFA1"/>
    <w:rsid w:val="2B0FCC96"/>
    <w:rsid w:val="2B307AE3"/>
    <w:rsid w:val="2B4D07D7"/>
    <w:rsid w:val="2B4F32E6"/>
    <w:rsid w:val="2BA802F7"/>
    <w:rsid w:val="2BA825A1"/>
    <w:rsid w:val="2BB0B5CE"/>
    <w:rsid w:val="2BB24DA3"/>
    <w:rsid w:val="2BB2E0DD"/>
    <w:rsid w:val="2BB3B195"/>
    <w:rsid w:val="2BC9AB5A"/>
    <w:rsid w:val="2BD1BF3F"/>
    <w:rsid w:val="2C251620"/>
    <w:rsid w:val="2C48DE3B"/>
    <w:rsid w:val="2C4B79DC"/>
    <w:rsid w:val="2C5F6681"/>
    <w:rsid w:val="2C70BCA9"/>
    <w:rsid w:val="2C8CF4D4"/>
    <w:rsid w:val="2C9081B4"/>
    <w:rsid w:val="2C93D81A"/>
    <w:rsid w:val="2C953628"/>
    <w:rsid w:val="2C9D714B"/>
    <w:rsid w:val="2CD54C0D"/>
    <w:rsid w:val="2CD64158"/>
    <w:rsid w:val="2CFFA2B5"/>
    <w:rsid w:val="2D254C1D"/>
    <w:rsid w:val="2D324A26"/>
    <w:rsid w:val="2D44022C"/>
    <w:rsid w:val="2D78EC39"/>
    <w:rsid w:val="2DA6188A"/>
    <w:rsid w:val="2DBA6651"/>
    <w:rsid w:val="2DDE2D1A"/>
    <w:rsid w:val="2DEC426B"/>
    <w:rsid w:val="2DF7C899"/>
    <w:rsid w:val="2E001790"/>
    <w:rsid w:val="2E1EA94E"/>
    <w:rsid w:val="2E79D342"/>
    <w:rsid w:val="2E805006"/>
    <w:rsid w:val="2E9A4426"/>
    <w:rsid w:val="2EA9C521"/>
    <w:rsid w:val="2EAC4946"/>
    <w:rsid w:val="2EC71B63"/>
    <w:rsid w:val="2ED3E9F3"/>
    <w:rsid w:val="2EDCB8AE"/>
    <w:rsid w:val="2EE4ADA8"/>
    <w:rsid w:val="2F0125D7"/>
    <w:rsid w:val="2F1A4C40"/>
    <w:rsid w:val="2F222126"/>
    <w:rsid w:val="2F22F87C"/>
    <w:rsid w:val="2F26A669"/>
    <w:rsid w:val="2F49B42E"/>
    <w:rsid w:val="2F649D6D"/>
    <w:rsid w:val="2F848299"/>
    <w:rsid w:val="2F86671A"/>
    <w:rsid w:val="2F88E8A6"/>
    <w:rsid w:val="2FA9598A"/>
    <w:rsid w:val="2FCB444C"/>
    <w:rsid w:val="2FDCFF93"/>
    <w:rsid w:val="2FE92E97"/>
    <w:rsid w:val="2FED01EA"/>
    <w:rsid w:val="30090770"/>
    <w:rsid w:val="3020A038"/>
    <w:rsid w:val="303B715C"/>
    <w:rsid w:val="303F583B"/>
    <w:rsid w:val="30B0020F"/>
    <w:rsid w:val="30B1FDCF"/>
    <w:rsid w:val="30B586D8"/>
    <w:rsid w:val="3100BEFD"/>
    <w:rsid w:val="31146FB7"/>
    <w:rsid w:val="311FE71E"/>
    <w:rsid w:val="3157BEB5"/>
    <w:rsid w:val="3176EEBE"/>
    <w:rsid w:val="3186515C"/>
    <w:rsid w:val="31C55A3E"/>
    <w:rsid w:val="31CB5923"/>
    <w:rsid w:val="31E9D96A"/>
    <w:rsid w:val="32225532"/>
    <w:rsid w:val="3226B5E8"/>
    <w:rsid w:val="32398456"/>
    <w:rsid w:val="323DF198"/>
    <w:rsid w:val="326C1E0A"/>
    <w:rsid w:val="328FBD6B"/>
    <w:rsid w:val="32C68091"/>
    <w:rsid w:val="32CCCC11"/>
    <w:rsid w:val="32E9EE89"/>
    <w:rsid w:val="32FB9A93"/>
    <w:rsid w:val="33075BB8"/>
    <w:rsid w:val="331CE24C"/>
    <w:rsid w:val="33216BAC"/>
    <w:rsid w:val="332479CA"/>
    <w:rsid w:val="33331551"/>
    <w:rsid w:val="3333F102"/>
    <w:rsid w:val="33349C5C"/>
    <w:rsid w:val="334A6AB2"/>
    <w:rsid w:val="3353EADC"/>
    <w:rsid w:val="335D11EA"/>
    <w:rsid w:val="3369D0BA"/>
    <w:rsid w:val="338DFDA1"/>
    <w:rsid w:val="33B94633"/>
    <w:rsid w:val="33BBC7B3"/>
    <w:rsid w:val="33F4B74D"/>
    <w:rsid w:val="34068212"/>
    <w:rsid w:val="340AD7DA"/>
    <w:rsid w:val="340E6DA4"/>
    <w:rsid w:val="342FB462"/>
    <w:rsid w:val="343E50FA"/>
    <w:rsid w:val="346A60E6"/>
    <w:rsid w:val="346FD6A5"/>
    <w:rsid w:val="34B086C5"/>
    <w:rsid w:val="34C16981"/>
    <w:rsid w:val="34E83359"/>
    <w:rsid w:val="35006E6F"/>
    <w:rsid w:val="352A031A"/>
    <w:rsid w:val="3539F189"/>
    <w:rsid w:val="355FF5D2"/>
    <w:rsid w:val="359F35DD"/>
    <w:rsid w:val="35B29032"/>
    <w:rsid w:val="35B69EE6"/>
    <w:rsid w:val="35BA49EC"/>
    <w:rsid w:val="35FAAD2B"/>
    <w:rsid w:val="3605B94E"/>
    <w:rsid w:val="361F26D3"/>
    <w:rsid w:val="36303E4F"/>
    <w:rsid w:val="363DD065"/>
    <w:rsid w:val="364B6793"/>
    <w:rsid w:val="3655B710"/>
    <w:rsid w:val="3669AD68"/>
    <w:rsid w:val="366E0386"/>
    <w:rsid w:val="3683A9AB"/>
    <w:rsid w:val="369C85DF"/>
    <w:rsid w:val="36B2E110"/>
    <w:rsid w:val="36BEC762"/>
    <w:rsid w:val="36E643AC"/>
    <w:rsid w:val="36EAEA35"/>
    <w:rsid w:val="36F14E25"/>
    <w:rsid w:val="37056D95"/>
    <w:rsid w:val="374CFED2"/>
    <w:rsid w:val="375211F4"/>
    <w:rsid w:val="378535A5"/>
    <w:rsid w:val="378D33FB"/>
    <w:rsid w:val="3790C6D1"/>
    <w:rsid w:val="37E953D6"/>
    <w:rsid w:val="3806266E"/>
    <w:rsid w:val="38366E42"/>
    <w:rsid w:val="383D69BA"/>
    <w:rsid w:val="38590A0D"/>
    <w:rsid w:val="386475FA"/>
    <w:rsid w:val="387A9968"/>
    <w:rsid w:val="3890FF3E"/>
    <w:rsid w:val="3892A881"/>
    <w:rsid w:val="3894979F"/>
    <w:rsid w:val="389A31DD"/>
    <w:rsid w:val="389ED49F"/>
    <w:rsid w:val="38A4D333"/>
    <w:rsid w:val="38AD64F2"/>
    <w:rsid w:val="38E1B122"/>
    <w:rsid w:val="3932B3B8"/>
    <w:rsid w:val="3961C09C"/>
    <w:rsid w:val="396A9DB5"/>
    <w:rsid w:val="3988B9CE"/>
    <w:rsid w:val="399EBF6D"/>
    <w:rsid w:val="39B87D4E"/>
    <w:rsid w:val="39CEC905"/>
    <w:rsid w:val="39FA3700"/>
    <w:rsid w:val="3A08E4F3"/>
    <w:rsid w:val="3A13429B"/>
    <w:rsid w:val="3A802331"/>
    <w:rsid w:val="3A85040C"/>
    <w:rsid w:val="3A852E92"/>
    <w:rsid w:val="3A957841"/>
    <w:rsid w:val="3AE73A4B"/>
    <w:rsid w:val="3AF8BF14"/>
    <w:rsid w:val="3B160ABE"/>
    <w:rsid w:val="3B1D7FD3"/>
    <w:rsid w:val="3B33D08C"/>
    <w:rsid w:val="3B37B8C7"/>
    <w:rsid w:val="3B3C3EB9"/>
    <w:rsid w:val="3B4A51DC"/>
    <w:rsid w:val="3B57E517"/>
    <w:rsid w:val="3B5D75B6"/>
    <w:rsid w:val="3BCC9BBE"/>
    <w:rsid w:val="3BF4DFC5"/>
    <w:rsid w:val="3BFB5EFE"/>
    <w:rsid w:val="3C025BF6"/>
    <w:rsid w:val="3C24D0AB"/>
    <w:rsid w:val="3C3003E4"/>
    <w:rsid w:val="3C3AF918"/>
    <w:rsid w:val="3C6FE9D0"/>
    <w:rsid w:val="3C7BFCA6"/>
    <w:rsid w:val="3C971F2B"/>
    <w:rsid w:val="3C98E72F"/>
    <w:rsid w:val="3C9DF4E5"/>
    <w:rsid w:val="3CF91FD8"/>
    <w:rsid w:val="3D04A575"/>
    <w:rsid w:val="3D500F55"/>
    <w:rsid w:val="3D5CCCD0"/>
    <w:rsid w:val="3D704656"/>
    <w:rsid w:val="3D73271E"/>
    <w:rsid w:val="3D89B32E"/>
    <w:rsid w:val="3D9E0EE5"/>
    <w:rsid w:val="3DD08227"/>
    <w:rsid w:val="3DE24D6C"/>
    <w:rsid w:val="3E296F6A"/>
    <w:rsid w:val="3E2C0BAC"/>
    <w:rsid w:val="3E710D33"/>
    <w:rsid w:val="3E718678"/>
    <w:rsid w:val="3E7F37C9"/>
    <w:rsid w:val="3ECDA823"/>
    <w:rsid w:val="3ED34ED1"/>
    <w:rsid w:val="3EDC2E4B"/>
    <w:rsid w:val="3EE42408"/>
    <w:rsid w:val="3EF033E0"/>
    <w:rsid w:val="3EF2825F"/>
    <w:rsid w:val="3F5FB6AD"/>
    <w:rsid w:val="3F6F2AC2"/>
    <w:rsid w:val="3F7DBD22"/>
    <w:rsid w:val="3F850E39"/>
    <w:rsid w:val="3F8C0B31"/>
    <w:rsid w:val="3F96AD94"/>
    <w:rsid w:val="3FA447DF"/>
    <w:rsid w:val="3FAA52FA"/>
    <w:rsid w:val="3FF8F9D0"/>
    <w:rsid w:val="3FFB6FEC"/>
    <w:rsid w:val="400A68C0"/>
    <w:rsid w:val="400FAE6E"/>
    <w:rsid w:val="40232C46"/>
    <w:rsid w:val="40263963"/>
    <w:rsid w:val="4028FA4E"/>
    <w:rsid w:val="402E4A97"/>
    <w:rsid w:val="404BA0D9"/>
    <w:rsid w:val="405D8A4C"/>
    <w:rsid w:val="406206AF"/>
    <w:rsid w:val="40773E8E"/>
    <w:rsid w:val="4084466E"/>
    <w:rsid w:val="40A03997"/>
    <w:rsid w:val="40B47EF8"/>
    <w:rsid w:val="40CCB19E"/>
    <w:rsid w:val="40DB8F39"/>
    <w:rsid w:val="40E17945"/>
    <w:rsid w:val="40F3E36B"/>
    <w:rsid w:val="410E31C6"/>
    <w:rsid w:val="41123379"/>
    <w:rsid w:val="4114C32F"/>
    <w:rsid w:val="41449A5C"/>
    <w:rsid w:val="4176DEA0"/>
    <w:rsid w:val="4194C26F"/>
    <w:rsid w:val="419EADF2"/>
    <w:rsid w:val="41D5AFF6"/>
    <w:rsid w:val="4204BD71"/>
    <w:rsid w:val="420F33B1"/>
    <w:rsid w:val="421A0AEE"/>
    <w:rsid w:val="42270B54"/>
    <w:rsid w:val="424049DA"/>
    <w:rsid w:val="425804E5"/>
    <w:rsid w:val="42855EB4"/>
    <w:rsid w:val="428D7BD2"/>
    <w:rsid w:val="42B09390"/>
    <w:rsid w:val="430199D2"/>
    <w:rsid w:val="4318AEC9"/>
    <w:rsid w:val="432AC41F"/>
    <w:rsid w:val="43399B19"/>
    <w:rsid w:val="433BBCEA"/>
    <w:rsid w:val="4352745B"/>
    <w:rsid w:val="43541186"/>
    <w:rsid w:val="43542596"/>
    <w:rsid w:val="4362F6FC"/>
    <w:rsid w:val="436D0E96"/>
    <w:rsid w:val="4398B7DE"/>
    <w:rsid w:val="4415DDD3"/>
    <w:rsid w:val="442F8433"/>
    <w:rsid w:val="4442F1C8"/>
    <w:rsid w:val="444782E7"/>
    <w:rsid w:val="4462A382"/>
    <w:rsid w:val="4480695F"/>
    <w:rsid w:val="4488D986"/>
    <w:rsid w:val="44ABFB27"/>
    <w:rsid w:val="44B7CC9D"/>
    <w:rsid w:val="44D0AD23"/>
    <w:rsid w:val="44D0B01C"/>
    <w:rsid w:val="4501FCE8"/>
    <w:rsid w:val="45383A59"/>
    <w:rsid w:val="45436536"/>
    <w:rsid w:val="4571E0A8"/>
    <w:rsid w:val="4586B8D9"/>
    <w:rsid w:val="45A6711D"/>
    <w:rsid w:val="45AFF23A"/>
    <w:rsid w:val="45B215FE"/>
    <w:rsid w:val="45C6104A"/>
    <w:rsid w:val="45C95705"/>
    <w:rsid w:val="46214D3F"/>
    <w:rsid w:val="464C528B"/>
    <w:rsid w:val="4658A1B8"/>
    <w:rsid w:val="46840AC1"/>
    <w:rsid w:val="468D0483"/>
    <w:rsid w:val="468D6DD8"/>
    <w:rsid w:val="4691D652"/>
    <w:rsid w:val="469834D4"/>
    <w:rsid w:val="46ABD295"/>
    <w:rsid w:val="46E98002"/>
    <w:rsid w:val="46EC9AA4"/>
    <w:rsid w:val="473DAF44"/>
    <w:rsid w:val="47418EC3"/>
    <w:rsid w:val="4753E003"/>
    <w:rsid w:val="476A018F"/>
    <w:rsid w:val="477EA7DE"/>
    <w:rsid w:val="47837182"/>
    <w:rsid w:val="478A2BD1"/>
    <w:rsid w:val="47989582"/>
    <w:rsid w:val="47AEDC3C"/>
    <w:rsid w:val="47B5D0C7"/>
    <w:rsid w:val="47E08E6A"/>
    <w:rsid w:val="4812EABF"/>
    <w:rsid w:val="48960C6B"/>
    <w:rsid w:val="48DD9A4D"/>
    <w:rsid w:val="4906F854"/>
    <w:rsid w:val="4920359F"/>
    <w:rsid w:val="4939653C"/>
    <w:rsid w:val="499058A5"/>
    <w:rsid w:val="4990D9F2"/>
    <w:rsid w:val="499B553A"/>
    <w:rsid w:val="49A624C1"/>
    <w:rsid w:val="49B0CC8D"/>
    <w:rsid w:val="4A1371C2"/>
    <w:rsid w:val="4A589632"/>
    <w:rsid w:val="4A75277B"/>
    <w:rsid w:val="4A75D191"/>
    <w:rsid w:val="4A889C91"/>
    <w:rsid w:val="4ABAC07A"/>
    <w:rsid w:val="4ACD8450"/>
    <w:rsid w:val="4AD33A3B"/>
    <w:rsid w:val="4B11ACE6"/>
    <w:rsid w:val="4B401DCF"/>
    <w:rsid w:val="4B5F2AEF"/>
    <w:rsid w:val="4B668C8E"/>
    <w:rsid w:val="4B6BD33A"/>
    <w:rsid w:val="4B6F0500"/>
    <w:rsid w:val="4BAD702A"/>
    <w:rsid w:val="4BD14799"/>
    <w:rsid w:val="4BDAAC0E"/>
    <w:rsid w:val="4BEE0663"/>
    <w:rsid w:val="4BFBF4A6"/>
    <w:rsid w:val="4C12B1B8"/>
    <w:rsid w:val="4C20E099"/>
    <w:rsid w:val="4C9930F0"/>
    <w:rsid w:val="4C9B70A6"/>
    <w:rsid w:val="4CC99D18"/>
    <w:rsid w:val="4CE9EC1B"/>
    <w:rsid w:val="4CFF45F7"/>
    <w:rsid w:val="4D3CB5A6"/>
    <w:rsid w:val="4D59C9C9"/>
    <w:rsid w:val="4D5D8051"/>
    <w:rsid w:val="4D6F8C03"/>
    <w:rsid w:val="4D745160"/>
    <w:rsid w:val="4D7B3C6A"/>
    <w:rsid w:val="4DB2B1F2"/>
    <w:rsid w:val="4DD3C5E1"/>
    <w:rsid w:val="4DD751B6"/>
    <w:rsid w:val="4DE39950"/>
    <w:rsid w:val="4DEC6803"/>
    <w:rsid w:val="4DF9F10A"/>
    <w:rsid w:val="4E0728E3"/>
    <w:rsid w:val="4E5132B2"/>
    <w:rsid w:val="4E5D80EE"/>
    <w:rsid w:val="4E77188A"/>
    <w:rsid w:val="4E8BD1E7"/>
    <w:rsid w:val="4EA148ED"/>
    <w:rsid w:val="4EA5A01C"/>
    <w:rsid w:val="4EB37FE3"/>
    <w:rsid w:val="4F1406AC"/>
    <w:rsid w:val="4F17AAA0"/>
    <w:rsid w:val="4F2961C8"/>
    <w:rsid w:val="4F315CEE"/>
    <w:rsid w:val="4F3753AB"/>
    <w:rsid w:val="4F3EDA1A"/>
    <w:rsid w:val="4F48CB6F"/>
    <w:rsid w:val="4F4AF48A"/>
    <w:rsid w:val="4F86DC8A"/>
    <w:rsid w:val="4FBACF56"/>
    <w:rsid w:val="4FEC9E6C"/>
    <w:rsid w:val="5015B703"/>
    <w:rsid w:val="5032A1E1"/>
    <w:rsid w:val="50492F7F"/>
    <w:rsid w:val="5076563D"/>
    <w:rsid w:val="507CBA8C"/>
    <w:rsid w:val="50DF2699"/>
    <w:rsid w:val="50E675CB"/>
    <w:rsid w:val="50ED1347"/>
    <w:rsid w:val="50F2C27B"/>
    <w:rsid w:val="51275B2C"/>
    <w:rsid w:val="51397768"/>
    <w:rsid w:val="514DDBCC"/>
    <w:rsid w:val="517A8CFA"/>
    <w:rsid w:val="51908E29"/>
    <w:rsid w:val="51D08934"/>
    <w:rsid w:val="51D7B1CA"/>
    <w:rsid w:val="51E87CCC"/>
    <w:rsid w:val="5207EBFB"/>
    <w:rsid w:val="520F11C0"/>
    <w:rsid w:val="521F4BFC"/>
    <w:rsid w:val="522503DB"/>
    <w:rsid w:val="5245B416"/>
    <w:rsid w:val="52852487"/>
    <w:rsid w:val="52A2E0E6"/>
    <w:rsid w:val="52D6CED4"/>
    <w:rsid w:val="531969D7"/>
    <w:rsid w:val="53242012"/>
    <w:rsid w:val="5325DF51"/>
    <w:rsid w:val="534951FE"/>
    <w:rsid w:val="5353017C"/>
    <w:rsid w:val="5390B085"/>
    <w:rsid w:val="53D9EFAC"/>
    <w:rsid w:val="53EEB690"/>
    <w:rsid w:val="53FEE95B"/>
    <w:rsid w:val="541B827F"/>
    <w:rsid w:val="5428E9C4"/>
    <w:rsid w:val="543CEADF"/>
    <w:rsid w:val="54636928"/>
    <w:rsid w:val="546F7900"/>
    <w:rsid w:val="5491D7A6"/>
    <w:rsid w:val="54938340"/>
    <w:rsid w:val="549AD75A"/>
    <w:rsid w:val="54B82304"/>
    <w:rsid w:val="54BDF10C"/>
    <w:rsid w:val="54CE288A"/>
    <w:rsid w:val="54EFDA30"/>
    <w:rsid w:val="550D9C49"/>
    <w:rsid w:val="551A3D64"/>
    <w:rsid w:val="5527D0B9"/>
    <w:rsid w:val="55483705"/>
    <w:rsid w:val="55484E29"/>
    <w:rsid w:val="5581B499"/>
    <w:rsid w:val="55B752E0"/>
    <w:rsid w:val="55C50E7E"/>
    <w:rsid w:val="55D128C4"/>
    <w:rsid w:val="55D353D3"/>
    <w:rsid w:val="55EDC149"/>
    <w:rsid w:val="560073F7"/>
    <w:rsid w:val="5601BCB3"/>
    <w:rsid w:val="5616F399"/>
    <w:rsid w:val="562DA807"/>
    <w:rsid w:val="56308D29"/>
    <w:rsid w:val="5644EE35"/>
    <w:rsid w:val="56543C5F"/>
    <w:rsid w:val="56ADA73C"/>
    <w:rsid w:val="56E7370A"/>
    <w:rsid w:val="56F5EB10"/>
    <w:rsid w:val="570F7151"/>
    <w:rsid w:val="5714A7E1"/>
    <w:rsid w:val="5719F925"/>
    <w:rsid w:val="57231DBB"/>
    <w:rsid w:val="5733227B"/>
    <w:rsid w:val="57532341"/>
    <w:rsid w:val="576A4642"/>
    <w:rsid w:val="578FF592"/>
    <w:rsid w:val="57AEF4AD"/>
    <w:rsid w:val="57B576B4"/>
    <w:rsid w:val="57DB2EF0"/>
    <w:rsid w:val="57DC8FB6"/>
    <w:rsid w:val="57DE6E38"/>
    <w:rsid w:val="57E35814"/>
    <w:rsid w:val="58018500"/>
    <w:rsid w:val="581896E3"/>
    <w:rsid w:val="5826C57B"/>
    <w:rsid w:val="582B1DEB"/>
    <w:rsid w:val="582F35A7"/>
    <w:rsid w:val="5843B37F"/>
    <w:rsid w:val="587C1921"/>
    <w:rsid w:val="58800A98"/>
    <w:rsid w:val="5883A5EC"/>
    <w:rsid w:val="58941F1A"/>
    <w:rsid w:val="58B714FA"/>
    <w:rsid w:val="58BCE22B"/>
    <w:rsid w:val="58D6DE6E"/>
    <w:rsid w:val="58E257C9"/>
    <w:rsid w:val="58F306B9"/>
    <w:rsid w:val="59011969"/>
    <w:rsid w:val="59014D33"/>
    <w:rsid w:val="5903AB13"/>
    <w:rsid w:val="5929AB9D"/>
    <w:rsid w:val="5953346E"/>
    <w:rsid w:val="596591A9"/>
    <w:rsid w:val="59A9CA2D"/>
    <w:rsid w:val="59D2582D"/>
    <w:rsid w:val="59E91210"/>
    <w:rsid w:val="59EC4C23"/>
    <w:rsid w:val="59F146E8"/>
    <w:rsid w:val="59F2F00B"/>
    <w:rsid w:val="5A2A301C"/>
    <w:rsid w:val="5A41B53E"/>
    <w:rsid w:val="5A56F4D7"/>
    <w:rsid w:val="5A713562"/>
    <w:rsid w:val="5A9E18BA"/>
    <w:rsid w:val="5B2B519F"/>
    <w:rsid w:val="5B8A65E7"/>
    <w:rsid w:val="5BEDCEEF"/>
    <w:rsid w:val="5BEE3491"/>
    <w:rsid w:val="5BF0B88B"/>
    <w:rsid w:val="5BFC2EDF"/>
    <w:rsid w:val="5C050F09"/>
    <w:rsid w:val="5C0B81F0"/>
    <w:rsid w:val="5C2CD191"/>
    <w:rsid w:val="5C2FDF06"/>
    <w:rsid w:val="5C356994"/>
    <w:rsid w:val="5C43728A"/>
    <w:rsid w:val="5C50F1FA"/>
    <w:rsid w:val="5C635030"/>
    <w:rsid w:val="5C7B20CF"/>
    <w:rsid w:val="5C9E615B"/>
    <w:rsid w:val="5CA51EF6"/>
    <w:rsid w:val="5CD1EAA2"/>
    <w:rsid w:val="5CF14F37"/>
    <w:rsid w:val="5D2FFDAA"/>
    <w:rsid w:val="5D517439"/>
    <w:rsid w:val="5D9FA57E"/>
    <w:rsid w:val="5DB0E143"/>
    <w:rsid w:val="5DC6450D"/>
    <w:rsid w:val="5DD9F6B2"/>
    <w:rsid w:val="5DFBA04D"/>
    <w:rsid w:val="5E03D036"/>
    <w:rsid w:val="5E0B36C4"/>
    <w:rsid w:val="5E1C799A"/>
    <w:rsid w:val="5E30E939"/>
    <w:rsid w:val="5E38DC87"/>
    <w:rsid w:val="5E6CC82F"/>
    <w:rsid w:val="5E7BA867"/>
    <w:rsid w:val="5E895769"/>
    <w:rsid w:val="5EA00B8A"/>
    <w:rsid w:val="5EA4644D"/>
    <w:rsid w:val="5ED168FA"/>
    <w:rsid w:val="5EF11D1C"/>
    <w:rsid w:val="5F1D5CE1"/>
    <w:rsid w:val="5F2604F9"/>
    <w:rsid w:val="5F396D0F"/>
    <w:rsid w:val="5F3A094B"/>
    <w:rsid w:val="5F4BCED4"/>
    <w:rsid w:val="5F60406C"/>
    <w:rsid w:val="5F84EFC3"/>
    <w:rsid w:val="5F8D0F1F"/>
    <w:rsid w:val="5FA45761"/>
    <w:rsid w:val="5FBA33AA"/>
    <w:rsid w:val="5FBEA028"/>
    <w:rsid w:val="5FC6BF76"/>
    <w:rsid w:val="5FD891D3"/>
    <w:rsid w:val="5FE93532"/>
    <w:rsid w:val="5FF2296F"/>
    <w:rsid w:val="6038CFBC"/>
    <w:rsid w:val="60397D43"/>
    <w:rsid w:val="6054DC40"/>
    <w:rsid w:val="6064C1E4"/>
    <w:rsid w:val="607AAAF4"/>
    <w:rsid w:val="6096DED2"/>
    <w:rsid w:val="60BFAC0C"/>
    <w:rsid w:val="60D5EFCE"/>
    <w:rsid w:val="60E18BAC"/>
    <w:rsid w:val="60FE88D8"/>
    <w:rsid w:val="61149329"/>
    <w:rsid w:val="616B0170"/>
    <w:rsid w:val="616DA5BC"/>
    <w:rsid w:val="6171CEB0"/>
    <w:rsid w:val="61C19CE5"/>
    <w:rsid w:val="61C3233A"/>
    <w:rsid w:val="61DDD2A2"/>
    <w:rsid w:val="61E2A48B"/>
    <w:rsid w:val="61F3AC91"/>
    <w:rsid w:val="61FDF201"/>
    <w:rsid w:val="620974FC"/>
    <w:rsid w:val="62249AB4"/>
    <w:rsid w:val="624B3E24"/>
    <w:rsid w:val="625557B2"/>
    <w:rsid w:val="626D5BB7"/>
    <w:rsid w:val="6283DC3F"/>
    <w:rsid w:val="6284EF82"/>
    <w:rsid w:val="628C6788"/>
    <w:rsid w:val="62975975"/>
    <w:rsid w:val="62BCF313"/>
    <w:rsid w:val="62EA257F"/>
    <w:rsid w:val="62FCA456"/>
    <w:rsid w:val="63161A2D"/>
    <w:rsid w:val="6318B698"/>
    <w:rsid w:val="6334A09D"/>
    <w:rsid w:val="63361966"/>
    <w:rsid w:val="633DD41B"/>
    <w:rsid w:val="63F38869"/>
    <w:rsid w:val="6419CDC8"/>
    <w:rsid w:val="6459326E"/>
    <w:rsid w:val="645A31E6"/>
    <w:rsid w:val="645F45DB"/>
    <w:rsid w:val="6466D936"/>
    <w:rsid w:val="648E2CBC"/>
    <w:rsid w:val="648FED65"/>
    <w:rsid w:val="64967E8D"/>
    <w:rsid w:val="64A7E34F"/>
    <w:rsid w:val="64F2C778"/>
    <w:rsid w:val="64F881C9"/>
    <w:rsid w:val="654EB67E"/>
    <w:rsid w:val="656903E3"/>
    <w:rsid w:val="65754CF3"/>
    <w:rsid w:val="65925FE1"/>
    <w:rsid w:val="65AB170B"/>
    <w:rsid w:val="65AE7C9B"/>
    <w:rsid w:val="65CEF4AB"/>
    <w:rsid w:val="661C4DBF"/>
    <w:rsid w:val="6638C38F"/>
    <w:rsid w:val="664AE14C"/>
    <w:rsid w:val="66664B1E"/>
    <w:rsid w:val="669B44CB"/>
    <w:rsid w:val="66A93BE1"/>
    <w:rsid w:val="66ADB6D2"/>
    <w:rsid w:val="66CC4664"/>
    <w:rsid w:val="66F4B2AE"/>
    <w:rsid w:val="670BCB34"/>
    <w:rsid w:val="6746583F"/>
    <w:rsid w:val="675FDCF8"/>
    <w:rsid w:val="67647178"/>
    <w:rsid w:val="676507F7"/>
    <w:rsid w:val="6796E69D"/>
    <w:rsid w:val="679C3495"/>
    <w:rsid w:val="67B1C847"/>
    <w:rsid w:val="67C1F758"/>
    <w:rsid w:val="67C4870E"/>
    <w:rsid w:val="67D98A31"/>
    <w:rsid w:val="67E4D2A8"/>
    <w:rsid w:val="682A38D6"/>
    <w:rsid w:val="6836EB3E"/>
    <w:rsid w:val="6845BE18"/>
    <w:rsid w:val="68587EA4"/>
    <w:rsid w:val="68690AA5"/>
    <w:rsid w:val="68875B08"/>
    <w:rsid w:val="68B4AD3A"/>
    <w:rsid w:val="68B9F1EF"/>
    <w:rsid w:val="68EF8B43"/>
    <w:rsid w:val="68F066CF"/>
    <w:rsid w:val="691759F5"/>
    <w:rsid w:val="691C178E"/>
    <w:rsid w:val="69291176"/>
    <w:rsid w:val="6933CAB8"/>
    <w:rsid w:val="69353779"/>
    <w:rsid w:val="696A03A2"/>
    <w:rsid w:val="6989FBED"/>
    <w:rsid w:val="699D8A28"/>
    <w:rsid w:val="69A5E2A0"/>
    <w:rsid w:val="69A7469C"/>
    <w:rsid w:val="69B511D1"/>
    <w:rsid w:val="69BD5762"/>
    <w:rsid w:val="69DFB202"/>
    <w:rsid w:val="69EF3204"/>
    <w:rsid w:val="69FA412E"/>
    <w:rsid w:val="6A058656"/>
    <w:rsid w:val="6A1A9692"/>
    <w:rsid w:val="6A310AB8"/>
    <w:rsid w:val="6A398CA7"/>
    <w:rsid w:val="6A3A0272"/>
    <w:rsid w:val="6A3D85E5"/>
    <w:rsid w:val="6A5F6B84"/>
    <w:rsid w:val="6AD1B87C"/>
    <w:rsid w:val="6AE33438"/>
    <w:rsid w:val="6B22E382"/>
    <w:rsid w:val="6B3E9EBF"/>
    <w:rsid w:val="6B441417"/>
    <w:rsid w:val="6B8B0265"/>
    <w:rsid w:val="6B949A8A"/>
    <w:rsid w:val="6B9A5075"/>
    <w:rsid w:val="6BB49C7F"/>
    <w:rsid w:val="6BDDB348"/>
    <w:rsid w:val="6C033A00"/>
    <w:rsid w:val="6C321E42"/>
    <w:rsid w:val="6C57C79A"/>
    <w:rsid w:val="6CA2E4AC"/>
    <w:rsid w:val="6CA71096"/>
    <w:rsid w:val="6CB3B36B"/>
    <w:rsid w:val="6CC4A50C"/>
    <w:rsid w:val="6CDCFEB7"/>
    <w:rsid w:val="6CE54CDE"/>
    <w:rsid w:val="6CF2BD7E"/>
    <w:rsid w:val="6D26095C"/>
    <w:rsid w:val="6D5DB28E"/>
    <w:rsid w:val="6D7D8BCE"/>
    <w:rsid w:val="6D924455"/>
    <w:rsid w:val="6DA9FE4A"/>
    <w:rsid w:val="6DF81FEF"/>
    <w:rsid w:val="6DF869E4"/>
    <w:rsid w:val="6E114B81"/>
    <w:rsid w:val="6E18A8F2"/>
    <w:rsid w:val="6E2CB6AE"/>
    <w:rsid w:val="6E49EAEF"/>
    <w:rsid w:val="6E4C3DB3"/>
    <w:rsid w:val="6E5FAEA4"/>
    <w:rsid w:val="6E64904D"/>
    <w:rsid w:val="6E74FECA"/>
    <w:rsid w:val="6E7B01B4"/>
    <w:rsid w:val="6E833FBF"/>
    <w:rsid w:val="6EA3601B"/>
    <w:rsid w:val="6EA53474"/>
    <w:rsid w:val="6EB7690D"/>
    <w:rsid w:val="6ECB71FE"/>
    <w:rsid w:val="6EFDB1EB"/>
    <w:rsid w:val="6F174CCD"/>
    <w:rsid w:val="6F18751A"/>
    <w:rsid w:val="6F422BCC"/>
    <w:rsid w:val="6F5696B0"/>
    <w:rsid w:val="6F5FA853"/>
    <w:rsid w:val="6F6EA107"/>
    <w:rsid w:val="6F960F8C"/>
    <w:rsid w:val="6F9C4D15"/>
    <w:rsid w:val="6FCF98F3"/>
    <w:rsid w:val="6FD06ECD"/>
    <w:rsid w:val="6FD2FD8A"/>
    <w:rsid w:val="6FD8EF23"/>
    <w:rsid w:val="6FFAEBFC"/>
    <w:rsid w:val="70150BAD"/>
    <w:rsid w:val="70232FC8"/>
    <w:rsid w:val="702A182F"/>
    <w:rsid w:val="704653BC"/>
    <w:rsid w:val="704D1F90"/>
    <w:rsid w:val="70660403"/>
    <w:rsid w:val="7081DBA3"/>
    <w:rsid w:val="708B13EF"/>
    <w:rsid w:val="708E0C37"/>
    <w:rsid w:val="7098C992"/>
    <w:rsid w:val="70B5EB46"/>
    <w:rsid w:val="70D765D0"/>
    <w:rsid w:val="70F46203"/>
    <w:rsid w:val="70FA0C5B"/>
    <w:rsid w:val="70FA4ABD"/>
    <w:rsid w:val="710AE379"/>
    <w:rsid w:val="71394E6B"/>
    <w:rsid w:val="714695E7"/>
    <w:rsid w:val="717CE194"/>
    <w:rsid w:val="71EAC3E7"/>
    <w:rsid w:val="71F0DAF9"/>
    <w:rsid w:val="71FC98A1"/>
    <w:rsid w:val="722125C4"/>
    <w:rsid w:val="722E9976"/>
    <w:rsid w:val="7231E098"/>
    <w:rsid w:val="72415432"/>
    <w:rsid w:val="7261190E"/>
    <w:rsid w:val="7274632D"/>
    <w:rsid w:val="727F123F"/>
    <w:rsid w:val="7281EBEA"/>
    <w:rsid w:val="72B059F2"/>
    <w:rsid w:val="72B88CE0"/>
    <w:rsid w:val="72C55E7D"/>
    <w:rsid w:val="72E20374"/>
    <w:rsid w:val="72E91ADC"/>
    <w:rsid w:val="72ED7ADB"/>
    <w:rsid w:val="73091198"/>
    <w:rsid w:val="7327527E"/>
    <w:rsid w:val="7341E82D"/>
    <w:rsid w:val="738E81CE"/>
    <w:rsid w:val="73A30C1D"/>
    <w:rsid w:val="73C54852"/>
    <w:rsid w:val="73D0DCA9"/>
    <w:rsid w:val="73E6F673"/>
    <w:rsid w:val="73F153D7"/>
    <w:rsid w:val="73FCE96F"/>
    <w:rsid w:val="740290B1"/>
    <w:rsid w:val="740E46E1"/>
    <w:rsid w:val="7442E15F"/>
    <w:rsid w:val="7445833D"/>
    <w:rsid w:val="744BAB54"/>
    <w:rsid w:val="74796C46"/>
    <w:rsid w:val="748115D1"/>
    <w:rsid w:val="749DDBF3"/>
    <w:rsid w:val="74B29AC5"/>
    <w:rsid w:val="74B316F8"/>
    <w:rsid w:val="74C654A5"/>
    <w:rsid w:val="75452FC3"/>
    <w:rsid w:val="75765831"/>
    <w:rsid w:val="7588F48D"/>
    <w:rsid w:val="75FFFA95"/>
    <w:rsid w:val="762AEA95"/>
    <w:rsid w:val="7638BEEC"/>
    <w:rsid w:val="76444ADB"/>
    <w:rsid w:val="7645A65C"/>
    <w:rsid w:val="764AA53E"/>
    <w:rsid w:val="7677F558"/>
    <w:rsid w:val="76A42798"/>
    <w:rsid w:val="76B092C1"/>
    <w:rsid w:val="76B79A0A"/>
    <w:rsid w:val="76C1D4B6"/>
    <w:rsid w:val="76DAD80D"/>
    <w:rsid w:val="76E2C68C"/>
    <w:rsid w:val="76EF5CFD"/>
    <w:rsid w:val="76F0739A"/>
    <w:rsid w:val="7750FF62"/>
    <w:rsid w:val="77653008"/>
    <w:rsid w:val="7791CFF9"/>
    <w:rsid w:val="77A8F09D"/>
    <w:rsid w:val="77C18F07"/>
    <w:rsid w:val="77CAAC0C"/>
    <w:rsid w:val="77E334CF"/>
    <w:rsid w:val="77EFEE4A"/>
    <w:rsid w:val="77F355AE"/>
    <w:rsid w:val="7804BB28"/>
    <w:rsid w:val="78145B3D"/>
    <w:rsid w:val="7814C1D8"/>
    <w:rsid w:val="781AB52C"/>
    <w:rsid w:val="7829F6CA"/>
    <w:rsid w:val="7835258B"/>
    <w:rsid w:val="78386C21"/>
    <w:rsid w:val="7861F2F1"/>
    <w:rsid w:val="787514D7"/>
    <w:rsid w:val="788AF04C"/>
    <w:rsid w:val="7892CF40"/>
    <w:rsid w:val="789A6430"/>
    <w:rsid w:val="78ABD83D"/>
    <w:rsid w:val="78B6775C"/>
    <w:rsid w:val="78C25EEC"/>
    <w:rsid w:val="7903BD7A"/>
    <w:rsid w:val="790BF884"/>
    <w:rsid w:val="79323878"/>
    <w:rsid w:val="79345264"/>
    <w:rsid w:val="7986F75A"/>
    <w:rsid w:val="7989AF49"/>
    <w:rsid w:val="79984EF3"/>
    <w:rsid w:val="799D680B"/>
    <w:rsid w:val="79CF4D5A"/>
    <w:rsid w:val="79D1B4C4"/>
    <w:rsid w:val="79E81CC1"/>
    <w:rsid w:val="79F8EBCB"/>
    <w:rsid w:val="7A0B0162"/>
    <w:rsid w:val="7A13F0B9"/>
    <w:rsid w:val="7A335AE6"/>
    <w:rsid w:val="7A36B4E5"/>
    <w:rsid w:val="7A385E6E"/>
    <w:rsid w:val="7A584196"/>
    <w:rsid w:val="7A5BD16D"/>
    <w:rsid w:val="7A60BFDC"/>
    <w:rsid w:val="7A647CB0"/>
    <w:rsid w:val="7A9A7B5A"/>
    <w:rsid w:val="7ABC0CD2"/>
    <w:rsid w:val="7B02C537"/>
    <w:rsid w:val="7B17FCC2"/>
    <w:rsid w:val="7B26383F"/>
    <w:rsid w:val="7B30B51F"/>
    <w:rsid w:val="7B3C4486"/>
    <w:rsid w:val="7B3C4A27"/>
    <w:rsid w:val="7B80E707"/>
    <w:rsid w:val="7B85DACC"/>
    <w:rsid w:val="7B899B63"/>
    <w:rsid w:val="7B89ECA6"/>
    <w:rsid w:val="7B8C1263"/>
    <w:rsid w:val="7BA73D73"/>
    <w:rsid w:val="7BBD6584"/>
    <w:rsid w:val="7BD52759"/>
    <w:rsid w:val="7BF31890"/>
    <w:rsid w:val="7BF31FF9"/>
    <w:rsid w:val="7BF3DDAE"/>
    <w:rsid w:val="7C0754A1"/>
    <w:rsid w:val="7C1CF08A"/>
    <w:rsid w:val="7C6BCCE1"/>
    <w:rsid w:val="7C724182"/>
    <w:rsid w:val="7C84F20F"/>
    <w:rsid w:val="7C945D21"/>
    <w:rsid w:val="7C95F0B8"/>
    <w:rsid w:val="7CB62993"/>
    <w:rsid w:val="7CBA6A37"/>
    <w:rsid w:val="7CCF7A22"/>
    <w:rsid w:val="7CD0DF0C"/>
    <w:rsid w:val="7CD4AAB7"/>
    <w:rsid w:val="7CDB4523"/>
    <w:rsid w:val="7CEBC688"/>
    <w:rsid w:val="7D06433D"/>
    <w:rsid w:val="7D0852AD"/>
    <w:rsid w:val="7D0A769A"/>
    <w:rsid w:val="7D1C3BB7"/>
    <w:rsid w:val="7D2220C9"/>
    <w:rsid w:val="7D25C340"/>
    <w:rsid w:val="7D4A6D0B"/>
    <w:rsid w:val="7D4B7A57"/>
    <w:rsid w:val="7D5BA79A"/>
    <w:rsid w:val="7D610930"/>
    <w:rsid w:val="7D79BB7C"/>
    <w:rsid w:val="7D7EC435"/>
    <w:rsid w:val="7D81137C"/>
    <w:rsid w:val="7D8178A2"/>
    <w:rsid w:val="7D91A036"/>
    <w:rsid w:val="7D93CB45"/>
    <w:rsid w:val="7DA3E9DB"/>
    <w:rsid w:val="7DBB45AD"/>
    <w:rsid w:val="7DD841E0"/>
    <w:rsid w:val="7DF2338B"/>
    <w:rsid w:val="7E43AA8C"/>
    <w:rsid w:val="7E443671"/>
    <w:rsid w:val="7E475813"/>
    <w:rsid w:val="7E7F093A"/>
    <w:rsid w:val="7E9FF5CF"/>
    <w:rsid w:val="7EAC104D"/>
    <w:rsid w:val="7EB4D258"/>
    <w:rsid w:val="7EC36EF6"/>
    <w:rsid w:val="7EC5A04C"/>
    <w:rsid w:val="7EFC4830"/>
    <w:rsid w:val="7F33E0AF"/>
    <w:rsid w:val="7F404A98"/>
    <w:rsid w:val="7F427C73"/>
    <w:rsid w:val="7F468652"/>
    <w:rsid w:val="7F47899C"/>
    <w:rsid w:val="7F9DAB2C"/>
    <w:rsid w:val="7FE986F6"/>
    <w:rsid w:val="7FF734F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C8AF0AC0-7FBA-4F39-85DD-5ACA82497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uiPriority w:val="9"/>
    <w:semiHidden/>
    <w:unhideWhenUsed/>
    <w:qFormat/>
    <w:rsid w:val="00201AC3"/>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uiPriority w:val="9"/>
    <w:semiHidden/>
    <w:unhideWhenUsed/>
    <w:qFormat/>
    <w:rsid w:val="00201AC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uiPriority w:val="9"/>
    <w:semiHidden/>
    <w:unhideWhenUsed/>
    <w:qFormat/>
    <w:rsid w:val="00201AC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cinsinresolver1">
    <w:name w:val="Mención sin resolver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paragraph" w:styleId="Header">
    <w:name w:val="header"/>
    <w:basedOn w:val="Normal"/>
    <w:link w:val="HeaderChar"/>
    <w:uiPriority w:val="99"/>
    <w:semiHidden/>
    <w:unhideWhenUsed/>
    <w:rsid w:val="001C762B"/>
    <w:pPr>
      <w:tabs>
        <w:tab w:val="center" w:pos="4680"/>
        <w:tab w:val="right" w:pos="9360"/>
      </w:tabs>
    </w:pPr>
  </w:style>
  <w:style w:type="character" w:customStyle="1" w:styleId="HeaderChar">
    <w:name w:val="Header Char"/>
    <w:basedOn w:val="DefaultParagraphFont"/>
    <w:link w:val="Header"/>
    <w:uiPriority w:val="99"/>
    <w:semiHidden/>
    <w:rsid w:val="004F362B"/>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sid w:val="00E308A4"/>
    <w:rPr>
      <w:sz w:val="20"/>
      <w:szCs w:val="20"/>
    </w:rPr>
  </w:style>
  <w:style w:type="character" w:customStyle="1" w:styleId="CommentTextChar">
    <w:name w:val="Comment Text Char"/>
    <w:basedOn w:val="DefaultParagraphFont"/>
    <w:link w:val="CommentText"/>
    <w:uiPriority w:val="99"/>
    <w:rsid w:val="00E308A4"/>
    <w:rPr>
      <w:sz w:val="20"/>
      <w:szCs w:val="20"/>
    </w:rPr>
  </w:style>
  <w:style w:type="character" w:styleId="CommentReference">
    <w:name w:val="annotation reference"/>
    <w:basedOn w:val="DefaultParagraphFont"/>
    <w:uiPriority w:val="99"/>
    <w:semiHidden/>
    <w:unhideWhenUsed/>
    <w:rsid w:val="00E308A4"/>
    <w:rPr>
      <w:sz w:val="16"/>
      <w:szCs w:val="16"/>
    </w:rPr>
  </w:style>
  <w:style w:type="character" w:customStyle="1" w:styleId="id-label">
    <w:name w:val="id-label"/>
    <w:basedOn w:val="DefaultParagraphFont"/>
    <w:rsid w:val="00E6754D"/>
  </w:style>
  <w:style w:type="character" w:styleId="Strong">
    <w:name w:val="Strong"/>
    <w:basedOn w:val="DefaultParagraphFont"/>
    <w:uiPriority w:val="22"/>
    <w:qFormat/>
    <w:rsid w:val="00E6754D"/>
    <w:rPr>
      <w:b/>
      <w:bCs/>
    </w:rPr>
  </w:style>
  <w:style w:type="paragraph" w:styleId="CommentSubject">
    <w:name w:val="annotation subject"/>
    <w:basedOn w:val="CommentText"/>
    <w:next w:val="CommentText"/>
    <w:link w:val="CommentSubjectChar"/>
    <w:uiPriority w:val="99"/>
    <w:semiHidden/>
    <w:unhideWhenUsed/>
    <w:rsid w:val="00692B47"/>
    <w:rPr>
      <w:b/>
      <w:bCs/>
    </w:rPr>
  </w:style>
  <w:style w:type="character" w:customStyle="1" w:styleId="CommentSubjectChar">
    <w:name w:val="Comment Subject Char"/>
    <w:basedOn w:val="CommentTextChar"/>
    <w:link w:val="CommentSubject"/>
    <w:uiPriority w:val="99"/>
    <w:semiHidden/>
    <w:rsid w:val="00692B47"/>
    <w:rPr>
      <w:b/>
      <w:bCs/>
      <w:sz w:val="20"/>
      <w:szCs w:val="20"/>
    </w:rPr>
  </w:style>
  <w:style w:type="character" w:styleId="PlaceholderText">
    <w:name w:val="Placeholder Text"/>
    <w:basedOn w:val="DefaultParagraphFont"/>
    <w:uiPriority w:val="99"/>
    <w:semiHidden/>
    <w:rsid w:val="006442AF"/>
    <w:rPr>
      <w:color w:val="666666"/>
    </w:rPr>
  </w:style>
  <w:style w:type="paragraph" w:customStyle="1" w:styleId="EndNoteBibliographyTitle">
    <w:name w:val="EndNote Bibliography Title"/>
    <w:basedOn w:val="Normal"/>
    <w:link w:val="EndNoteBibliographyTitleCar"/>
    <w:rsid w:val="006A5A2B"/>
    <w:pPr>
      <w:jc w:val="center"/>
    </w:pPr>
    <w:rPr>
      <w:noProof/>
    </w:rPr>
  </w:style>
  <w:style w:type="character" w:customStyle="1" w:styleId="EndNoteBibliographyTitleCar">
    <w:name w:val="EndNote Bibliography Title Car"/>
    <w:basedOn w:val="DefaultParagraphFont"/>
    <w:link w:val="EndNoteBibliographyTitle"/>
    <w:rsid w:val="006A5A2B"/>
    <w:rPr>
      <w:noProof/>
    </w:rPr>
  </w:style>
  <w:style w:type="paragraph" w:customStyle="1" w:styleId="EndNoteBibliography">
    <w:name w:val="EndNote Bibliography"/>
    <w:basedOn w:val="Normal"/>
    <w:link w:val="EndNoteBibliographyCar"/>
    <w:rsid w:val="006A5A2B"/>
    <w:rPr>
      <w:noProof/>
    </w:rPr>
  </w:style>
  <w:style w:type="character" w:customStyle="1" w:styleId="EndNoteBibliographyCar">
    <w:name w:val="EndNote Bibliography Car"/>
    <w:basedOn w:val="DefaultParagraphFont"/>
    <w:link w:val="EndNoteBibliography"/>
    <w:rsid w:val="006A5A2B"/>
    <w:rPr>
      <w:noProof/>
    </w:rPr>
  </w:style>
  <w:style w:type="numbering" w:customStyle="1" w:styleId="Listaactual1">
    <w:name w:val="Lista actual1"/>
    <w:uiPriority w:val="99"/>
    <w:rsid w:val="00B467C1"/>
    <w:pPr>
      <w:numPr>
        <w:numId w:val="5"/>
      </w:numPr>
    </w:pPr>
  </w:style>
  <w:style w:type="numbering" w:styleId="111111">
    <w:name w:val="Outline List 2"/>
    <w:basedOn w:val="NoList"/>
    <w:uiPriority w:val="99"/>
    <w:semiHidden/>
    <w:unhideWhenUsed/>
    <w:rsid w:val="00201AC3"/>
    <w:pPr>
      <w:numPr>
        <w:numId w:val="6"/>
      </w:numPr>
    </w:pPr>
  </w:style>
  <w:style w:type="numbering" w:customStyle="1" w:styleId="Listaactual2">
    <w:name w:val="Lista actual2"/>
    <w:uiPriority w:val="99"/>
    <w:rsid w:val="00536A1C"/>
    <w:pPr>
      <w:numPr>
        <w:numId w:val="8"/>
      </w:numPr>
    </w:pPr>
  </w:style>
  <w:style w:type="numbering" w:customStyle="1" w:styleId="Listaactual3">
    <w:name w:val="Lista actual3"/>
    <w:uiPriority w:val="99"/>
    <w:rsid w:val="005207D4"/>
    <w:pPr>
      <w:numPr>
        <w:numId w:val="9"/>
      </w:numPr>
    </w:pPr>
  </w:style>
  <w:style w:type="numbering" w:customStyle="1" w:styleId="Listaactual4">
    <w:name w:val="Lista actual4"/>
    <w:uiPriority w:val="99"/>
    <w:rsid w:val="00F71B77"/>
    <w:pPr>
      <w:numPr>
        <w:numId w:val="10"/>
      </w:numPr>
    </w:pPr>
  </w:style>
  <w:style w:type="numbering" w:customStyle="1" w:styleId="Listaactual5">
    <w:name w:val="Lista actual5"/>
    <w:uiPriority w:val="99"/>
    <w:rsid w:val="00743996"/>
    <w:pPr>
      <w:numPr>
        <w:numId w:val="7"/>
      </w:numPr>
    </w:pPr>
  </w:style>
  <w:style w:type="numbering" w:customStyle="1" w:styleId="Listaactual6">
    <w:name w:val="Lista actual6"/>
    <w:uiPriority w:val="99"/>
    <w:rsid w:val="006D7FB4"/>
    <w:pPr>
      <w:numPr>
        <w:numId w:val="11"/>
      </w:numPr>
    </w:pPr>
  </w:style>
  <w:style w:type="character" w:styleId="LineNumber">
    <w:name w:val="line number"/>
    <w:basedOn w:val="DefaultParagraphFont"/>
    <w:uiPriority w:val="99"/>
    <w:semiHidden/>
    <w:unhideWhenUsed/>
    <w:rsid w:val="007F7F0C"/>
  </w:style>
  <w:style w:type="paragraph" w:styleId="BalloonText">
    <w:name w:val="Balloon Text"/>
    <w:basedOn w:val="Normal"/>
    <w:link w:val="BalloonTextChar"/>
    <w:uiPriority w:val="99"/>
    <w:semiHidden/>
    <w:unhideWhenUsed/>
    <w:rsid w:val="003D09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912"/>
    <w:rPr>
      <w:rFonts w:ascii="Segoe UI" w:hAnsi="Segoe UI" w:cs="Segoe UI"/>
      <w:sz w:val="18"/>
      <w:szCs w:val="18"/>
    </w:rPr>
  </w:style>
  <w:style w:type="character" w:styleId="UnresolvedMention">
    <w:name w:val="Unresolved Mention"/>
    <w:basedOn w:val="DefaultParagraphFont"/>
    <w:uiPriority w:val="99"/>
    <w:semiHidden/>
    <w:unhideWhenUsed/>
    <w:rsid w:val="00A8404B"/>
    <w:rPr>
      <w:color w:val="605E5C"/>
      <w:shd w:val="clear" w:color="auto" w:fill="E1DFDD"/>
    </w:rPr>
  </w:style>
  <w:style w:type="paragraph" w:styleId="NormalWeb">
    <w:name w:val="Normal (Web)"/>
    <w:basedOn w:val="Normal"/>
    <w:uiPriority w:val="99"/>
    <w:semiHidden/>
    <w:unhideWhenUsed/>
    <w:rsid w:val="00E132B8"/>
    <w:pPr>
      <w:widowControl/>
      <w:spacing w:before="100" w:beforeAutospacing="1" w:after="100" w:afterAutospacing="1"/>
      <w:jc w:val="left"/>
    </w:pPr>
    <w:rPr>
      <w:rFonts w:ascii="Times New Roman" w:eastAsia="Times New Roman" w:hAnsi="Times New Roman" w:cs="Times New Roman"/>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346637">
      <w:bodyDiv w:val="1"/>
      <w:marLeft w:val="0"/>
      <w:marRight w:val="0"/>
      <w:marTop w:val="0"/>
      <w:marBottom w:val="0"/>
      <w:divBdr>
        <w:top w:val="none" w:sz="0" w:space="0" w:color="auto"/>
        <w:left w:val="none" w:sz="0" w:space="0" w:color="auto"/>
        <w:bottom w:val="none" w:sz="0" w:space="0" w:color="auto"/>
        <w:right w:val="none" w:sz="0" w:space="0" w:color="auto"/>
      </w:divBdr>
    </w:div>
    <w:div w:id="125128879">
      <w:bodyDiv w:val="1"/>
      <w:marLeft w:val="0"/>
      <w:marRight w:val="0"/>
      <w:marTop w:val="0"/>
      <w:marBottom w:val="0"/>
      <w:divBdr>
        <w:top w:val="none" w:sz="0" w:space="0" w:color="auto"/>
        <w:left w:val="none" w:sz="0" w:space="0" w:color="auto"/>
        <w:bottom w:val="none" w:sz="0" w:space="0" w:color="auto"/>
        <w:right w:val="none" w:sz="0" w:space="0" w:color="auto"/>
      </w:divBdr>
    </w:div>
    <w:div w:id="127940904">
      <w:bodyDiv w:val="1"/>
      <w:marLeft w:val="0"/>
      <w:marRight w:val="0"/>
      <w:marTop w:val="0"/>
      <w:marBottom w:val="0"/>
      <w:divBdr>
        <w:top w:val="none" w:sz="0" w:space="0" w:color="auto"/>
        <w:left w:val="none" w:sz="0" w:space="0" w:color="auto"/>
        <w:bottom w:val="none" w:sz="0" w:space="0" w:color="auto"/>
        <w:right w:val="none" w:sz="0" w:space="0" w:color="auto"/>
      </w:divBdr>
    </w:div>
    <w:div w:id="185751389">
      <w:bodyDiv w:val="1"/>
      <w:marLeft w:val="0"/>
      <w:marRight w:val="0"/>
      <w:marTop w:val="0"/>
      <w:marBottom w:val="0"/>
      <w:divBdr>
        <w:top w:val="none" w:sz="0" w:space="0" w:color="auto"/>
        <w:left w:val="none" w:sz="0" w:space="0" w:color="auto"/>
        <w:bottom w:val="none" w:sz="0" w:space="0" w:color="auto"/>
        <w:right w:val="none" w:sz="0" w:space="0" w:color="auto"/>
      </w:divBdr>
    </w:div>
    <w:div w:id="286006299">
      <w:bodyDiv w:val="1"/>
      <w:marLeft w:val="0"/>
      <w:marRight w:val="0"/>
      <w:marTop w:val="0"/>
      <w:marBottom w:val="0"/>
      <w:divBdr>
        <w:top w:val="none" w:sz="0" w:space="0" w:color="auto"/>
        <w:left w:val="none" w:sz="0" w:space="0" w:color="auto"/>
        <w:bottom w:val="none" w:sz="0" w:space="0" w:color="auto"/>
        <w:right w:val="none" w:sz="0" w:space="0" w:color="auto"/>
      </w:divBdr>
    </w:div>
    <w:div w:id="348920183">
      <w:bodyDiv w:val="1"/>
      <w:marLeft w:val="0"/>
      <w:marRight w:val="0"/>
      <w:marTop w:val="0"/>
      <w:marBottom w:val="0"/>
      <w:divBdr>
        <w:top w:val="none" w:sz="0" w:space="0" w:color="auto"/>
        <w:left w:val="none" w:sz="0" w:space="0" w:color="auto"/>
        <w:bottom w:val="none" w:sz="0" w:space="0" w:color="auto"/>
        <w:right w:val="none" w:sz="0" w:space="0" w:color="auto"/>
      </w:divBdr>
    </w:div>
    <w:div w:id="362678319">
      <w:bodyDiv w:val="1"/>
      <w:marLeft w:val="0"/>
      <w:marRight w:val="0"/>
      <w:marTop w:val="0"/>
      <w:marBottom w:val="0"/>
      <w:divBdr>
        <w:top w:val="none" w:sz="0" w:space="0" w:color="auto"/>
        <w:left w:val="none" w:sz="0" w:space="0" w:color="auto"/>
        <w:bottom w:val="none" w:sz="0" w:space="0" w:color="auto"/>
        <w:right w:val="none" w:sz="0" w:space="0" w:color="auto"/>
      </w:divBdr>
    </w:div>
    <w:div w:id="375811088">
      <w:bodyDiv w:val="1"/>
      <w:marLeft w:val="0"/>
      <w:marRight w:val="0"/>
      <w:marTop w:val="0"/>
      <w:marBottom w:val="0"/>
      <w:divBdr>
        <w:top w:val="none" w:sz="0" w:space="0" w:color="auto"/>
        <w:left w:val="none" w:sz="0" w:space="0" w:color="auto"/>
        <w:bottom w:val="none" w:sz="0" w:space="0" w:color="auto"/>
        <w:right w:val="none" w:sz="0" w:space="0" w:color="auto"/>
      </w:divBdr>
    </w:div>
    <w:div w:id="402684610">
      <w:bodyDiv w:val="1"/>
      <w:marLeft w:val="0"/>
      <w:marRight w:val="0"/>
      <w:marTop w:val="0"/>
      <w:marBottom w:val="0"/>
      <w:divBdr>
        <w:top w:val="none" w:sz="0" w:space="0" w:color="auto"/>
        <w:left w:val="none" w:sz="0" w:space="0" w:color="auto"/>
        <w:bottom w:val="none" w:sz="0" w:space="0" w:color="auto"/>
        <w:right w:val="none" w:sz="0" w:space="0" w:color="auto"/>
      </w:divBdr>
    </w:div>
    <w:div w:id="402991361">
      <w:bodyDiv w:val="1"/>
      <w:marLeft w:val="0"/>
      <w:marRight w:val="0"/>
      <w:marTop w:val="0"/>
      <w:marBottom w:val="0"/>
      <w:divBdr>
        <w:top w:val="none" w:sz="0" w:space="0" w:color="auto"/>
        <w:left w:val="none" w:sz="0" w:space="0" w:color="auto"/>
        <w:bottom w:val="none" w:sz="0" w:space="0" w:color="auto"/>
        <w:right w:val="none" w:sz="0" w:space="0" w:color="auto"/>
      </w:divBdr>
    </w:div>
    <w:div w:id="468868113">
      <w:bodyDiv w:val="1"/>
      <w:marLeft w:val="0"/>
      <w:marRight w:val="0"/>
      <w:marTop w:val="0"/>
      <w:marBottom w:val="0"/>
      <w:divBdr>
        <w:top w:val="none" w:sz="0" w:space="0" w:color="auto"/>
        <w:left w:val="none" w:sz="0" w:space="0" w:color="auto"/>
        <w:bottom w:val="none" w:sz="0" w:space="0" w:color="auto"/>
        <w:right w:val="none" w:sz="0" w:space="0" w:color="auto"/>
      </w:divBdr>
    </w:div>
    <w:div w:id="486559654">
      <w:bodyDiv w:val="1"/>
      <w:marLeft w:val="0"/>
      <w:marRight w:val="0"/>
      <w:marTop w:val="0"/>
      <w:marBottom w:val="0"/>
      <w:divBdr>
        <w:top w:val="none" w:sz="0" w:space="0" w:color="auto"/>
        <w:left w:val="none" w:sz="0" w:space="0" w:color="auto"/>
        <w:bottom w:val="none" w:sz="0" w:space="0" w:color="auto"/>
        <w:right w:val="none" w:sz="0" w:space="0" w:color="auto"/>
      </w:divBdr>
    </w:div>
    <w:div w:id="537158153">
      <w:bodyDiv w:val="1"/>
      <w:marLeft w:val="0"/>
      <w:marRight w:val="0"/>
      <w:marTop w:val="0"/>
      <w:marBottom w:val="0"/>
      <w:divBdr>
        <w:top w:val="none" w:sz="0" w:space="0" w:color="auto"/>
        <w:left w:val="none" w:sz="0" w:space="0" w:color="auto"/>
        <w:bottom w:val="none" w:sz="0" w:space="0" w:color="auto"/>
        <w:right w:val="none" w:sz="0" w:space="0" w:color="auto"/>
      </w:divBdr>
    </w:div>
    <w:div w:id="702899045">
      <w:bodyDiv w:val="1"/>
      <w:marLeft w:val="0"/>
      <w:marRight w:val="0"/>
      <w:marTop w:val="0"/>
      <w:marBottom w:val="0"/>
      <w:divBdr>
        <w:top w:val="none" w:sz="0" w:space="0" w:color="auto"/>
        <w:left w:val="none" w:sz="0" w:space="0" w:color="auto"/>
        <w:bottom w:val="none" w:sz="0" w:space="0" w:color="auto"/>
        <w:right w:val="none" w:sz="0" w:space="0" w:color="auto"/>
      </w:divBdr>
    </w:div>
    <w:div w:id="782656483">
      <w:bodyDiv w:val="1"/>
      <w:marLeft w:val="0"/>
      <w:marRight w:val="0"/>
      <w:marTop w:val="0"/>
      <w:marBottom w:val="0"/>
      <w:divBdr>
        <w:top w:val="none" w:sz="0" w:space="0" w:color="auto"/>
        <w:left w:val="none" w:sz="0" w:space="0" w:color="auto"/>
        <w:bottom w:val="none" w:sz="0" w:space="0" w:color="auto"/>
        <w:right w:val="none" w:sz="0" w:space="0" w:color="auto"/>
      </w:divBdr>
    </w:div>
    <w:div w:id="789202887">
      <w:bodyDiv w:val="1"/>
      <w:marLeft w:val="0"/>
      <w:marRight w:val="0"/>
      <w:marTop w:val="0"/>
      <w:marBottom w:val="0"/>
      <w:divBdr>
        <w:top w:val="none" w:sz="0" w:space="0" w:color="auto"/>
        <w:left w:val="none" w:sz="0" w:space="0" w:color="auto"/>
        <w:bottom w:val="none" w:sz="0" w:space="0" w:color="auto"/>
        <w:right w:val="none" w:sz="0" w:space="0" w:color="auto"/>
      </w:divBdr>
    </w:div>
    <w:div w:id="874579668">
      <w:bodyDiv w:val="1"/>
      <w:marLeft w:val="0"/>
      <w:marRight w:val="0"/>
      <w:marTop w:val="0"/>
      <w:marBottom w:val="0"/>
      <w:divBdr>
        <w:top w:val="none" w:sz="0" w:space="0" w:color="auto"/>
        <w:left w:val="none" w:sz="0" w:space="0" w:color="auto"/>
        <w:bottom w:val="none" w:sz="0" w:space="0" w:color="auto"/>
        <w:right w:val="none" w:sz="0" w:space="0" w:color="auto"/>
      </w:divBdr>
    </w:div>
    <w:div w:id="934945430">
      <w:bodyDiv w:val="1"/>
      <w:marLeft w:val="0"/>
      <w:marRight w:val="0"/>
      <w:marTop w:val="0"/>
      <w:marBottom w:val="0"/>
      <w:divBdr>
        <w:top w:val="none" w:sz="0" w:space="0" w:color="auto"/>
        <w:left w:val="none" w:sz="0" w:space="0" w:color="auto"/>
        <w:bottom w:val="none" w:sz="0" w:space="0" w:color="auto"/>
        <w:right w:val="none" w:sz="0" w:space="0" w:color="auto"/>
      </w:divBdr>
    </w:div>
    <w:div w:id="1009599714">
      <w:bodyDiv w:val="1"/>
      <w:marLeft w:val="0"/>
      <w:marRight w:val="0"/>
      <w:marTop w:val="0"/>
      <w:marBottom w:val="0"/>
      <w:divBdr>
        <w:top w:val="none" w:sz="0" w:space="0" w:color="auto"/>
        <w:left w:val="none" w:sz="0" w:space="0" w:color="auto"/>
        <w:bottom w:val="none" w:sz="0" w:space="0" w:color="auto"/>
        <w:right w:val="none" w:sz="0" w:space="0" w:color="auto"/>
      </w:divBdr>
    </w:div>
    <w:div w:id="1049651585">
      <w:bodyDiv w:val="1"/>
      <w:marLeft w:val="0"/>
      <w:marRight w:val="0"/>
      <w:marTop w:val="0"/>
      <w:marBottom w:val="0"/>
      <w:divBdr>
        <w:top w:val="none" w:sz="0" w:space="0" w:color="auto"/>
        <w:left w:val="none" w:sz="0" w:space="0" w:color="auto"/>
        <w:bottom w:val="none" w:sz="0" w:space="0" w:color="auto"/>
        <w:right w:val="none" w:sz="0" w:space="0" w:color="auto"/>
      </w:divBdr>
    </w:div>
    <w:div w:id="1229458718">
      <w:bodyDiv w:val="1"/>
      <w:marLeft w:val="0"/>
      <w:marRight w:val="0"/>
      <w:marTop w:val="0"/>
      <w:marBottom w:val="0"/>
      <w:divBdr>
        <w:top w:val="none" w:sz="0" w:space="0" w:color="auto"/>
        <w:left w:val="none" w:sz="0" w:space="0" w:color="auto"/>
        <w:bottom w:val="none" w:sz="0" w:space="0" w:color="auto"/>
        <w:right w:val="none" w:sz="0" w:space="0" w:color="auto"/>
      </w:divBdr>
    </w:div>
    <w:div w:id="1317995517">
      <w:bodyDiv w:val="1"/>
      <w:marLeft w:val="0"/>
      <w:marRight w:val="0"/>
      <w:marTop w:val="0"/>
      <w:marBottom w:val="0"/>
      <w:divBdr>
        <w:top w:val="none" w:sz="0" w:space="0" w:color="auto"/>
        <w:left w:val="none" w:sz="0" w:space="0" w:color="auto"/>
        <w:bottom w:val="none" w:sz="0" w:space="0" w:color="auto"/>
        <w:right w:val="none" w:sz="0" w:space="0" w:color="auto"/>
      </w:divBdr>
    </w:div>
    <w:div w:id="1674795561">
      <w:bodyDiv w:val="1"/>
      <w:marLeft w:val="0"/>
      <w:marRight w:val="0"/>
      <w:marTop w:val="0"/>
      <w:marBottom w:val="0"/>
      <w:divBdr>
        <w:top w:val="none" w:sz="0" w:space="0" w:color="auto"/>
        <w:left w:val="none" w:sz="0" w:space="0" w:color="auto"/>
        <w:bottom w:val="none" w:sz="0" w:space="0" w:color="auto"/>
        <w:right w:val="none" w:sz="0" w:space="0" w:color="auto"/>
      </w:divBdr>
    </w:div>
    <w:div w:id="20881122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silvav1@docente.uss.cl" TargetMode="External"/><Relationship Id="rId18"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dtapiaz2@docente.uss.cl"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agosa@docente.uss.cl"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orge.cancino@uss.c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 dockstate="right" visibility="0" width="438" row="3">
    <wetp:webextensionref xmlns:r="http://schemas.openxmlformats.org/officeDocument/2006/relationships" r:id="rId2"/>
  </wetp:taskpane>
  <wetp:taskpane dockstate="right" visibility="0" width="0" row="0">
    <wetp:webextensionref xmlns:r="http://schemas.openxmlformats.org/officeDocument/2006/relationships" r:id="rId3"/>
  </wetp:taskpane>
  <wetp:taskpane dockstate="right" visibility="0" width="0" row="0">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81603625-FEFE-4818-9D44-1FE3050EB22E}">
  <we:reference id="f78a3046-9e99-4300-aa2b-5814002b01a2" version="1.55.1.0" store="EXCatalog" storeType="EXCatalog"/>
  <we:alternateReferences>
    <we:reference id="WA104382081" version="1.55.1.0" store="es-CL"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E02A7BD4-0E17-444F-919D-A65050361425}">
  <we:reference id="wa104381519" version="1.0.0.0" store="en-US" storeType="OMEX"/>
  <we:alternateReferences>
    <we:reference id="WA104381519" version="1.0.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719961A7-B401-5649-B994-DDD376B99B27}">
  <we:reference id="wa200005502" version="1.0.0.11" store="es-ES" storeType="OMEX"/>
  <we:alternateReferences>
    <we:reference id="wa200005502" version="1.0.0.11" store="es-ES" storeType="OMEX"/>
  </we:alternateReferences>
  <we:properties>
    <we:property name="docId" value="&quot;qQtn9l8_bIwJbpYcGQqAc&quot;"/>
  </we:properties>
  <we:bindings/>
  <we:snapshot xmlns:r="http://schemas.openxmlformats.org/officeDocument/2006/relationships"/>
</we:webextension>
</file>

<file path=word/webextensions/webextension4.xml><?xml version="1.0" encoding="utf-8"?>
<we:webextension xmlns:we="http://schemas.microsoft.com/office/webextensions/webextension/2010/11" id="{6405AE50-099A-2A4A-A13F-DAA5131F55F4}">
  <we:reference id="wa200000368" version="1.0.0.0" store="es-ES" storeType="OMEX"/>
  <we:alternateReferences>
    <we:reference id="wa200000368" version="1.0.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CFC413799BAFD4A83A18A3A5090B028" ma:contentTypeVersion="18" ma:contentTypeDescription="Create a new document." ma:contentTypeScope="" ma:versionID="864769b27cb2a00bd9d1d17db931a8a6">
  <xsd:schema xmlns:xsd="http://www.w3.org/2001/XMLSchema" xmlns:xs="http://www.w3.org/2001/XMLSchema" xmlns:p="http://schemas.microsoft.com/office/2006/metadata/properties" xmlns:ns3="25eeb413-3d75-4bc6-b29e-4527949a43ad" xmlns:ns4="08007e1d-8c45-457f-ae01-daafafcba7a6" targetNamespace="http://schemas.microsoft.com/office/2006/metadata/properties" ma:root="true" ma:fieldsID="5a8b0b0f428eb17efad541fc996f584a" ns3:_="" ns4:_="">
    <xsd:import namespace="25eeb413-3d75-4bc6-b29e-4527949a43ad"/>
    <xsd:import namespace="08007e1d-8c45-457f-ae01-daafafcba7a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eeb413-3d75-4bc6-b29e-4527949a43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007e1d-8c45-457f-ae01-daafafcba7a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25eeb413-3d75-4bc6-b29e-4527949a43ad" xsi:nil="true"/>
  </documentManagement>
</p:properties>
</file>

<file path=customXml/itemProps1.xml><?xml version="1.0" encoding="utf-8"?>
<ds:datastoreItem xmlns:ds="http://schemas.openxmlformats.org/officeDocument/2006/customXml" ds:itemID="{52A95200-8673-43A6-9703-A2F18DE9A8C7}">
  <ds:schemaRefs>
    <ds:schemaRef ds:uri="http://schemas.openxmlformats.org/officeDocument/2006/bibliography"/>
  </ds:schemaRefs>
</ds:datastoreItem>
</file>

<file path=customXml/itemProps2.xml><?xml version="1.0" encoding="utf-8"?>
<ds:datastoreItem xmlns:ds="http://schemas.openxmlformats.org/officeDocument/2006/customXml" ds:itemID="{1AC6B03E-A2EA-46CA-A208-7F6A67A947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eeb413-3d75-4bc6-b29e-4527949a43ad"/>
    <ds:schemaRef ds:uri="08007e1d-8c45-457f-ae01-daafafcba7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AD4F46-5B69-4C7B-A00E-44303C939D16}">
  <ds:schemaRefs>
    <ds:schemaRef ds:uri="http://schemas.microsoft.com/sharepoint/v3/contenttype/forms"/>
  </ds:schemaRefs>
</ds:datastoreItem>
</file>

<file path=customXml/itemProps4.xml><?xml version="1.0" encoding="utf-8"?>
<ds:datastoreItem xmlns:ds="http://schemas.openxmlformats.org/officeDocument/2006/customXml" ds:itemID="{52C1927A-FE02-4634-8FAF-6C7B2C2E9B4B}">
  <ds:schemaRefs>
    <ds:schemaRef ds:uri="http://schemas.microsoft.com/office/2006/metadata/properties"/>
    <ds:schemaRef ds:uri="http://schemas.microsoft.com/office/infopath/2007/PartnerControls"/>
    <ds:schemaRef ds:uri="25eeb413-3d75-4bc6-b29e-4527949a43ad"/>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5</Pages>
  <Words>5881</Words>
  <Characters>54272</Characters>
  <Application>Microsoft Office Word</Application>
  <DocSecurity>0</DocSecurity>
  <Lines>452</Lines>
  <Paragraphs>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anjana Das</dc:creator>
  <cp:keywords/>
  <cp:lastModifiedBy>Nilanjana Das</cp:lastModifiedBy>
  <cp:revision>206</cp:revision>
  <dcterms:created xsi:type="dcterms:W3CDTF">2024-10-30T07:44:00Z</dcterms:created>
  <dcterms:modified xsi:type="dcterms:W3CDTF">2024-10-30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MSIP_Label_9f4e9a4a-eb20-4aad-9a64-8872817c1a6f_Enabled">
    <vt:lpwstr>true</vt:lpwstr>
  </property>
  <property fmtid="{D5CDD505-2E9C-101B-9397-08002B2CF9AE}" pid="4" name="MSIP_Label_9f4e9a4a-eb20-4aad-9a64-8872817c1a6f_SetDate">
    <vt:lpwstr>2024-05-09T19:06:21Z</vt:lpwstr>
  </property>
  <property fmtid="{D5CDD505-2E9C-101B-9397-08002B2CF9AE}" pid="5" name="MSIP_Label_9f4e9a4a-eb20-4aad-9a64-8872817c1a6f_Method">
    <vt:lpwstr>Standard</vt:lpwstr>
  </property>
  <property fmtid="{D5CDD505-2E9C-101B-9397-08002B2CF9AE}" pid="6" name="MSIP_Label_9f4e9a4a-eb20-4aad-9a64-8872817c1a6f_Name">
    <vt:lpwstr>defa4170-0d19-0005-0004-bc88714345d2</vt:lpwstr>
  </property>
  <property fmtid="{D5CDD505-2E9C-101B-9397-08002B2CF9AE}" pid="7" name="MSIP_Label_9f4e9a4a-eb20-4aad-9a64-8872817c1a6f_SiteId">
    <vt:lpwstr>7a599002-001c-432c-846e-1ddca9f6b299</vt:lpwstr>
  </property>
  <property fmtid="{D5CDD505-2E9C-101B-9397-08002B2CF9AE}" pid="8" name="MSIP_Label_9f4e9a4a-eb20-4aad-9a64-8872817c1a6f_ActionId">
    <vt:lpwstr>37e4c1a5-81d5-41eb-9139-7945560d6407</vt:lpwstr>
  </property>
  <property fmtid="{D5CDD505-2E9C-101B-9397-08002B2CF9AE}" pid="9" name="MSIP_Label_9f4e9a4a-eb20-4aad-9a64-8872817c1a6f_ContentBits">
    <vt:lpwstr>0</vt:lpwstr>
  </property>
  <property fmtid="{D5CDD505-2E9C-101B-9397-08002B2CF9AE}" pid="10" name="grammarly_documentId">
    <vt:lpwstr>documentId_2586</vt:lpwstr>
  </property>
  <property fmtid="{D5CDD505-2E9C-101B-9397-08002B2CF9AE}" pid="11" name="grammarly_documentContext">
    <vt:lpwstr>{"goals":[],"domain":"general","emotions":[],"dialect":"american"}</vt:lpwstr>
  </property>
  <property fmtid="{D5CDD505-2E9C-101B-9397-08002B2CF9AE}" pid="12" name="ContentTypeId">
    <vt:lpwstr>0x0101006CFC413799BAFD4A83A18A3A5090B028</vt:lpwstr>
  </property>
</Properties>
</file>